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customXml/itemProps3.xml" ContentType="application/vnd.openxmlformats-officedocument.customXmlProperties+xml"/>
  <Override PartName="/customXml/itemProps4.xml" ContentType="application/vnd.openxmlformats-officedocument.customXmlProperties+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rPr>
          <w:rFonts w:eastAsiaTheme="minorHAnsi"/>
          <w:color w:val="5B9BD5" w:themeColor="accent1"/>
        </w:rPr>
        <w:id w:val="219949745"/>
        <w:docPartObj>
          <w:docPartGallery w:val="Cover Pages"/>
          <w:docPartUnique/>
        </w:docPartObj>
      </w:sdtPr>
      <w:sdtEndPr>
        <w:rPr>
          <w:color w:val="auto"/>
        </w:rPr>
      </w:sdtEndPr>
      <w:sdtContent>
        <w:p w14:paraId="3912D382" w14:textId="77777777" w:rsidR="007C6E74" w:rsidRDefault="007C6E74" w:rsidP="00D957DF">
          <w:pPr>
            <w:pStyle w:val="NoSpacing"/>
            <w:spacing w:before="1540" w:after="240" w:line="360" w:lineRule="auto"/>
            <w:jc w:val="both"/>
            <w:rPr>
              <w:color w:val="5B9BD5" w:themeColor="accent1"/>
            </w:rPr>
          </w:pPr>
        </w:p>
        <w:sdt>
          <w:sdtPr>
            <w:rPr>
              <w:rFonts w:asciiTheme="majorHAnsi" w:eastAsiaTheme="majorEastAsia" w:hAnsiTheme="majorHAnsi" w:cstheme="majorBidi"/>
              <w:caps/>
              <w:color w:val="5B9BD5" w:themeColor="accent1"/>
              <w:sz w:val="72"/>
              <w:szCs w:val="72"/>
            </w:rPr>
            <w:alias w:val="Title"/>
            <w:tag w:val=""/>
            <w:id w:val="1735040861"/>
            <w:placeholder>
              <w:docPart w:val="A94330BDE1FE4E56AEBACF6006CC846F"/>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2248E630" w14:textId="77777777" w:rsidR="007C6E74" w:rsidRDefault="008547B4" w:rsidP="008462D1">
              <w:pPr>
                <w:pStyle w:val="NoSpacing"/>
                <w:pBdr>
                  <w:top w:val="single" w:sz="6" w:space="6" w:color="5B9BD5" w:themeColor="accent1"/>
                  <w:bottom w:val="single" w:sz="6" w:space="6" w:color="5B9BD5" w:themeColor="accent1"/>
                </w:pBdr>
                <w:spacing w:after="240" w:line="360" w:lineRule="auto"/>
                <w:rPr>
                  <w:rFonts w:asciiTheme="majorHAnsi" w:eastAsiaTheme="majorEastAsia" w:hAnsiTheme="majorHAnsi" w:cstheme="majorBidi"/>
                  <w:caps/>
                  <w:color w:val="5B9BD5" w:themeColor="accent1"/>
                  <w:sz w:val="80"/>
                  <w:szCs w:val="80"/>
                </w:rPr>
              </w:pPr>
              <w:r>
                <w:rPr>
                  <w:rFonts w:asciiTheme="majorHAnsi" w:eastAsiaTheme="majorEastAsia" w:hAnsiTheme="majorHAnsi" w:cstheme="majorBidi"/>
                  <w:caps/>
                  <w:color w:val="5B9BD5" w:themeColor="accent1"/>
                  <w:sz w:val="72"/>
                  <w:szCs w:val="72"/>
                </w:rPr>
                <w:t>Spatial Interpolation of Temperature in Southwest Nova Scotia</w:t>
              </w:r>
            </w:p>
          </w:sdtContent>
        </w:sdt>
        <w:sdt>
          <w:sdtPr>
            <w:rPr>
              <w:color w:val="5B9BD5" w:themeColor="accent1"/>
              <w:sz w:val="28"/>
              <w:szCs w:val="28"/>
            </w:rPr>
            <w:alias w:val="Subtitle"/>
            <w:tag w:val=""/>
            <w:id w:val="328029620"/>
            <w:placeholder>
              <w:docPart w:val="C3C8001424144DEBBDEA784D7BA89BA2"/>
            </w:placeholder>
            <w:dataBinding w:prefixMappings="xmlns:ns0='http://purl.org/dc/elements/1.1/' xmlns:ns1='http://schemas.openxmlformats.org/package/2006/metadata/core-properties' " w:xpath="/ns1:coreProperties[1]/ns0:subject[1]" w:storeItemID="{6C3C8BC8-F283-45AE-878A-BAB7291924A1}"/>
            <w:text/>
          </w:sdtPr>
          <w:sdtContent>
            <w:p w14:paraId="61B38F9C" w14:textId="77777777" w:rsidR="007C6E74" w:rsidRDefault="008547B4" w:rsidP="00D957DF">
              <w:pPr>
                <w:pStyle w:val="NoSpacing"/>
                <w:spacing w:line="360" w:lineRule="auto"/>
                <w:jc w:val="both"/>
                <w:rPr>
                  <w:color w:val="5B9BD5" w:themeColor="accent1"/>
                  <w:sz w:val="28"/>
                  <w:szCs w:val="28"/>
                </w:rPr>
              </w:pPr>
              <w:r>
                <w:rPr>
                  <w:color w:val="5B9BD5" w:themeColor="accent1"/>
                  <w:sz w:val="28"/>
                  <w:szCs w:val="28"/>
                </w:rPr>
                <w:t>MScAG Project by Dana Melamed</w:t>
              </w:r>
            </w:p>
          </w:sdtContent>
        </w:sdt>
        <w:p w14:paraId="40993B26" w14:textId="7B1AA440" w:rsidR="007C6E74" w:rsidRDefault="007C6E74" w:rsidP="00D957DF">
          <w:pPr>
            <w:pStyle w:val="NoSpacing"/>
            <w:spacing w:before="480" w:line="360" w:lineRule="auto"/>
            <w:jc w:val="both"/>
            <w:rPr>
              <w:color w:val="5B9BD5" w:themeColor="accent1"/>
            </w:rPr>
          </w:pPr>
        </w:p>
        <w:p w14:paraId="73A26ABB" w14:textId="37F6915C" w:rsidR="008462D1" w:rsidRDefault="008462D1" w:rsidP="00D957DF">
          <w:r>
            <w:rPr>
              <w:noProof/>
              <w:color w:val="5B9BD5" w:themeColor="accent1"/>
            </w:rPr>
            <mc:AlternateContent>
              <mc:Choice Requires="wps">
                <w:drawing>
                  <wp:anchor distT="0" distB="0" distL="114300" distR="114300" simplePos="0" relativeHeight="251651072" behindDoc="0" locked="0" layoutInCell="1" allowOverlap="1" wp14:anchorId="1B2EFFDC" wp14:editId="0933513D">
                    <wp:simplePos x="0" y="0"/>
                    <wp:positionH relativeFrom="margin">
                      <wp:align>right</wp:align>
                    </wp:positionH>
                    <wp:positionV relativeFrom="page">
                      <wp:posOffset>7657186</wp:posOffset>
                    </wp:positionV>
                    <wp:extent cx="6553200" cy="557784"/>
                    <wp:effectExtent l="0" t="0" r="0" b="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5B9BD5" w:themeColor="accent1"/>
                                    <w:sz w:val="28"/>
                                    <w:szCs w:val="28"/>
                                  </w:rPr>
                                  <w:alias w:val="Date"/>
                                  <w:tag w:val=""/>
                                  <w:id w:val="-96252220"/>
                                  <w:dataBinding w:prefixMappings="xmlns:ns0='http://schemas.microsoft.com/office/2006/coverPageProps' " w:xpath="/ns0:CoverPageProperties[1]/ns0:PublishDate[1]" w:storeItemID="{55AF091B-3C7A-41E3-B477-F2FDAA23CFDA}"/>
                                  <w:date w:fullDate="2018-05-31T00:00:00Z">
                                    <w:dateFormat w:val="MMMM d, yyyy"/>
                                    <w:lid w:val="en-US"/>
                                    <w:storeMappedDataAs w:val="dateTime"/>
                                    <w:calendar w:val="gregorian"/>
                                  </w:date>
                                </w:sdtPr>
                                <w:sdtContent>
                                  <w:p w14:paraId="715BB716" w14:textId="4DE3FAB5" w:rsidR="0013137E" w:rsidRDefault="0013137E" w:rsidP="000E0626">
                                    <w:pPr>
                                      <w:pStyle w:val="NoSpacing"/>
                                      <w:spacing w:after="40"/>
                                      <w:jc w:val="center"/>
                                      <w:rPr>
                                        <w:caps/>
                                        <w:color w:val="5B9BD5" w:themeColor="accent1"/>
                                        <w:sz w:val="28"/>
                                        <w:szCs w:val="28"/>
                                      </w:rPr>
                                    </w:pPr>
                                    <w:r>
                                      <w:rPr>
                                        <w:caps/>
                                        <w:color w:val="5B9BD5" w:themeColor="accent1"/>
                                        <w:sz w:val="28"/>
                                        <w:szCs w:val="28"/>
                                      </w:rPr>
                                      <w:t>May 31, 2018</w:t>
                                    </w:r>
                                  </w:p>
                                </w:sdtContent>
                              </w:sdt>
                              <w:p w14:paraId="668BC937" w14:textId="00896609" w:rsidR="0013137E" w:rsidRDefault="0013137E" w:rsidP="000E0626">
                                <w:pPr>
                                  <w:pStyle w:val="NoSpacing"/>
                                  <w:jc w:val="center"/>
                                  <w:rPr>
                                    <w:color w:val="5B9BD5" w:themeColor="accent1"/>
                                  </w:rPr>
                                </w:pPr>
                                <w:sdt>
                                  <w:sdtPr>
                                    <w:rPr>
                                      <w:caps/>
                                      <w:color w:val="5B9BD5" w:themeColor="accent1"/>
                                    </w:rPr>
                                    <w:alias w:val="Company"/>
                                    <w:tag w:val=""/>
                                    <w:id w:val="341137152"/>
                                    <w:dataBinding w:prefixMappings="xmlns:ns0='http://schemas.openxmlformats.org/officeDocument/2006/extended-properties' " w:xpath="/ns0:Properties[1]/ns0:Company[1]" w:storeItemID="{6668398D-A668-4E3E-A5EB-62B293D839F1}"/>
                                    <w:text/>
                                  </w:sdtPr>
                                  <w:sdtContent>
                                    <w:r>
                                      <w:rPr>
                                        <w:caps/>
                                        <w:color w:val="5B9BD5" w:themeColor="accent1"/>
                                      </w:rPr>
                                      <w:t>Acadia University and The Centre Of Geographic Sciences</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1B2EFFDC" id="_x0000_t202" coordsize="21600,21600" o:spt="202" path="m,l,21600r21600,l21600,xe">
                    <v:stroke joinstyle="miter"/>
                    <v:path gradientshapeok="t" o:connecttype="rect"/>
                  </v:shapetype>
                  <v:shape id="Text Box 142" o:spid="_x0000_s1026" type="#_x0000_t202" style="position:absolute;left:0;text-align:left;margin-left:464.8pt;margin-top:602.95pt;width:516pt;height:43.9pt;z-index:251651072;visibility:visible;mso-wrap-style:square;mso-width-percent:1000;mso-height-percent:0;mso-wrap-distance-left:9pt;mso-wrap-distance-top:0;mso-wrap-distance-right:9pt;mso-wrap-distance-bottom:0;mso-position-horizontal:right;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" filled="f" stroked="f" strokeweight=".5pt">
                    <v:textbox style="mso-fit-shape-to-text:t" inset="0,0,0,0">
                      <w:txbxContent>
                        <w:sdt>
                          <w:sdtPr>
                            <w:rPr>
                              <w:caps/>
                              <w:color w:val="5B9BD5" w:themeColor="accent1"/>
                              <w:sz w:val="28"/>
                              <w:szCs w:val="28"/>
                            </w:rPr>
                            <w:alias w:val="Date"/>
                            <w:tag w:val=""/>
                            <w:id w:val="-96252220"/>
                            <w:dataBinding w:prefixMappings="xmlns:ns0='http://schemas.microsoft.com/office/2006/coverPageProps' " w:xpath="/ns0:CoverPageProperties[1]/ns0:PublishDate[1]" w:storeItemID="{55AF091B-3C7A-41E3-B477-F2FDAA23CFDA}"/>
                            <w:date w:fullDate="2018-05-31T00:00:00Z">
                              <w:dateFormat w:val="MMMM d, yyyy"/>
                              <w:lid w:val="en-US"/>
                              <w:storeMappedDataAs w:val="dateTime"/>
                              <w:calendar w:val="gregorian"/>
                            </w:date>
                          </w:sdtPr>
                          <w:sdtContent>
                            <w:p w14:paraId="715BB716" w14:textId="4DE3FAB5" w:rsidR="0013137E" w:rsidRDefault="0013137E" w:rsidP="000E0626">
                              <w:pPr>
                                <w:pStyle w:val="NoSpacing"/>
                                <w:spacing w:after="40"/>
                                <w:jc w:val="center"/>
                                <w:rPr>
                                  <w:caps/>
                                  <w:color w:val="5B9BD5" w:themeColor="accent1"/>
                                  <w:sz w:val="28"/>
                                  <w:szCs w:val="28"/>
                                </w:rPr>
                              </w:pPr>
                              <w:r>
                                <w:rPr>
                                  <w:caps/>
                                  <w:color w:val="5B9BD5" w:themeColor="accent1"/>
                                  <w:sz w:val="28"/>
                                  <w:szCs w:val="28"/>
                                </w:rPr>
                                <w:t>May 31, 2018</w:t>
                              </w:r>
                            </w:p>
                          </w:sdtContent>
                        </w:sdt>
                        <w:p w14:paraId="668BC937" w14:textId="00896609" w:rsidR="0013137E" w:rsidRDefault="0013137E" w:rsidP="000E0626">
                          <w:pPr>
                            <w:pStyle w:val="NoSpacing"/>
                            <w:jc w:val="center"/>
                            <w:rPr>
                              <w:color w:val="5B9BD5" w:themeColor="accent1"/>
                            </w:rPr>
                          </w:pPr>
                          <w:sdt>
                            <w:sdtPr>
                              <w:rPr>
                                <w:caps/>
                                <w:color w:val="5B9BD5" w:themeColor="accent1"/>
                              </w:rPr>
                              <w:alias w:val="Company"/>
                              <w:tag w:val=""/>
                              <w:id w:val="341137152"/>
                              <w:dataBinding w:prefixMappings="xmlns:ns0='http://schemas.openxmlformats.org/officeDocument/2006/extended-properties' " w:xpath="/ns0:Properties[1]/ns0:Company[1]" w:storeItemID="{6668398D-A668-4E3E-A5EB-62B293D839F1}"/>
                              <w:text/>
                            </w:sdtPr>
                            <w:sdtContent>
                              <w:r>
                                <w:rPr>
                                  <w:caps/>
                                  <w:color w:val="5B9BD5" w:themeColor="accent1"/>
                                </w:rPr>
                                <w:t>Acadia University and The Centre Of Geographic Sciences</w:t>
                              </w:r>
                            </w:sdtContent>
                          </w:sdt>
                        </w:p>
                      </w:txbxContent>
                    </v:textbox>
                    <w10:wrap anchorx="margin" anchory="page"/>
                  </v:shape>
                </w:pict>
              </mc:Fallback>
            </mc:AlternateContent>
          </w:r>
          <w:r w:rsidR="007C6E74">
            <w:br w:type="page"/>
          </w:r>
        </w:p>
      </w:sdtContent>
    </w:sdt>
    <w:p w14:paraId="517EF4B9" w14:textId="31C79F15" w:rsidR="007C6E74" w:rsidRPr="008462D1" w:rsidRDefault="008462D1" w:rsidP="00D957DF">
      <w:r w:rsidRPr="008462D1">
        <w:lastRenderedPageBreak/>
        <w:t xml:space="preserve"> </w:t>
      </w:r>
    </w:p>
    <w:p w14:paraId="0E7F47D5" w14:textId="77777777" w:rsidR="009A2F4D" w:rsidRDefault="009A2F4D" w:rsidP="00D957DF">
      <w:pPr>
        <w:pStyle w:val="TOCHeading"/>
      </w:pPr>
    </w:p>
    <w:p w14:paraId="43F37C10" w14:textId="77777777" w:rsidR="009A2F4D" w:rsidRDefault="009A2F4D" w:rsidP="00D957DF">
      <w:pPr>
        <w:rPr>
          <w:rFonts w:asciiTheme="majorHAnsi" w:eastAsiaTheme="majorEastAsia" w:hAnsiTheme="majorHAnsi" w:cstheme="majorBidi"/>
          <w:color w:val="2E74B5" w:themeColor="accent1" w:themeShade="BF"/>
          <w:sz w:val="32"/>
          <w:szCs w:val="32"/>
        </w:rPr>
      </w:pPr>
    </w:p>
    <w:sdt>
      <w:sdtPr>
        <w:rPr>
          <w:rFonts w:asciiTheme="minorHAnsi" w:eastAsiaTheme="minorHAnsi" w:hAnsiTheme="minorHAnsi" w:cstheme="minorBidi"/>
          <w:color w:val="auto"/>
          <w:sz w:val="22"/>
          <w:szCs w:val="22"/>
        </w:rPr>
        <w:id w:val="-629090229"/>
        <w:docPartObj>
          <w:docPartGallery w:val="Table of Contents"/>
          <w:docPartUnique/>
        </w:docPartObj>
      </w:sdtPr>
      <w:sdtEndPr>
        <w:rPr>
          <w:b/>
          <w:bCs/>
          <w:noProof/>
        </w:rPr>
      </w:sdtEndPr>
      <w:sdtContent>
        <w:p w14:paraId="6EEB48CD" w14:textId="7E644352" w:rsidR="009A2F4D" w:rsidRDefault="009A2F4D" w:rsidP="00D957DF">
          <w:pPr>
            <w:pStyle w:val="TOCHeading"/>
          </w:pPr>
          <w:r>
            <w:t>Contents</w:t>
          </w:r>
        </w:p>
        <w:p w14:paraId="313A1F53" w14:textId="5A2C0B1D" w:rsidR="00377F0C" w:rsidRDefault="009A2F4D">
          <w:pPr>
            <w:pStyle w:val="TOC1"/>
            <w:tabs>
              <w:tab w:val="right" w:leader="dot" w:pos="9350"/>
            </w:tabs>
            <w:rPr>
              <w:rFonts w:eastAsiaTheme="minorEastAsia"/>
              <w:noProof/>
              <w:lang w:val="en-CA" w:eastAsia="en-CA"/>
            </w:rPr>
          </w:pPr>
          <w:r>
            <w:fldChar w:fldCharType="begin"/>
          </w:r>
          <w:r>
            <w:instrText xml:space="preserve"> TOC \o "1-3" \h \z \u </w:instrText>
          </w:r>
          <w:r>
            <w:fldChar w:fldCharType="separate"/>
          </w:r>
          <w:hyperlink w:anchor="_Toc520026162" w:history="1">
            <w:r w:rsidR="00377F0C" w:rsidRPr="00973165">
              <w:rPr>
                <w:rStyle w:val="Hyperlink"/>
                <w:noProof/>
              </w:rPr>
              <w:t>List of Figures</w:t>
            </w:r>
            <w:r w:rsidR="00377F0C">
              <w:rPr>
                <w:noProof/>
                <w:webHidden/>
              </w:rPr>
              <w:tab/>
            </w:r>
            <w:r w:rsidR="00377F0C">
              <w:rPr>
                <w:noProof/>
                <w:webHidden/>
              </w:rPr>
              <w:fldChar w:fldCharType="begin"/>
            </w:r>
            <w:r w:rsidR="00377F0C">
              <w:rPr>
                <w:noProof/>
                <w:webHidden/>
              </w:rPr>
              <w:instrText xml:space="preserve"> PAGEREF _Toc520026162 \h </w:instrText>
            </w:r>
            <w:r w:rsidR="00377F0C">
              <w:rPr>
                <w:noProof/>
                <w:webHidden/>
              </w:rPr>
            </w:r>
            <w:r w:rsidR="00377F0C">
              <w:rPr>
                <w:noProof/>
                <w:webHidden/>
              </w:rPr>
              <w:fldChar w:fldCharType="separate"/>
            </w:r>
            <w:r w:rsidR="00377F0C">
              <w:rPr>
                <w:noProof/>
                <w:webHidden/>
              </w:rPr>
              <w:t>ii</w:t>
            </w:r>
            <w:r w:rsidR="00377F0C">
              <w:rPr>
                <w:noProof/>
                <w:webHidden/>
              </w:rPr>
              <w:fldChar w:fldCharType="end"/>
            </w:r>
          </w:hyperlink>
        </w:p>
        <w:p w14:paraId="1DD074CB" w14:textId="70E26AA6" w:rsidR="00377F0C" w:rsidRDefault="00377F0C">
          <w:pPr>
            <w:pStyle w:val="TOC1"/>
            <w:tabs>
              <w:tab w:val="right" w:leader="dot" w:pos="9350"/>
            </w:tabs>
            <w:rPr>
              <w:rFonts w:eastAsiaTheme="minorEastAsia"/>
              <w:noProof/>
              <w:lang w:val="en-CA" w:eastAsia="en-CA"/>
            </w:rPr>
          </w:pPr>
          <w:hyperlink w:anchor="_Toc520026163" w:history="1">
            <w:r w:rsidRPr="00973165">
              <w:rPr>
                <w:rStyle w:val="Hyperlink"/>
                <w:noProof/>
              </w:rPr>
              <w:t>List of Tables</w:t>
            </w:r>
            <w:r>
              <w:rPr>
                <w:noProof/>
                <w:webHidden/>
              </w:rPr>
              <w:tab/>
            </w:r>
            <w:r>
              <w:rPr>
                <w:noProof/>
                <w:webHidden/>
              </w:rPr>
              <w:fldChar w:fldCharType="begin"/>
            </w:r>
            <w:r>
              <w:rPr>
                <w:noProof/>
                <w:webHidden/>
              </w:rPr>
              <w:instrText xml:space="preserve"> PAGEREF _Toc520026163 \h </w:instrText>
            </w:r>
            <w:r>
              <w:rPr>
                <w:noProof/>
                <w:webHidden/>
              </w:rPr>
            </w:r>
            <w:r>
              <w:rPr>
                <w:noProof/>
                <w:webHidden/>
              </w:rPr>
              <w:fldChar w:fldCharType="separate"/>
            </w:r>
            <w:r>
              <w:rPr>
                <w:noProof/>
                <w:webHidden/>
              </w:rPr>
              <w:t>iii</w:t>
            </w:r>
            <w:r>
              <w:rPr>
                <w:noProof/>
                <w:webHidden/>
              </w:rPr>
              <w:fldChar w:fldCharType="end"/>
            </w:r>
          </w:hyperlink>
        </w:p>
        <w:p w14:paraId="611D47B7" w14:textId="4BFFA94F" w:rsidR="00377F0C" w:rsidRDefault="00377F0C">
          <w:pPr>
            <w:pStyle w:val="TOC1"/>
            <w:tabs>
              <w:tab w:val="left" w:pos="440"/>
              <w:tab w:val="right" w:leader="dot" w:pos="9350"/>
            </w:tabs>
            <w:rPr>
              <w:rFonts w:eastAsiaTheme="minorEastAsia"/>
              <w:noProof/>
              <w:lang w:val="en-CA" w:eastAsia="en-CA"/>
            </w:rPr>
          </w:pPr>
          <w:hyperlink w:anchor="_Toc520026164" w:history="1">
            <w:r w:rsidRPr="00973165">
              <w:rPr>
                <w:rStyle w:val="Hyperlink"/>
                <w:noProof/>
              </w:rPr>
              <w:t>1.</w:t>
            </w:r>
            <w:r>
              <w:rPr>
                <w:rFonts w:eastAsiaTheme="minorEastAsia"/>
                <w:noProof/>
                <w:lang w:val="en-CA" w:eastAsia="en-CA"/>
              </w:rPr>
              <w:tab/>
            </w:r>
            <w:r w:rsidRPr="00973165">
              <w:rPr>
                <w:rStyle w:val="Hyperlink"/>
                <w:noProof/>
              </w:rPr>
              <w:t>Introduction</w:t>
            </w:r>
            <w:r>
              <w:rPr>
                <w:noProof/>
                <w:webHidden/>
              </w:rPr>
              <w:tab/>
            </w:r>
            <w:r>
              <w:rPr>
                <w:noProof/>
                <w:webHidden/>
              </w:rPr>
              <w:fldChar w:fldCharType="begin"/>
            </w:r>
            <w:r>
              <w:rPr>
                <w:noProof/>
                <w:webHidden/>
              </w:rPr>
              <w:instrText xml:space="preserve"> PAGEREF _Toc520026164 \h </w:instrText>
            </w:r>
            <w:r>
              <w:rPr>
                <w:noProof/>
                <w:webHidden/>
              </w:rPr>
            </w:r>
            <w:r>
              <w:rPr>
                <w:noProof/>
                <w:webHidden/>
              </w:rPr>
              <w:fldChar w:fldCharType="separate"/>
            </w:r>
            <w:r>
              <w:rPr>
                <w:noProof/>
                <w:webHidden/>
              </w:rPr>
              <w:t>1</w:t>
            </w:r>
            <w:r>
              <w:rPr>
                <w:noProof/>
                <w:webHidden/>
              </w:rPr>
              <w:fldChar w:fldCharType="end"/>
            </w:r>
          </w:hyperlink>
        </w:p>
        <w:p w14:paraId="3B552B9F" w14:textId="11C3A333" w:rsidR="00377F0C" w:rsidRDefault="00377F0C">
          <w:pPr>
            <w:pStyle w:val="TOC2"/>
            <w:tabs>
              <w:tab w:val="right" w:leader="dot" w:pos="9350"/>
            </w:tabs>
            <w:rPr>
              <w:rFonts w:eastAsiaTheme="minorEastAsia"/>
              <w:noProof/>
              <w:lang w:val="en-CA" w:eastAsia="en-CA"/>
            </w:rPr>
          </w:pPr>
          <w:hyperlink w:anchor="_Toc520026165" w:history="1">
            <w:r w:rsidRPr="00973165">
              <w:rPr>
                <w:rStyle w:val="Hyperlink"/>
                <w:noProof/>
              </w:rPr>
              <w:t>Study Area</w:t>
            </w:r>
            <w:r>
              <w:rPr>
                <w:noProof/>
                <w:webHidden/>
              </w:rPr>
              <w:tab/>
            </w:r>
            <w:r>
              <w:rPr>
                <w:noProof/>
                <w:webHidden/>
              </w:rPr>
              <w:fldChar w:fldCharType="begin"/>
            </w:r>
            <w:r>
              <w:rPr>
                <w:noProof/>
                <w:webHidden/>
              </w:rPr>
              <w:instrText xml:space="preserve"> PAGEREF _Toc520026165 \h </w:instrText>
            </w:r>
            <w:r>
              <w:rPr>
                <w:noProof/>
                <w:webHidden/>
              </w:rPr>
            </w:r>
            <w:r>
              <w:rPr>
                <w:noProof/>
                <w:webHidden/>
              </w:rPr>
              <w:fldChar w:fldCharType="separate"/>
            </w:r>
            <w:r>
              <w:rPr>
                <w:noProof/>
                <w:webHidden/>
              </w:rPr>
              <w:t>4</w:t>
            </w:r>
            <w:r>
              <w:rPr>
                <w:noProof/>
                <w:webHidden/>
              </w:rPr>
              <w:fldChar w:fldCharType="end"/>
            </w:r>
          </w:hyperlink>
        </w:p>
        <w:p w14:paraId="4D773B11" w14:textId="0B5251A5" w:rsidR="00377F0C" w:rsidRDefault="00377F0C">
          <w:pPr>
            <w:pStyle w:val="TOC1"/>
            <w:tabs>
              <w:tab w:val="left" w:pos="440"/>
              <w:tab w:val="right" w:leader="dot" w:pos="9350"/>
            </w:tabs>
            <w:rPr>
              <w:rFonts w:eastAsiaTheme="minorEastAsia"/>
              <w:noProof/>
              <w:lang w:val="en-CA" w:eastAsia="en-CA"/>
            </w:rPr>
          </w:pPr>
          <w:hyperlink w:anchor="_Toc520026166" w:history="1">
            <w:r w:rsidRPr="00973165">
              <w:rPr>
                <w:rStyle w:val="Hyperlink"/>
                <w:noProof/>
              </w:rPr>
              <w:t>2.</w:t>
            </w:r>
            <w:r>
              <w:rPr>
                <w:rFonts w:eastAsiaTheme="minorEastAsia"/>
                <w:noProof/>
                <w:lang w:val="en-CA" w:eastAsia="en-CA"/>
              </w:rPr>
              <w:tab/>
            </w:r>
            <w:r w:rsidRPr="00973165">
              <w:rPr>
                <w:rStyle w:val="Hyperlink"/>
                <w:noProof/>
              </w:rPr>
              <w:t>Methods and Data</w:t>
            </w:r>
            <w:r>
              <w:rPr>
                <w:noProof/>
                <w:webHidden/>
              </w:rPr>
              <w:tab/>
            </w:r>
            <w:r>
              <w:rPr>
                <w:noProof/>
                <w:webHidden/>
              </w:rPr>
              <w:fldChar w:fldCharType="begin"/>
            </w:r>
            <w:r>
              <w:rPr>
                <w:noProof/>
                <w:webHidden/>
              </w:rPr>
              <w:instrText xml:space="preserve"> PAGEREF _Toc520026166 \h </w:instrText>
            </w:r>
            <w:r>
              <w:rPr>
                <w:noProof/>
                <w:webHidden/>
              </w:rPr>
            </w:r>
            <w:r>
              <w:rPr>
                <w:noProof/>
                <w:webHidden/>
              </w:rPr>
              <w:fldChar w:fldCharType="separate"/>
            </w:r>
            <w:r>
              <w:rPr>
                <w:noProof/>
                <w:webHidden/>
              </w:rPr>
              <w:t>6</w:t>
            </w:r>
            <w:r>
              <w:rPr>
                <w:noProof/>
                <w:webHidden/>
              </w:rPr>
              <w:fldChar w:fldCharType="end"/>
            </w:r>
          </w:hyperlink>
        </w:p>
        <w:p w14:paraId="7221DFE0" w14:textId="235A81D3" w:rsidR="00377F0C" w:rsidRDefault="00377F0C">
          <w:pPr>
            <w:pStyle w:val="TOC2"/>
            <w:tabs>
              <w:tab w:val="right" w:leader="dot" w:pos="9350"/>
            </w:tabs>
            <w:rPr>
              <w:rFonts w:eastAsiaTheme="minorEastAsia"/>
              <w:noProof/>
              <w:lang w:val="en-CA" w:eastAsia="en-CA"/>
            </w:rPr>
          </w:pPr>
          <w:hyperlink w:anchor="_Toc520026167" w:history="1">
            <w:r w:rsidRPr="00973165">
              <w:rPr>
                <w:rStyle w:val="Hyperlink"/>
                <w:noProof/>
              </w:rPr>
              <w:t>Data</w:t>
            </w:r>
            <w:r>
              <w:rPr>
                <w:noProof/>
                <w:webHidden/>
              </w:rPr>
              <w:tab/>
            </w:r>
            <w:r>
              <w:rPr>
                <w:noProof/>
                <w:webHidden/>
              </w:rPr>
              <w:fldChar w:fldCharType="begin"/>
            </w:r>
            <w:r>
              <w:rPr>
                <w:noProof/>
                <w:webHidden/>
              </w:rPr>
              <w:instrText xml:space="preserve"> PAGEREF _Toc520026167 \h </w:instrText>
            </w:r>
            <w:r>
              <w:rPr>
                <w:noProof/>
                <w:webHidden/>
              </w:rPr>
            </w:r>
            <w:r>
              <w:rPr>
                <w:noProof/>
                <w:webHidden/>
              </w:rPr>
              <w:fldChar w:fldCharType="separate"/>
            </w:r>
            <w:r>
              <w:rPr>
                <w:noProof/>
                <w:webHidden/>
              </w:rPr>
              <w:t>6</w:t>
            </w:r>
            <w:r>
              <w:rPr>
                <w:noProof/>
                <w:webHidden/>
              </w:rPr>
              <w:fldChar w:fldCharType="end"/>
            </w:r>
          </w:hyperlink>
        </w:p>
        <w:p w14:paraId="18969960" w14:textId="01582493" w:rsidR="00377F0C" w:rsidRDefault="00377F0C">
          <w:pPr>
            <w:pStyle w:val="TOC2"/>
            <w:tabs>
              <w:tab w:val="right" w:leader="dot" w:pos="9350"/>
            </w:tabs>
            <w:rPr>
              <w:rFonts w:eastAsiaTheme="minorEastAsia"/>
              <w:noProof/>
              <w:lang w:val="en-CA" w:eastAsia="en-CA"/>
            </w:rPr>
          </w:pPr>
          <w:hyperlink w:anchor="_Toc520026168" w:history="1">
            <w:r w:rsidRPr="00973165">
              <w:rPr>
                <w:rStyle w:val="Hyperlink"/>
                <w:noProof/>
              </w:rPr>
              <w:t>Method Stages Overview</w:t>
            </w:r>
            <w:r>
              <w:rPr>
                <w:noProof/>
                <w:webHidden/>
              </w:rPr>
              <w:tab/>
            </w:r>
            <w:r>
              <w:rPr>
                <w:noProof/>
                <w:webHidden/>
              </w:rPr>
              <w:fldChar w:fldCharType="begin"/>
            </w:r>
            <w:r>
              <w:rPr>
                <w:noProof/>
                <w:webHidden/>
              </w:rPr>
              <w:instrText xml:space="preserve"> PAGEREF _Toc520026168 \h </w:instrText>
            </w:r>
            <w:r>
              <w:rPr>
                <w:noProof/>
                <w:webHidden/>
              </w:rPr>
            </w:r>
            <w:r>
              <w:rPr>
                <w:noProof/>
                <w:webHidden/>
              </w:rPr>
              <w:fldChar w:fldCharType="separate"/>
            </w:r>
            <w:r>
              <w:rPr>
                <w:noProof/>
                <w:webHidden/>
              </w:rPr>
              <w:t>11</w:t>
            </w:r>
            <w:r>
              <w:rPr>
                <w:noProof/>
                <w:webHidden/>
              </w:rPr>
              <w:fldChar w:fldCharType="end"/>
            </w:r>
          </w:hyperlink>
        </w:p>
        <w:p w14:paraId="6486BB3C" w14:textId="5A47D4A5" w:rsidR="00377F0C" w:rsidRDefault="00377F0C">
          <w:pPr>
            <w:pStyle w:val="TOC2"/>
            <w:tabs>
              <w:tab w:val="right" w:leader="dot" w:pos="9350"/>
            </w:tabs>
            <w:rPr>
              <w:rFonts w:eastAsiaTheme="minorEastAsia"/>
              <w:noProof/>
              <w:lang w:val="en-CA" w:eastAsia="en-CA"/>
            </w:rPr>
          </w:pPr>
          <w:hyperlink w:anchor="_Toc520026169" w:history="1">
            <w:r w:rsidRPr="00973165">
              <w:rPr>
                <w:rStyle w:val="Hyperlink"/>
                <w:noProof/>
              </w:rPr>
              <w:t>Stage 1: Prepare Interpolation Inputs</w:t>
            </w:r>
            <w:r>
              <w:rPr>
                <w:noProof/>
                <w:webHidden/>
              </w:rPr>
              <w:tab/>
            </w:r>
            <w:r>
              <w:rPr>
                <w:noProof/>
                <w:webHidden/>
              </w:rPr>
              <w:fldChar w:fldCharType="begin"/>
            </w:r>
            <w:r>
              <w:rPr>
                <w:noProof/>
                <w:webHidden/>
              </w:rPr>
              <w:instrText xml:space="preserve"> PAGEREF _Toc520026169 \h </w:instrText>
            </w:r>
            <w:r>
              <w:rPr>
                <w:noProof/>
                <w:webHidden/>
              </w:rPr>
            </w:r>
            <w:r>
              <w:rPr>
                <w:noProof/>
                <w:webHidden/>
              </w:rPr>
              <w:fldChar w:fldCharType="separate"/>
            </w:r>
            <w:r>
              <w:rPr>
                <w:noProof/>
                <w:webHidden/>
              </w:rPr>
              <w:t>12</w:t>
            </w:r>
            <w:r>
              <w:rPr>
                <w:noProof/>
                <w:webHidden/>
              </w:rPr>
              <w:fldChar w:fldCharType="end"/>
            </w:r>
          </w:hyperlink>
        </w:p>
        <w:p w14:paraId="1FC9D1F4" w14:textId="5766C433" w:rsidR="00377F0C" w:rsidRDefault="00377F0C">
          <w:pPr>
            <w:pStyle w:val="TOC3"/>
            <w:tabs>
              <w:tab w:val="right" w:leader="dot" w:pos="9350"/>
            </w:tabs>
            <w:rPr>
              <w:rFonts w:eastAsiaTheme="minorEastAsia"/>
              <w:noProof/>
              <w:lang w:val="en-CA" w:eastAsia="en-CA"/>
            </w:rPr>
          </w:pPr>
          <w:hyperlink w:anchor="_Toc520026170" w:history="1">
            <w:r w:rsidRPr="00973165">
              <w:rPr>
                <w:rStyle w:val="Hyperlink"/>
                <w:noProof/>
              </w:rPr>
              <w:t>Raster Brick</w:t>
            </w:r>
            <w:r>
              <w:rPr>
                <w:noProof/>
                <w:webHidden/>
              </w:rPr>
              <w:tab/>
            </w:r>
            <w:r>
              <w:rPr>
                <w:noProof/>
                <w:webHidden/>
              </w:rPr>
              <w:fldChar w:fldCharType="begin"/>
            </w:r>
            <w:r>
              <w:rPr>
                <w:noProof/>
                <w:webHidden/>
              </w:rPr>
              <w:instrText xml:space="preserve"> PAGEREF _Toc520026170 \h </w:instrText>
            </w:r>
            <w:r>
              <w:rPr>
                <w:noProof/>
                <w:webHidden/>
              </w:rPr>
            </w:r>
            <w:r>
              <w:rPr>
                <w:noProof/>
                <w:webHidden/>
              </w:rPr>
              <w:fldChar w:fldCharType="separate"/>
            </w:r>
            <w:r>
              <w:rPr>
                <w:noProof/>
                <w:webHidden/>
              </w:rPr>
              <w:t>12</w:t>
            </w:r>
            <w:r>
              <w:rPr>
                <w:noProof/>
                <w:webHidden/>
              </w:rPr>
              <w:fldChar w:fldCharType="end"/>
            </w:r>
          </w:hyperlink>
        </w:p>
        <w:p w14:paraId="1C88395C" w14:textId="1BD31D2A" w:rsidR="00377F0C" w:rsidRDefault="00377F0C">
          <w:pPr>
            <w:pStyle w:val="TOC3"/>
            <w:tabs>
              <w:tab w:val="right" w:leader="dot" w:pos="9350"/>
            </w:tabs>
            <w:rPr>
              <w:rFonts w:eastAsiaTheme="minorEastAsia"/>
              <w:noProof/>
              <w:lang w:val="en-CA" w:eastAsia="en-CA"/>
            </w:rPr>
          </w:pPr>
          <w:hyperlink w:anchor="_Toc520026171" w:history="1">
            <w:r w:rsidRPr="00973165">
              <w:rPr>
                <w:rStyle w:val="Hyperlink"/>
                <w:noProof/>
              </w:rPr>
              <w:t>Data Frame</w:t>
            </w:r>
            <w:r>
              <w:rPr>
                <w:noProof/>
                <w:webHidden/>
              </w:rPr>
              <w:tab/>
            </w:r>
            <w:r>
              <w:rPr>
                <w:noProof/>
                <w:webHidden/>
              </w:rPr>
              <w:fldChar w:fldCharType="begin"/>
            </w:r>
            <w:r>
              <w:rPr>
                <w:noProof/>
                <w:webHidden/>
              </w:rPr>
              <w:instrText xml:space="preserve"> PAGEREF _Toc520026171 \h </w:instrText>
            </w:r>
            <w:r>
              <w:rPr>
                <w:noProof/>
                <w:webHidden/>
              </w:rPr>
            </w:r>
            <w:r>
              <w:rPr>
                <w:noProof/>
                <w:webHidden/>
              </w:rPr>
              <w:fldChar w:fldCharType="separate"/>
            </w:r>
            <w:r>
              <w:rPr>
                <w:noProof/>
                <w:webHidden/>
              </w:rPr>
              <w:t>13</w:t>
            </w:r>
            <w:r>
              <w:rPr>
                <w:noProof/>
                <w:webHidden/>
              </w:rPr>
              <w:fldChar w:fldCharType="end"/>
            </w:r>
          </w:hyperlink>
        </w:p>
        <w:p w14:paraId="310D4F58" w14:textId="16ACD78E" w:rsidR="00377F0C" w:rsidRDefault="00377F0C">
          <w:pPr>
            <w:pStyle w:val="TOC3"/>
            <w:tabs>
              <w:tab w:val="right" w:leader="dot" w:pos="9350"/>
            </w:tabs>
            <w:rPr>
              <w:rFonts w:eastAsiaTheme="minorEastAsia"/>
              <w:noProof/>
              <w:lang w:val="en-CA" w:eastAsia="en-CA"/>
            </w:rPr>
          </w:pPr>
          <w:hyperlink w:anchor="_Toc520026172" w:history="1">
            <w:r w:rsidRPr="00973165">
              <w:rPr>
                <w:rStyle w:val="Hyperlink"/>
                <w:noProof/>
              </w:rPr>
              <w:t>Separate Model and Validation Stations</w:t>
            </w:r>
            <w:r>
              <w:rPr>
                <w:noProof/>
                <w:webHidden/>
              </w:rPr>
              <w:tab/>
            </w:r>
            <w:r>
              <w:rPr>
                <w:noProof/>
                <w:webHidden/>
              </w:rPr>
              <w:fldChar w:fldCharType="begin"/>
            </w:r>
            <w:r>
              <w:rPr>
                <w:noProof/>
                <w:webHidden/>
              </w:rPr>
              <w:instrText xml:space="preserve"> PAGEREF _Toc520026172 \h </w:instrText>
            </w:r>
            <w:r>
              <w:rPr>
                <w:noProof/>
                <w:webHidden/>
              </w:rPr>
            </w:r>
            <w:r>
              <w:rPr>
                <w:noProof/>
                <w:webHidden/>
              </w:rPr>
              <w:fldChar w:fldCharType="separate"/>
            </w:r>
            <w:r>
              <w:rPr>
                <w:noProof/>
                <w:webHidden/>
              </w:rPr>
              <w:t>14</w:t>
            </w:r>
            <w:r>
              <w:rPr>
                <w:noProof/>
                <w:webHidden/>
              </w:rPr>
              <w:fldChar w:fldCharType="end"/>
            </w:r>
          </w:hyperlink>
        </w:p>
        <w:p w14:paraId="66A9C366" w14:textId="18B86B11" w:rsidR="00377F0C" w:rsidRDefault="00377F0C">
          <w:pPr>
            <w:pStyle w:val="TOC2"/>
            <w:tabs>
              <w:tab w:val="right" w:leader="dot" w:pos="9350"/>
            </w:tabs>
            <w:rPr>
              <w:rFonts w:eastAsiaTheme="minorEastAsia"/>
              <w:noProof/>
              <w:lang w:val="en-CA" w:eastAsia="en-CA"/>
            </w:rPr>
          </w:pPr>
          <w:hyperlink w:anchor="_Toc520026173" w:history="1">
            <w:r w:rsidRPr="00973165">
              <w:rPr>
                <w:rStyle w:val="Hyperlink"/>
                <w:noProof/>
              </w:rPr>
              <w:t>Stage 2: Model Selection</w:t>
            </w:r>
            <w:r>
              <w:rPr>
                <w:noProof/>
                <w:webHidden/>
              </w:rPr>
              <w:tab/>
            </w:r>
            <w:r>
              <w:rPr>
                <w:noProof/>
                <w:webHidden/>
              </w:rPr>
              <w:fldChar w:fldCharType="begin"/>
            </w:r>
            <w:r>
              <w:rPr>
                <w:noProof/>
                <w:webHidden/>
              </w:rPr>
              <w:instrText xml:space="preserve"> PAGEREF _Toc520026173 \h </w:instrText>
            </w:r>
            <w:r>
              <w:rPr>
                <w:noProof/>
                <w:webHidden/>
              </w:rPr>
            </w:r>
            <w:r>
              <w:rPr>
                <w:noProof/>
                <w:webHidden/>
              </w:rPr>
              <w:fldChar w:fldCharType="separate"/>
            </w:r>
            <w:r>
              <w:rPr>
                <w:noProof/>
                <w:webHidden/>
              </w:rPr>
              <w:t>15</w:t>
            </w:r>
            <w:r>
              <w:rPr>
                <w:noProof/>
                <w:webHidden/>
              </w:rPr>
              <w:fldChar w:fldCharType="end"/>
            </w:r>
          </w:hyperlink>
        </w:p>
        <w:p w14:paraId="19BA177E" w14:textId="2334BB16" w:rsidR="00377F0C" w:rsidRDefault="00377F0C">
          <w:pPr>
            <w:pStyle w:val="TOC3"/>
            <w:tabs>
              <w:tab w:val="right" w:leader="dot" w:pos="9350"/>
            </w:tabs>
            <w:rPr>
              <w:rFonts w:eastAsiaTheme="minorEastAsia"/>
              <w:noProof/>
              <w:lang w:val="en-CA" w:eastAsia="en-CA"/>
            </w:rPr>
          </w:pPr>
          <w:hyperlink w:anchor="_Toc520026174" w:history="1">
            <w:r w:rsidRPr="00973165">
              <w:rPr>
                <w:rStyle w:val="Hyperlink"/>
                <w:noProof/>
              </w:rPr>
              <w:t>Variability Coverage by Weather Stations</w:t>
            </w:r>
            <w:r>
              <w:rPr>
                <w:noProof/>
                <w:webHidden/>
              </w:rPr>
              <w:tab/>
            </w:r>
            <w:r>
              <w:rPr>
                <w:noProof/>
                <w:webHidden/>
              </w:rPr>
              <w:fldChar w:fldCharType="begin"/>
            </w:r>
            <w:r>
              <w:rPr>
                <w:noProof/>
                <w:webHidden/>
              </w:rPr>
              <w:instrText xml:space="preserve"> PAGEREF _Toc520026174 \h </w:instrText>
            </w:r>
            <w:r>
              <w:rPr>
                <w:noProof/>
                <w:webHidden/>
              </w:rPr>
            </w:r>
            <w:r>
              <w:rPr>
                <w:noProof/>
                <w:webHidden/>
              </w:rPr>
              <w:fldChar w:fldCharType="separate"/>
            </w:r>
            <w:r>
              <w:rPr>
                <w:noProof/>
                <w:webHidden/>
              </w:rPr>
              <w:t>15</w:t>
            </w:r>
            <w:r>
              <w:rPr>
                <w:noProof/>
                <w:webHidden/>
              </w:rPr>
              <w:fldChar w:fldCharType="end"/>
            </w:r>
          </w:hyperlink>
        </w:p>
        <w:p w14:paraId="132404C8" w14:textId="6BC222C3" w:rsidR="00377F0C" w:rsidRDefault="00377F0C">
          <w:pPr>
            <w:pStyle w:val="TOC3"/>
            <w:tabs>
              <w:tab w:val="right" w:leader="dot" w:pos="9350"/>
            </w:tabs>
            <w:rPr>
              <w:rFonts w:eastAsiaTheme="minorEastAsia"/>
              <w:noProof/>
              <w:lang w:val="en-CA" w:eastAsia="en-CA"/>
            </w:rPr>
          </w:pPr>
          <w:hyperlink w:anchor="_Toc520026175" w:history="1">
            <w:r w:rsidRPr="00973165">
              <w:rPr>
                <w:rStyle w:val="Hyperlink"/>
                <w:noProof/>
              </w:rPr>
              <w:t>Timeframe</w:t>
            </w:r>
            <w:r>
              <w:rPr>
                <w:noProof/>
                <w:webHidden/>
              </w:rPr>
              <w:tab/>
            </w:r>
            <w:r>
              <w:rPr>
                <w:noProof/>
                <w:webHidden/>
              </w:rPr>
              <w:fldChar w:fldCharType="begin"/>
            </w:r>
            <w:r>
              <w:rPr>
                <w:noProof/>
                <w:webHidden/>
              </w:rPr>
              <w:instrText xml:space="preserve"> PAGEREF _Toc520026175 \h </w:instrText>
            </w:r>
            <w:r>
              <w:rPr>
                <w:noProof/>
                <w:webHidden/>
              </w:rPr>
            </w:r>
            <w:r>
              <w:rPr>
                <w:noProof/>
                <w:webHidden/>
              </w:rPr>
              <w:fldChar w:fldCharType="separate"/>
            </w:r>
            <w:r>
              <w:rPr>
                <w:noProof/>
                <w:webHidden/>
              </w:rPr>
              <w:t>16</w:t>
            </w:r>
            <w:r>
              <w:rPr>
                <w:noProof/>
                <w:webHidden/>
              </w:rPr>
              <w:fldChar w:fldCharType="end"/>
            </w:r>
          </w:hyperlink>
        </w:p>
        <w:p w14:paraId="67D8357C" w14:textId="2E04EAC5" w:rsidR="00377F0C" w:rsidRDefault="00377F0C">
          <w:pPr>
            <w:pStyle w:val="TOC2"/>
            <w:tabs>
              <w:tab w:val="right" w:leader="dot" w:pos="9350"/>
            </w:tabs>
            <w:rPr>
              <w:rFonts w:eastAsiaTheme="minorEastAsia"/>
              <w:noProof/>
              <w:lang w:val="en-CA" w:eastAsia="en-CA"/>
            </w:rPr>
          </w:pPr>
          <w:hyperlink w:anchor="_Toc520026176" w:history="1">
            <w:r w:rsidRPr="00973165">
              <w:rPr>
                <w:rStyle w:val="Hyperlink"/>
                <w:noProof/>
              </w:rPr>
              <w:t>Stage 3: Generating Output</w:t>
            </w:r>
            <w:r>
              <w:rPr>
                <w:noProof/>
                <w:webHidden/>
              </w:rPr>
              <w:tab/>
            </w:r>
            <w:r>
              <w:rPr>
                <w:noProof/>
                <w:webHidden/>
              </w:rPr>
              <w:fldChar w:fldCharType="begin"/>
            </w:r>
            <w:r>
              <w:rPr>
                <w:noProof/>
                <w:webHidden/>
              </w:rPr>
              <w:instrText xml:space="preserve"> PAGEREF _Toc520026176 \h </w:instrText>
            </w:r>
            <w:r>
              <w:rPr>
                <w:noProof/>
                <w:webHidden/>
              </w:rPr>
            </w:r>
            <w:r>
              <w:rPr>
                <w:noProof/>
                <w:webHidden/>
              </w:rPr>
              <w:fldChar w:fldCharType="separate"/>
            </w:r>
            <w:r>
              <w:rPr>
                <w:noProof/>
                <w:webHidden/>
              </w:rPr>
              <w:t>17</w:t>
            </w:r>
            <w:r>
              <w:rPr>
                <w:noProof/>
                <w:webHidden/>
              </w:rPr>
              <w:fldChar w:fldCharType="end"/>
            </w:r>
          </w:hyperlink>
        </w:p>
        <w:p w14:paraId="6C88C52A" w14:textId="1A93E474" w:rsidR="00377F0C" w:rsidRDefault="00377F0C">
          <w:pPr>
            <w:pStyle w:val="TOC1"/>
            <w:tabs>
              <w:tab w:val="left" w:pos="440"/>
              <w:tab w:val="right" w:leader="dot" w:pos="9350"/>
            </w:tabs>
            <w:rPr>
              <w:rFonts w:eastAsiaTheme="minorEastAsia"/>
              <w:noProof/>
              <w:lang w:val="en-CA" w:eastAsia="en-CA"/>
            </w:rPr>
          </w:pPr>
          <w:hyperlink w:anchor="_Toc520026177" w:history="1">
            <w:r w:rsidRPr="00973165">
              <w:rPr>
                <w:rStyle w:val="Hyperlink"/>
                <w:noProof/>
              </w:rPr>
              <w:t>3.</w:t>
            </w:r>
            <w:r>
              <w:rPr>
                <w:rFonts w:eastAsiaTheme="minorEastAsia"/>
                <w:noProof/>
                <w:lang w:val="en-CA" w:eastAsia="en-CA"/>
              </w:rPr>
              <w:tab/>
            </w:r>
            <w:r w:rsidRPr="00973165">
              <w:rPr>
                <w:rStyle w:val="Hyperlink"/>
                <w:noProof/>
              </w:rPr>
              <w:t>Results and Discussion</w:t>
            </w:r>
            <w:r>
              <w:rPr>
                <w:noProof/>
                <w:webHidden/>
              </w:rPr>
              <w:tab/>
            </w:r>
            <w:r>
              <w:rPr>
                <w:noProof/>
                <w:webHidden/>
              </w:rPr>
              <w:fldChar w:fldCharType="begin"/>
            </w:r>
            <w:r>
              <w:rPr>
                <w:noProof/>
                <w:webHidden/>
              </w:rPr>
              <w:instrText xml:space="preserve"> PAGEREF _Toc520026177 \h </w:instrText>
            </w:r>
            <w:r>
              <w:rPr>
                <w:noProof/>
                <w:webHidden/>
              </w:rPr>
            </w:r>
            <w:r>
              <w:rPr>
                <w:noProof/>
                <w:webHidden/>
              </w:rPr>
              <w:fldChar w:fldCharType="separate"/>
            </w:r>
            <w:r>
              <w:rPr>
                <w:noProof/>
                <w:webHidden/>
              </w:rPr>
              <w:t>18</w:t>
            </w:r>
            <w:r>
              <w:rPr>
                <w:noProof/>
                <w:webHidden/>
              </w:rPr>
              <w:fldChar w:fldCharType="end"/>
            </w:r>
          </w:hyperlink>
        </w:p>
        <w:p w14:paraId="5600C468" w14:textId="21AC2E13" w:rsidR="00377F0C" w:rsidRDefault="00377F0C">
          <w:pPr>
            <w:pStyle w:val="TOC2"/>
            <w:tabs>
              <w:tab w:val="right" w:leader="dot" w:pos="9350"/>
            </w:tabs>
            <w:rPr>
              <w:rFonts w:eastAsiaTheme="minorEastAsia"/>
              <w:noProof/>
              <w:lang w:val="en-CA" w:eastAsia="en-CA"/>
            </w:rPr>
          </w:pPr>
          <w:hyperlink w:anchor="_Toc520026178" w:history="1">
            <w:r w:rsidRPr="00973165">
              <w:rPr>
                <w:rStyle w:val="Hyperlink"/>
                <w:noProof/>
              </w:rPr>
              <w:t>Model Selection</w:t>
            </w:r>
            <w:r>
              <w:rPr>
                <w:noProof/>
                <w:webHidden/>
              </w:rPr>
              <w:tab/>
            </w:r>
            <w:r>
              <w:rPr>
                <w:noProof/>
                <w:webHidden/>
              </w:rPr>
              <w:fldChar w:fldCharType="begin"/>
            </w:r>
            <w:r>
              <w:rPr>
                <w:noProof/>
                <w:webHidden/>
              </w:rPr>
              <w:instrText xml:space="preserve"> PAGEREF _Toc520026178 \h </w:instrText>
            </w:r>
            <w:r>
              <w:rPr>
                <w:noProof/>
                <w:webHidden/>
              </w:rPr>
            </w:r>
            <w:r>
              <w:rPr>
                <w:noProof/>
                <w:webHidden/>
              </w:rPr>
              <w:fldChar w:fldCharType="separate"/>
            </w:r>
            <w:r>
              <w:rPr>
                <w:noProof/>
                <w:webHidden/>
              </w:rPr>
              <w:t>18</w:t>
            </w:r>
            <w:r>
              <w:rPr>
                <w:noProof/>
                <w:webHidden/>
              </w:rPr>
              <w:fldChar w:fldCharType="end"/>
            </w:r>
          </w:hyperlink>
        </w:p>
        <w:p w14:paraId="767BB633" w14:textId="1A80F1D1" w:rsidR="00377F0C" w:rsidRDefault="00377F0C">
          <w:pPr>
            <w:pStyle w:val="TOC3"/>
            <w:tabs>
              <w:tab w:val="right" w:leader="dot" w:pos="9350"/>
            </w:tabs>
            <w:rPr>
              <w:rFonts w:eastAsiaTheme="minorEastAsia"/>
              <w:noProof/>
              <w:lang w:val="en-CA" w:eastAsia="en-CA"/>
            </w:rPr>
          </w:pPr>
          <w:hyperlink w:anchor="_Toc520026179" w:history="1">
            <w:r w:rsidRPr="00973165">
              <w:rPr>
                <w:rStyle w:val="Hyperlink"/>
                <w:noProof/>
              </w:rPr>
              <w:t>Timeframe</w:t>
            </w:r>
            <w:r>
              <w:rPr>
                <w:noProof/>
                <w:webHidden/>
              </w:rPr>
              <w:tab/>
            </w:r>
            <w:r>
              <w:rPr>
                <w:noProof/>
                <w:webHidden/>
              </w:rPr>
              <w:fldChar w:fldCharType="begin"/>
            </w:r>
            <w:r>
              <w:rPr>
                <w:noProof/>
                <w:webHidden/>
              </w:rPr>
              <w:instrText xml:space="preserve"> PAGEREF _Toc520026179 \h </w:instrText>
            </w:r>
            <w:r>
              <w:rPr>
                <w:noProof/>
                <w:webHidden/>
              </w:rPr>
            </w:r>
            <w:r>
              <w:rPr>
                <w:noProof/>
                <w:webHidden/>
              </w:rPr>
              <w:fldChar w:fldCharType="separate"/>
            </w:r>
            <w:r>
              <w:rPr>
                <w:noProof/>
                <w:webHidden/>
              </w:rPr>
              <w:t>18</w:t>
            </w:r>
            <w:r>
              <w:rPr>
                <w:noProof/>
                <w:webHidden/>
              </w:rPr>
              <w:fldChar w:fldCharType="end"/>
            </w:r>
          </w:hyperlink>
        </w:p>
        <w:p w14:paraId="0309BC5D" w14:textId="1F4DEC8D" w:rsidR="00377F0C" w:rsidRDefault="00377F0C">
          <w:pPr>
            <w:pStyle w:val="TOC3"/>
            <w:tabs>
              <w:tab w:val="right" w:leader="dot" w:pos="9350"/>
            </w:tabs>
            <w:rPr>
              <w:rFonts w:eastAsiaTheme="minorEastAsia"/>
              <w:noProof/>
              <w:lang w:val="en-CA" w:eastAsia="en-CA"/>
            </w:rPr>
          </w:pPr>
          <w:hyperlink w:anchor="_Toc520026180" w:history="1">
            <w:r w:rsidRPr="00973165">
              <w:rPr>
                <w:rStyle w:val="Hyperlink"/>
                <w:noProof/>
              </w:rPr>
              <w:t>Daily Temperature Variable</w:t>
            </w:r>
            <w:r>
              <w:rPr>
                <w:noProof/>
                <w:webHidden/>
              </w:rPr>
              <w:tab/>
            </w:r>
            <w:r>
              <w:rPr>
                <w:noProof/>
                <w:webHidden/>
              </w:rPr>
              <w:fldChar w:fldCharType="begin"/>
            </w:r>
            <w:r>
              <w:rPr>
                <w:noProof/>
                <w:webHidden/>
              </w:rPr>
              <w:instrText xml:space="preserve"> PAGEREF _Toc520026180 \h </w:instrText>
            </w:r>
            <w:r>
              <w:rPr>
                <w:noProof/>
                <w:webHidden/>
              </w:rPr>
            </w:r>
            <w:r>
              <w:rPr>
                <w:noProof/>
                <w:webHidden/>
              </w:rPr>
              <w:fldChar w:fldCharType="separate"/>
            </w:r>
            <w:r>
              <w:rPr>
                <w:noProof/>
                <w:webHidden/>
              </w:rPr>
              <w:t>19</w:t>
            </w:r>
            <w:r>
              <w:rPr>
                <w:noProof/>
                <w:webHidden/>
              </w:rPr>
              <w:fldChar w:fldCharType="end"/>
            </w:r>
          </w:hyperlink>
        </w:p>
        <w:p w14:paraId="278BFCC0" w14:textId="437CEBFC" w:rsidR="00377F0C" w:rsidRDefault="00377F0C">
          <w:pPr>
            <w:pStyle w:val="TOC3"/>
            <w:tabs>
              <w:tab w:val="right" w:leader="dot" w:pos="9350"/>
            </w:tabs>
            <w:rPr>
              <w:rFonts w:eastAsiaTheme="minorEastAsia"/>
              <w:noProof/>
              <w:lang w:val="en-CA" w:eastAsia="en-CA"/>
            </w:rPr>
          </w:pPr>
          <w:hyperlink w:anchor="_Toc520026181" w:history="1">
            <w:r w:rsidRPr="00973165">
              <w:rPr>
                <w:rStyle w:val="Hyperlink"/>
                <w:noProof/>
              </w:rPr>
              <w:t>Knots in smooth terms</w:t>
            </w:r>
            <w:r>
              <w:rPr>
                <w:noProof/>
                <w:webHidden/>
              </w:rPr>
              <w:tab/>
            </w:r>
            <w:r>
              <w:rPr>
                <w:noProof/>
                <w:webHidden/>
              </w:rPr>
              <w:fldChar w:fldCharType="begin"/>
            </w:r>
            <w:r>
              <w:rPr>
                <w:noProof/>
                <w:webHidden/>
              </w:rPr>
              <w:instrText xml:space="preserve"> PAGEREF _Toc520026181 \h </w:instrText>
            </w:r>
            <w:r>
              <w:rPr>
                <w:noProof/>
                <w:webHidden/>
              </w:rPr>
            </w:r>
            <w:r>
              <w:rPr>
                <w:noProof/>
                <w:webHidden/>
              </w:rPr>
              <w:fldChar w:fldCharType="separate"/>
            </w:r>
            <w:r>
              <w:rPr>
                <w:noProof/>
                <w:webHidden/>
              </w:rPr>
              <w:t>19</w:t>
            </w:r>
            <w:r>
              <w:rPr>
                <w:noProof/>
                <w:webHidden/>
              </w:rPr>
              <w:fldChar w:fldCharType="end"/>
            </w:r>
          </w:hyperlink>
        </w:p>
        <w:p w14:paraId="406C17BC" w14:textId="14EE0C60" w:rsidR="00377F0C" w:rsidRDefault="00377F0C">
          <w:pPr>
            <w:pStyle w:val="TOC2"/>
            <w:tabs>
              <w:tab w:val="right" w:leader="dot" w:pos="9350"/>
            </w:tabs>
            <w:rPr>
              <w:rFonts w:eastAsiaTheme="minorEastAsia"/>
              <w:noProof/>
              <w:lang w:val="en-CA" w:eastAsia="en-CA"/>
            </w:rPr>
          </w:pPr>
          <w:hyperlink w:anchor="_Toc520026182" w:history="1">
            <w:r w:rsidRPr="00973165">
              <w:rPr>
                <w:rStyle w:val="Hyperlink"/>
                <w:noProof/>
              </w:rPr>
              <w:t>Accumulated Monthly GDD</w:t>
            </w:r>
            <w:r>
              <w:rPr>
                <w:noProof/>
                <w:webHidden/>
              </w:rPr>
              <w:tab/>
            </w:r>
            <w:r>
              <w:rPr>
                <w:noProof/>
                <w:webHidden/>
              </w:rPr>
              <w:fldChar w:fldCharType="begin"/>
            </w:r>
            <w:r>
              <w:rPr>
                <w:noProof/>
                <w:webHidden/>
              </w:rPr>
              <w:instrText xml:space="preserve"> PAGEREF _Toc520026182 \h </w:instrText>
            </w:r>
            <w:r>
              <w:rPr>
                <w:noProof/>
                <w:webHidden/>
              </w:rPr>
            </w:r>
            <w:r>
              <w:rPr>
                <w:noProof/>
                <w:webHidden/>
              </w:rPr>
              <w:fldChar w:fldCharType="separate"/>
            </w:r>
            <w:r>
              <w:rPr>
                <w:noProof/>
                <w:webHidden/>
              </w:rPr>
              <w:t>21</w:t>
            </w:r>
            <w:r>
              <w:rPr>
                <w:noProof/>
                <w:webHidden/>
              </w:rPr>
              <w:fldChar w:fldCharType="end"/>
            </w:r>
          </w:hyperlink>
        </w:p>
        <w:p w14:paraId="0DD76ACE" w14:textId="45D09C6F" w:rsidR="00377F0C" w:rsidRDefault="00377F0C">
          <w:pPr>
            <w:pStyle w:val="TOC1"/>
            <w:tabs>
              <w:tab w:val="left" w:pos="440"/>
              <w:tab w:val="right" w:leader="dot" w:pos="9350"/>
            </w:tabs>
            <w:rPr>
              <w:rFonts w:eastAsiaTheme="minorEastAsia"/>
              <w:noProof/>
              <w:lang w:val="en-CA" w:eastAsia="en-CA"/>
            </w:rPr>
          </w:pPr>
          <w:hyperlink w:anchor="_Toc520026183" w:history="1">
            <w:r w:rsidRPr="00973165">
              <w:rPr>
                <w:rStyle w:val="Hyperlink"/>
                <w:noProof/>
              </w:rPr>
              <w:t>4.</w:t>
            </w:r>
            <w:r>
              <w:rPr>
                <w:rFonts w:eastAsiaTheme="minorEastAsia"/>
                <w:noProof/>
                <w:lang w:val="en-CA" w:eastAsia="en-CA"/>
              </w:rPr>
              <w:tab/>
            </w:r>
            <w:r w:rsidRPr="00973165">
              <w:rPr>
                <w:rStyle w:val="Hyperlink"/>
                <w:noProof/>
              </w:rPr>
              <w:t>Appendix A: Sample Scripts for Data Preparation</w:t>
            </w:r>
            <w:r>
              <w:rPr>
                <w:noProof/>
                <w:webHidden/>
              </w:rPr>
              <w:tab/>
            </w:r>
            <w:r>
              <w:rPr>
                <w:noProof/>
                <w:webHidden/>
              </w:rPr>
              <w:fldChar w:fldCharType="begin"/>
            </w:r>
            <w:r>
              <w:rPr>
                <w:noProof/>
                <w:webHidden/>
              </w:rPr>
              <w:instrText xml:space="preserve"> PAGEREF _Toc520026183 \h </w:instrText>
            </w:r>
            <w:r>
              <w:rPr>
                <w:noProof/>
                <w:webHidden/>
              </w:rPr>
            </w:r>
            <w:r>
              <w:rPr>
                <w:noProof/>
                <w:webHidden/>
              </w:rPr>
              <w:fldChar w:fldCharType="separate"/>
            </w:r>
            <w:r>
              <w:rPr>
                <w:noProof/>
                <w:webHidden/>
              </w:rPr>
              <w:t>25</w:t>
            </w:r>
            <w:r>
              <w:rPr>
                <w:noProof/>
                <w:webHidden/>
              </w:rPr>
              <w:fldChar w:fldCharType="end"/>
            </w:r>
          </w:hyperlink>
        </w:p>
        <w:p w14:paraId="1C291CB5" w14:textId="630244F9" w:rsidR="00377F0C" w:rsidRDefault="00377F0C">
          <w:pPr>
            <w:pStyle w:val="TOC2"/>
            <w:tabs>
              <w:tab w:val="left" w:pos="660"/>
              <w:tab w:val="right" w:leader="dot" w:pos="9350"/>
            </w:tabs>
            <w:rPr>
              <w:rFonts w:eastAsiaTheme="minorEastAsia"/>
              <w:noProof/>
              <w:lang w:val="en-CA" w:eastAsia="en-CA"/>
            </w:rPr>
          </w:pPr>
          <w:hyperlink w:anchor="_Toc520026184" w:history="1">
            <w:r w:rsidRPr="00973165">
              <w:rPr>
                <w:rStyle w:val="Hyperlink"/>
                <w:noProof/>
              </w:rPr>
              <w:t>1.</w:t>
            </w:r>
            <w:r>
              <w:rPr>
                <w:rFonts w:eastAsiaTheme="minorEastAsia"/>
                <w:noProof/>
                <w:lang w:val="en-CA" w:eastAsia="en-CA"/>
              </w:rPr>
              <w:tab/>
            </w:r>
            <w:r w:rsidRPr="00973165">
              <w:rPr>
                <w:rStyle w:val="Hyperlink"/>
                <w:noProof/>
              </w:rPr>
              <w:t>Modify Aspect and Proximity to the Coastline Rasters (R)</w:t>
            </w:r>
            <w:r>
              <w:rPr>
                <w:noProof/>
                <w:webHidden/>
              </w:rPr>
              <w:tab/>
            </w:r>
            <w:r>
              <w:rPr>
                <w:noProof/>
                <w:webHidden/>
              </w:rPr>
              <w:fldChar w:fldCharType="begin"/>
            </w:r>
            <w:r>
              <w:rPr>
                <w:noProof/>
                <w:webHidden/>
              </w:rPr>
              <w:instrText xml:space="preserve"> PAGEREF _Toc520026184 \h </w:instrText>
            </w:r>
            <w:r>
              <w:rPr>
                <w:noProof/>
                <w:webHidden/>
              </w:rPr>
            </w:r>
            <w:r>
              <w:rPr>
                <w:noProof/>
                <w:webHidden/>
              </w:rPr>
              <w:fldChar w:fldCharType="separate"/>
            </w:r>
            <w:r>
              <w:rPr>
                <w:noProof/>
                <w:webHidden/>
              </w:rPr>
              <w:t>25</w:t>
            </w:r>
            <w:r>
              <w:rPr>
                <w:noProof/>
                <w:webHidden/>
              </w:rPr>
              <w:fldChar w:fldCharType="end"/>
            </w:r>
          </w:hyperlink>
        </w:p>
        <w:p w14:paraId="703F043F" w14:textId="42102367" w:rsidR="00377F0C" w:rsidRDefault="00377F0C">
          <w:pPr>
            <w:pStyle w:val="TOC2"/>
            <w:tabs>
              <w:tab w:val="left" w:pos="660"/>
              <w:tab w:val="right" w:leader="dot" w:pos="9350"/>
            </w:tabs>
            <w:rPr>
              <w:rFonts w:eastAsiaTheme="minorEastAsia"/>
              <w:noProof/>
              <w:lang w:val="en-CA" w:eastAsia="en-CA"/>
            </w:rPr>
          </w:pPr>
          <w:hyperlink w:anchor="_Toc520026185" w:history="1">
            <w:r w:rsidRPr="00973165">
              <w:rPr>
                <w:rStyle w:val="Hyperlink"/>
                <w:noProof/>
              </w:rPr>
              <w:t>2.</w:t>
            </w:r>
            <w:r>
              <w:rPr>
                <w:rFonts w:eastAsiaTheme="minorEastAsia"/>
                <w:noProof/>
                <w:lang w:val="en-CA" w:eastAsia="en-CA"/>
              </w:rPr>
              <w:tab/>
            </w:r>
            <w:r w:rsidRPr="00973165">
              <w:rPr>
                <w:rStyle w:val="Hyperlink"/>
                <w:noProof/>
              </w:rPr>
              <w:t>Resample Solar Radiation Rasters (Python)</w:t>
            </w:r>
            <w:r>
              <w:rPr>
                <w:noProof/>
                <w:webHidden/>
              </w:rPr>
              <w:tab/>
            </w:r>
            <w:r>
              <w:rPr>
                <w:noProof/>
                <w:webHidden/>
              </w:rPr>
              <w:fldChar w:fldCharType="begin"/>
            </w:r>
            <w:r>
              <w:rPr>
                <w:noProof/>
                <w:webHidden/>
              </w:rPr>
              <w:instrText xml:space="preserve"> PAGEREF _Toc520026185 \h </w:instrText>
            </w:r>
            <w:r>
              <w:rPr>
                <w:noProof/>
                <w:webHidden/>
              </w:rPr>
            </w:r>
            <w:r>
              <w:rPr>
                <w:noProof/>
                <w:webHidden/>
              </w:rPr>
              <w:fldChar w:fldCharType="separate"/>
            </w:r>
            <w:r>
              <w:rPr>
                <w:noProof/>
                <w:webHidden/>
              </w:rPr>
              <w:t>25</w:t>
            </w:r>
            <w:r>
              <w:rPr>
                <w:noProof/>
                <w:webHidden/>
              </w:rPr>
              <w:fldChar w:fldCharType="end"/>
            </w:r>
          </w:hyperlink>
        </w:p>
        <w:p w14:paraId="3C92E371" w14:textId="6B80D256" w:rsidR="00377F0C" w:rsidRDefault="00377F0C">
          <w:pPr>
            <w:pStyle w:val="TOC2"/>
            <w:tabs>
              <w:tab w:val="left" w:pos="660"/>
              <w:tab w:val="right" w:leader="dot" w:pos="9350"/>
            </w:tabs>
            <w:rPr>
              <w:rFonts w:eastAsiaTheme="minorEastAsia"/>
              <w:noProof/>
              <w:lang w:val="en-CA" w:eastAsia="en-CA"/>
            </w:rPr>
          </w:pPr>
          <w:hyperlink w:anchor="_Toc520026186" w:history="1">
            <w:r w:rsidRPr="00973165">
              <w:rPr>
                <w:rStyle w:val="Hyperlink"/>
                <w:noProof/>
              </w:rPr>
              <w:t>3.</w:t>
            </w:r>
            <w:r>
              <w:rPr>
                <w:rFonts w:eastAsiaTheme="minorEastAsia"/>
                <w:noProof/>
                <w:lang w:val="en-CA" w:eastAsia="en-CA"/>
              </w:rPr>
              <w:tab/>
            </w:r>
            <w:r w:rsidRPr="00973165">
              <w:rPr>
                <w:rStyle w:val="Hyperlink"/>
                <w:noProof/>
              </w:rPr>
              <w:t>Create Raster Brick</w:t>
            </w:r>
            <w:r>
              <w:rPr>
                <w:noProof/>
                <w:webHidden/>
              </w:rPr>
              <w:tab/>
            </w:r>
            <w:r>
              <w:rPr>
                <w:noProof/>
                <w:webHidden/>
              </w:rPr>
              <w:fldChar w:fldCharType="begin"/>
            </w:r>
            <w:r>
              <w:rPr>
                <w:noProof/>
                <w:webHidden/>
              </w:rPr>
              <w:instrText xml:space="preserve"> PAGEREF _Toc520026186 \h </w:instrText>
            </w:r>
            <w:r>
              <w:rPr>
                <w:noProof/>
                <w:webHidden/>
              </w:rPr>
            </w:r>
            <w:r>
              <w:rPr>
                <w:noProof/>
                <w:webHidden/>
              </w:rPr>
              <w:fldChar w:fldCharType="separate"/>
            </w:r>
            <w:r>
              <w:rPr>
                <w:noProof/>
                <w:webHidden/>
              </w:rPr>
              <w:t>25</w:t>
            </w:r>
            <w:r>
              <w:rPr>
                <w:noProof/>
                <w:webHidden/>
              </w:rPr>
              <w:fldChar w:fldCharType="end"/>
            </w:r>
          </w:hyperlink>
        </w:p>
        <w:p w14:paraId="6A2C37F2" w14:textId="20C2A573" w:rsidR="00377F0C" w:rsidRDefault="00377F0C">
          <w:pPr>
            <w:pStyle w:val="TOC2"/>
            <w:tabs>
              <w:tab w:val="left" w:pos="660"/>
              <w:tab w:val="right" w:leader="dot" w:pos="9350"/>
            </w:tabs>
            <w:rPr>
              <w:rFonts w:eastAsiaTheme="minorEastAsia"/>
              <w:noProof/>
              <w:lang w:val="en-CA" w:eastAsia="en-CA"/>
            </w:rPr>
          </w:pPr>
          <w:hyperlink w:anchor="_Toc520026187" w:history="1">
            <w:r w:rsidRPr="00973165">
              <w:rPr>
                <w:rStyle w:val="Hyperlink"/>
                <w:noProof/>
              </w:rPr>
              <w:t>4.</w:t>
            </w:r>
            <w:r>
              <w:rPr>
                <w:rFonts w:eastAsiaTheme="minorEastAsia"/>
                <w:noProof/>
                <w:lang w:val="en-CA" w:eastAsia="en-CA"/>
              </w:rPr>
              <w:tab/>
            </w:r>
            <w:r w:rsidRPr="00973165">
              <w:rPr>
                <w:rStyle w:val="Hyperlink"/>
                <w:noProof/>
              </w:rPr>
              <w:t>Prepare Data Frame</w:t>
            </w:r>
            <w:r>
              <w:rPr>
                <w:noProof/>
                <w:webHidden/>
              </w:rPr>
              <w:tab/>
            </w:r>
            <w:r>
              <w:rPr>
                <w:noProof/>
                <w:webHidden/>
              </w:rPr>
              <w:fldChar w:fldCharType="begin"/>
            </w:r>
            <w:r>
              <w:rPr>
                <w:noProof/>
                <w:webHidden/>
              </w:rPr>
              <w:instrText xml:space="preserve"> PAGEREF _Toc520026187 \h </w:instrText>
            </w:r>
            <w:r>
              <w:rPr>
                <w:noProof/>
                <w:webHidden/>
              </w:rPr>
            </w:r>
            <w:r>
              <w:rPr>
                <w:noProof/>
                <w:webHidden/>
              </w:rPr>
              <w:fldChar w:fldCharType="separate"/>
            </w:r>
            <w:r>
              <w:rPr>
                <w:noProof/>
                <w:webHidden/>
              </w:rPr>
              <w:t>26</w:t>
            </w:r>
            <w:r>
              <w:rPr>
                <w:noProof/>
                <w:webHidden/>
              </w:rPr>
              <w:fldChar w:fldCharType="end"/>
            </w:r>
          </w:hyperlink>
        </w:p>
        <w:p w14:paraId="3D6B2D36" w14:textId="15F35B2D" w:rsidR="00377F0C" w:rsidRDefault="00377F0C">
          <w:pPr>
            <w:pStyle w:val="TOC1"/>
            <w:tabs>
              <w:tab w:val="right" w:leader="dot" w:pos="9350"/>
            </w:tabs>
            <w:rPr>
              <w:rFonts w:eastAsiaTheme="minorEastAsia"/>
              <w:noProof/>
              <w:lang w:val="en-CA" w:eastAsia="en-CA"/>
            </w:rPr>
          </w:pPr>
          <w:hyperlink w:anchor="_Toc520026188" w:history="1">
            <w:r w:rsidRPr="00973165">
              <w:rPr>
                <w:rStyle w:val="Hyperlink"/>
                <w:noProof/>
              </w:rPr>
              <w:t>Appendix B: Plots used in model selection</w:t>
            </w:r>
            <w:r>
              <w:rPr>
                <w:noProof/>
                <w:webHidden/>
              </w:rPr>
              <w:tab/>
            </w:r>
            <w:r>
              <w:rPr>
                <w:noProof/>
                <w:webHidden/>
              </w:rPr>
              <w:fldChar w:fldCharType="begin"/>
            </w:r>
            <w:r>
              <w:rPr>
                <w:noProof/>
                <w:webHidden/>
              </w:rPr>
              <w:instrText xml:space="preserve"> PAGEREF _Toc520026188 \h </w:instrText>
            </w:r>
            <w:r>
              <w:rPr>
                <w:noProof/>
                <w:webHidden/>
              </w:rPr>
            </w:r>
            <w:r>
              <w:rPr>
                <w:noProof/>
                <w:webHidden/>
              </w:rPr>
              <w:fldChar w:fldCharType="separate"/>
            </w:r>
            <w:r>
              <w:rPr>
                <w:noProof/>
                <w:webHidden/>
              </w:rPr>
              <w:t>26</w:t>
            </w:r>
            <w:r>
              <w:rPr>
                <w:noProof/>
                <w:webHidden/>
              </w:rPr>
              <w:fldChar w:fldCharType="end"/>
            </w:r>
          </w:hyperlink>
        </w:p>
        <w:p w14:paraId="6FAECC43" w14:textId="2F3C23E7" w:rsidR="00705AB8" w:rsidRPr="00185D8F" w:rsidRDefault="009A2F4D" w:rsidP="00D957DF">
          <w:pPr>
            <w:rPr>
              <w:rFonts w:asciiTheme="majorHAnsi" w:eastAsiaTheme="majorEastAsia" w:hAnsiTheme="majorHAnsi" w:cstheme="majorBidi"/>
              <w:b/>
              <w:bCs/>
              <w:noProof/>
              <w:color w:val="2E74B5" w:themeColor="accent1" w:themeShade="BF"/>
              <w:sz w:val="32"/>
              <w:szCs w:val="32"/>
            </w:rPr>
          </w:pPr>
          <w:r>
            <w:rPr>
              <w:b/>
              <w:bCs/>
              <w:noProof/>
            </w:rPr>
            <w:fldChar w:fldCharType="end"/>
          </w:r>
        </w:p>
      </w:sdtContent>
    </w:sdt>
    <w:p w14:paraId="1FDF2040" w14:textId="525E39AB" w:rsidR="00705AB8" w:rsidRDefault="002D71E9" w:rsidP="00D957DF">
      <w:pPr>
        <w:pStyle w:val="Heading1"/>
      </w:pPr>
      <w:bookmarkStart w:id="1" w:name="_Toc515965383"/>
      <w:bookmarkStart w:id="2" w:name="_Toc520026162"/>
      <w:r>
        <w:t>List</w:t>
      </w:r>
      <w:r w:rsidR="00705AB8">
        <w:t xml:space="preserve"> of Figures</w:t>
      </w:r>
      <w:bookmarkEnd w:id="1"/>
      <w:bookmarkEnd w:id="2"/>
    </w:p>
    <w:p w14:paraId="31C9688A" w14:textId="2AB5F400" w:rsidR="003D6592" w:rsidRDefault="00705AB8">
      <w:pPr>
        <w:pStyle w:val="TableofFigures"/>
        <w:tabs>
          <w:tab w:val="right" w:leader="dot" w:pos="9350"/>
        </w:tabs>
        <w:rPr>
          <w:rFonts w:eastAsiaTheme="minorEastAsia"/>
          <w:noProof/>
          <w:lang w:val="en-CA" w:eastAsia="en-CA"/>
        </w:rPr>
      </w:pPr>
      <w:r>
        <w:rPr>
          <w:rFonts w:asciiTheme="majorHAnsi" w:eastAsiaTheme="majorEastAsia" w:hAnsiTheme="majorHAnsi" w:cstheme="majorBidi"/>
          <w:color w:val="2E74B5" w:themeColor="accent1" w:themeShade="BF"/>
          <w:sz w:val="32"/>
          <w:szCs w:val="32"/>
        </w:rPr>
        <w:fldChar w:fldCharType="begin"/>
      </w:r>
      <w:r>
        <w:rPr>
          <w:rFonts w:asciiTheme="majorHAnsi" w:eastAsiaTheme="majorEastAsia" w:hAnsiTheme="majorHAnsi" w:cstheme="majorBidi"/>
          <w:color w:val="2E74B5" w:themeColor="accent1" w:themeShade="BF"/>
          <w:sz w:val="32"/>
          <w:szCs w:val="32"/>
        </w:rPr>
        <w:instrText xml:space="preserve"> TOC \h \z \c "Figure" </w:instrText>
      </w:r>
      <w:r>
        <w:rPr>
          <w:rFonts w:asciiTheme="majorHAnsi" w:eastAsiaTheme="majorEastAsia" w:hAnsiTheme="majorHAnsi" w:cstheme="majorBidi"/>
          <w:color w:val="2E74B5" w:themeColor="accent1" w:themeShade="BF"/>
          <w:sz w:val="32"/>
          <w:szCs w:val="32"/>
        </w:rPr>
        <w:fldChar w:fldCharType="separate"/>
      </w:r>
      <w:hyperlink w:anchor="_Toc519356926" w:history="1">
        <w:r w:rsidR="003D6592" w:rsidRPr="00B42905">
          <w:rPr>
            <w:rStyle w:val="Hyperlink"/>
            <w:noProof/>
          </w:rPr>
          <w:t>Figure 1</w:t>
        </w:r>
        <w:r w:rsidR="003D6592" w:rsidRPr="00B42905">
          <w:rPr>
            <w:rStyle w:val="Hyperlink"/>
            <w:noProof/>
          </w:rPr>
          <w:noBreakHyphen/>
          <w:t>1 Weather stations locations throughout SWNS. Origins are shown by colour: AGRG (grey), DNR (blue), and ECAN (red). Stations are labelled by their unique station I.D.</w:t>
        </w:r>
        <w:r w:rsidR="003D6592">
          <w:rPr>
            <w:noProof/>
            <w:webHidden/>
          </w:rPr>
          <w:tab/>
        </w:r>
        <w:r w:rsidR="003D6592">
          <w:rPr>
            <w:noProof/>
            <w:webHidden/>
          </w:rPr>
          <w:fldChar w:fldCharType="begin"/>
        </w:r>
        <w:r w:rsidR="003D6592">
          <w:rPr>
            <w:noProof/>
            <w:webHidden/>
          </w:rPr>
          <w:instrText xml:space="preserve"> PAGEREF _Toc519356926 \h </w:instrText>
        </w:r>
        <w:r w:rsidR="003D6592">
          <w:rPr>
            <w:noProof/>
            <w:webHidden/>
          </w:rPr>
        </w:r>
        <w:r w:rsidR="003D6592">
          <w:rPr>
            <w:noProof/>
            <w:webHidden/>
          </w:rPr>
          <w:fldChar w:fldCharType="separate"/>
        </w:r>
        <w:r w:rsidR="003D6592">
          <w:rPr>
            <w:noProof/>
            <w:webHidden/>
          </w:rPr>
          <w:t>3</w:t>
        </w:r>
        <w:r w:rsidR="003D6592">
          <w:rPr>
            <w:noProof/>
            <w:webHidden/>
          </w:rPr>
          <w:fldChar w:fldCharType="end"/>
        </w:r>
      </w:hyperlink>
    </w:p>
    <w:p w14:paraId="16BC3573" w14:textId="7853C94B" w:rsidR="003D6592" w:rsidRDefault="003D6592">
      <w:pPr>
        <w:pStyle w:val="TableofFigures"/>
        <w:tabs>
          <w:tab w:val="right" w:leader="dot" w:pos="9350"/>
        </w:tabs>
        <w:rPr>
          <w:rFonts w:eastAsiaTheme="minorEastAsia"/>
          <w:noProof/>
          <w:lang w:val="en-CA" w:eastAsia="en-CA"/>
        </w:rPr>
      </w:pPr>
      <w:hyperlink w:anchor="_Toc519356927" w:history="1">
        <w:r w:rsidRPr="00B42905">
          <w:rPr>
            <w:rStyle w:val="Hyperlink"/>
            <w:noProof/>
          </w:rPr>
          <w:t>Figure 1</w:t>
        </w:r>
        <w:r w:rsidRPr="00B42905">
          <w:rPr>
            <w:rStyle w:val="Hyperlink"/>
            <w:noProof/>
          </w:rPr>
          <w:noBreakHyphen/>
          <w:t>2: Illustration of how weather station data is modelled with rasters. a) Weather stations at corresponding cells of DEM.  b) Temperature records plotting against DEM value with a linear regression line</w:t>
        </w:r>
        <w:r>
          <w:rPr>
            <w:noProof/>
            <w:webHidden/>
          </w:rPr>
          <w:tab/>
        </w:r>
        <w:r>
          <w:rPr>
            <w:noProof/>
            <w:webHidden/>
          </w:rPr>
          <w:fldChar w:fldCharType="begin"/>
        </w:r>
        <w:r>
          <w:rPr>
            <w:noProof/>
            <w:webHidden/>
          </w:rPr>
          <w:instrText xml:space="preserve"> PAGEREF _Toc519356927 \h </w:instrText>
        </w:r>
        <w:r>
          <w:rPr>
            <w:noProof/>
            <w:webHidden/>
          </w:rPr>
        </w:r>
        <w:r>
          <w:rPr>
            <w:noProof/>
            <w:webHidden/>
          </w:rPr>
          <w:fldChar w:fldCharType="separate"/>
        </w:r>
        <w:r>
          <w:rPr>
            <w:noProof/>
            <w:webHidden/>
          </w:rPr>
          <w:t>0</w:t>
        </w:r>
        <w:r>
          <w:rPr>
            <w:noProof/>
            <w:webHidden/>
          </w:rPr>
          <w:fldChar w:fldCharType="end"/>
        </w:r>
      </w:hyperlink>
    </w:p>
    <w:p w14:paraId="4D5B42E9" w14:textId="7A258C7D" w:rsidR="003D6592" w:rsidRDefault="003D6592">
      <w:pPr>
        <w:pStyle w:val="TableofFigures"/>
        <w:tabs>
          <w:tab w:val="right" w:leader="dot" w:pos="9350"/>
        </w:tabs>
        <w:rPr>
          <w:rFonts w:eastAsiaTheme="minorEastAsia"/>
          <w:noProof/>
          <w:lang w:val="en-CA" w:eastAsia="en-CA"/>
        </w:rPr>
      </w:pPr>
      <w:hyperlink w:anchor="_Toc519356928" w:history="1">
        <w:r w:rsidRPr="00B42905">
          <w:rPr>
            <w:rStyle w:val="Hyperlink"/>
            <w:noProof/>
          </w:rPr>
          <w:t>Figure 1</w:t>
        </w:r>
        <w:r w:rsidRPr="00B42905">
          <w:rPr>
            <w:rStyle w:val="Hyperlink"/>
            <w:noProof/>
          </w:rPr>
          <w:noBreakHyphen/>
          <w:t>3 Study area, Southwest Nova Scotia, Canada</w:t>
        </w:r>
        <w:r>
          <w:rPr>
            <w:noProof/>
            <w:webHidden/>
          </w:rPr>
          <w:tab/>
        </w:r>
        <w:r>
          <w:rPr>
            <w:noProof/>
            <w:webHidden/>
          </w:rPr>
          <w:fldChar w:fldCharType="begin"/>
        </w:r>
        <w:r>
          <w:rPr>
            <w:noProof/>
            <w:webHidden/>
          </w:rPr>
          <w:instrText xml:space="preserve"> PAGEREF _Toc519356928 \h </w:instrText>
        </w:r>
        <w:r>
          <w:rPr>
            <w:noProof/>
            <w:webHidden/>
          </w:rPr>
        </w:r>
        <w:r>
          <w:rPr>
            <w:noProof/>
            <w:webHidden/>
          </w:rPr>
          <w:fldChar w:fldCharType="separate"/>
        </w:r>
        <w:r>
          <w:rPr>
            <w:noProof/>
            <w:webHidden/>
          </w:rPr>
          <w:t>1</w:t>
        </w:r>
        <w:r>
          <w:rPr>
            <w:noProof/>
            <w:webHidden/>
          </w:rPr>
          <w:fldChar w:fldCharType="end"/>
        </w:r>
      </w:hyperlink>
    </w:p>
    <w:p w14:paraId="4122BF15" w14:textId="12ABF9DC" w:rsidR="003D6592" w:rsidRDefault="003D6592">
      <w:pPr>
        <w:pStyle w:val="TableofFigures"/>
        <w:tabs>
          <w:tab w:val="right" w:leader="dot" w:pos="9350"/>
        </w:tabs>
        <w:rPr>
          <w:rFonts w:eastAsiaTheme="minorEastAsia"/>
          <w:noProof/>
          <w:lang w:val="en-CA" w:eastAsia="en-CA"/>
        </w:rPr>
      </w:pPr>
      <w:hyperlink w:anchor="_Toc519356929" w:history="1">
        <w:r w:rsidRPr="00B42905">
          <w:rPr>
            <w:rStyle w:val="Hyperlink"/>
            <w:noProof/>
          </w:rPr>
          <w:t>Figure 1</w:t>
        </w:r>
        <w:r w:rsidRPr="00B42905">
          <w:rPr>
            <w:rStyle w:val="Hyperlink"/>
            <w:noProof/>
          </w:rPr>
          <w:noBreakHyphen/>
          <w:t>4 Relative fruit and tree nut farm in  Canadian Provinces 2016 (Stats Canada)</w:t>
        </w:r>
        <w:r>
          <w:rPr>
            <w:noProof/>
            <w:webHidden/>
          </w:rPr>
          <w:tab/>
        </w:r>
        <w:r>
          <w:rPr>
            <w:noProof/>
            <w:webHidden/>
          </w:rPr>
          <w:fldChar w:fldCharType="begin"/>
        </w:r>
        <w:r>
          <w:rPr>
            <w:noProof/>
            <w:webHidden/>
          </w:rPr>
          <w:instrText xml:space="preserve"> PAGEREF _Toc519356929 \h </w:instrText>
        </w:r>
        <w:r>
          <w:rPr>
            <w:noProof/>
            <w:webHidden/>
          </w:rPr>
        </w:r>
        <w:r>
          <w:rPr>
            <w:noProof/>
            <w:webHidden/>
          </w:rPr>
          <w:fldChar w:fldCharType="separate"/>
        </w:r>
        <w:r>
          <w:rPr>
            <w:noProof/>
            <w:webHidden/>
          </w:rPr>
          <w:t>0</w:t>
        </w:r>
        <w:r>
          <w:rPr>
            <w:noProof/>
            <w:webHidden/>
          </w:rPr>
          <w:fldChar w:fldCharType="end"/>
        </w:r>
      </w:hyperlink>
    </w:p>
    <w:p w14:paraId="6D096BAF" w14:textId="56C771FD" w:rsidR="003D6592" w:rsidRDefault="003D6592">
      <w:pPr>
        <w:pStyle w:val="TableofFigures"/>
        <w:tabs>
          <w:tab w:val="right" w:leader="dot" w:pos="9350"/>
        </w:tabs>
        <w:rPr>
          <w:rFonts w:eastAsiaTheme="minorEastAsia"/>
          <w:noProof/>
          <w:lang w:val="en-CA" w:eastAsia="en-CA"/>
        </w:rPr>
      </w:pPr>
      <w:hyperlink w:anchor="_Toc519356930" w:history="1">
        <w:r w:rsidRPr="00B42905">
          <w:rPr>
            <w:rStyle w:val="Hyperlink"/>
            <w:noProof/>
          </w:rPr>
          <w:t>Figure 1</w:t>
        </w:r>
        <w:r w:rsidRPr="00B42905">
          <w:rPr>
            <w:rStyle w:val="Hyperlink"/>
            <w:noProof/>
          </w:rPr>
          <w:noBreakHyphen/>
          <w:t>5 Relative nursery and tree production  in Canadian Provinces 2016 (Stats Canada)</w:t>
        </w:r>
        <w:r>
          <w:rPr>
            <w:noProof/>
            <w:webHidden/>
          </w:rPr>
          <w:tab/>
        </w:r>
        <w:r>
          <w:rPr>
            <w:noProof/>
            <w:webHidden/>
          </w:rPr>
          <w:fldChar w:fldCharType="begin"/>
        </w:r>
        <w:r>
          <w:rPr>
            <w:noProof/>
            <w:webHidden/>
          </w:rPr>
          <w:instrText xml:space="preserve"> PAGEREF _Toc519356930 \h </w:instrText>
        </w:r>
        <w:r>
          <w:rPr>
            <w:noProof/>
            <w:webHidden/>
          </w:rPr>
        </w:r>
        <w:r>
          <w:rPr>
            <w:noProof/>
            <w:webHidden/>
          </w:rPr>
          <w:fldChar w:fldCharType="separate"/>
        </w:r>
        <w:r>
          <w:rPr>
            <w:noProof/>
            <w:webHidden/>
          </w:rPr>
          <w:t>0</w:t>
        </w:r>
        <w:r>
          <w:rPr>
            <w:noProof/>
            <w:webHidden/>
          </w:rPr>
          <w:fldChar w:fldCharType="end"/>
        </w:r>
      </w:hyperlink>
    </w:p>
    <w:p w14:paraId="1D74F75C" w14:textId="1007B3CC" w:rsidR="003D6592" w:rsidRDefault="003D6592">
      <w:pPr>
        <w:pStyle w:val="TableofFigures"/>
        <w:tabs>
          <w:tab w:val="right" w:leader="dot" w:pos="9350"/>
        </w:tabs>
        <w:rPr>
          <w:rFonts w:eastAsiaTheme="minorEastAsia"/>
          <w:noProof/>
          <w:lang w:val="en-CA" w:eastAsia="en-CA"/>
        </w:rPr>
      </w:pPr>
      <w:hyperlink w:anchor="_Toc519356931" w:history="1">
        <w:r w:rsidRPr="00B42905">
          <w:rPr>
            <w:rStyle w:val="Hyperlink"/>
            <w:noProof/>
          </w:rPr>
          <w:t>Figure 1</w:t>
        </w:r>
        <w:r w:rsidRPr="00B42905">
          <w:rPr>
            <w:rStyle w:val="Hyperlink"/>
            <w:noProof/>
          </w:rPr>
          <w:noBreakHyphen/>
          <w:t>6 The four major wine producing regions in Nova Scotia</w:t>
        </w:r>
        <w:r>
          <w:rPr>
            <w:noProof/>
            <w:webHidden/>
          </w:rPr>
          <w:tab/>
        </w:r>
        <w:r>
          <w:rPr>
            <w:noProof/>
            <w:webHidden/>
          </w:rPr>
          <w:fldChar w:fldCharType="begin"/>
        </w:r>
        <w:r>
          <w:rPr>
            <w:noProof/>
            <w:webHidden/>
          </w:rPr>
          <w:instrText xml:space="preserve"> PAGEREF _Toc519356931 \h </w:instrText>
        </w:r>
        <w:r>
          <w:rPr>
            <w:noProof/>
            <w:webHidden/>
          </w:rPr>
        </w:r>
        <w:r>
          <w:rPr>
            <w:noProof/>
            <w:webHidden/>
          </w:rPr>
          <w:fldChar w:fldCharType="separate"/>
        </w:r>
        <w:r>
          <w:rPr>
            <w:noProof/>
            <w:webHidden/>
          </w:rPr>
          <w:t>0</w:t>
        </w:r>
        <w:r>
          <w:rPr>
            <w:noProof/>
            <w:webHidden/>
          </w:rPr>
          <w:fldChar w:fldCharType="end"/>
        </w:r>
      </w:hyperlink>
    </w:p>
    <w:p w14:paraId="2B4255B8" w14:textId="1282CA33" w:rsidR="003D6592" w:rsidRDefault="003D6592">
      <w:pPr>
        <w:pStyle w:val="TableofFigures"/>
        <w:tabs>
          <w:tab w:val="right" w:leader="dot" w:pos="9350"/>
        </w:tabs>
        <w:rPr>
          <w:rFonts w:eastAsiaTheme="minorEastAsia"/>
          <w:noProof/>
          <w:lang w:val="en-CA" w:eastAsia="en-CA"/>
        </w:rPr>
      </w:pPr>
      <w:hyperlink w:anchor="_Toc519356932" w:history="1">
        <w:r w:rsidRPr="00B42905">
          <w:rPr>
            <w:rStyle w:val="Hyperlink"/>
            <w:noProof/>
          </w:rPr>
          <w:t>Figure 2</w:t>
        </w:r>
        <w:r w:rsidRPr="00B42905">
          <w:rPr>
            <w:rStyle w:val="Hyperlink"/>
            <w:noProof/>
          </w:rPr>
          <w:noBreakHyphen/>
          <w:t>1 The fourteen primary watersheds in SWNS that form the boundary of the study area.</w:t>
        </w:r>
        <w:r>
          <w:rPr>
            <w:noProof/>
            <w:webHidden/>
          </w:rPr>
          <w:tab/>
        </w:r>
        <w:r>
          <w:rPr>
            <w:noProof/>
            <w:webHidden/>
          </w:rPr>
          <w:fldChar w:fldCharType="begin"/>
        </w:r>
        <w:r>
          <w:rPr>
            <w:noProof/>
            <w:webHidden/>
          </w:rPr>
          <w:instrText xml:space="preserve"> PAGEREF _Toc519356932 \h </w:instrText>
        </w:r>
        <w:r>
          <w:rPr>
            <w:noProof/>
            <w:webHidden/>
          </w:rPr>
        </w:r>
        <w:r>
          <w:rPr>
            <w:noProof/>
            <w:webHidden/>
          </w:rPr>
          <w:fldChar w:fldCharType="separate"/>
        </w:r>
        <w:r>
          <w:rPr>
            <w:noProof/>
            <w:webHidden/>
          </w:rPr>
          <w:t>1</w:t>
        </w:r>
        <w:r>
          <w:rPr>
            <w:noProof/>
            <w:webHidden/>
          </w:rPr>
          <w:fldChar w:fldCharType="end"/>
        </w:r>
      </w:hyperlink>
    </w:p>
    <w:p w14:paraId="2ADF50C2" w14:textId="4AF3960F" w:rsidR="003D6592" w:rsidRDefault="003D6592">
      <w:pPr>
        <w:pStyle w:val="TableofFigures"/>
        <w:tabs>
          <w:tab w:val="right" w:leader="dot" w:pos="9350"/>
        </w:tabs>
        <w:rPr>
          <w:rFonts w:eastAsiaTheme="minorEastAsia"/>
          <w:noProof/>
          <w:lang w:val="en-CA" w:eastAsia="en-CA"/>
        </w:rPr>
      </w:pPr>
      <w:hyperlink r:id="rId9" w:anchor="_Toc519356933" w:history="1">
        <w:r w:rsidRPr="00B42905">
          <w:rPr>
            <w:rStyle w:val="Hyperlink"/>
            <w:noProof/>
          </w:rPr>
          <w:t>Figure 2</w:t>
        </w:r>
        <w:r w:rsidRPr="00B42905">
          <w:rPr>
            <w:rStyle w:val="Hyperlink"/>
            <w:noProof/>
          </w:rPr>
          <w:noBreakHyphen/>
          <w:t>2 The DEM of SWNS used in analysis. Reprojected, cropped and resampled from Nova Scotia Department of Natural Resources.</w:t>
        </w:r>
        <w:r>
          <w:rPr>
            <w:noProof/>
            <w:webHidden/>
          </w:rPr>
          <w:tab/>
        </w:r>
        <w:r>
          <w:rPr>
            <w:noProof/>
            <w:webHidden/>
          </w:rPr>
          <w:fldChar w:fldCharType="begin"/>
        </w:r>
        <w:r>
          <w:rPr>
            <w:noProof/>
            <w:webHidden/>
          </w:rPr>
          <w:instrText xml:space="preserve"> PAGEREF _Toc519356933 \h </w:instrText>
        </w:r>
        <w:r>
          <w:rPr>
            <w:noProof/>
            <w:webHidden/>
          </w:rPr>
        </w:r>
        <w:r>
          <w:rPr>
            <w:noProof/>
            <w:webHidden/>
          </w:rPr>
          <w:fldChar w:fldCharType="separate"/>
        </w:r>
        <w:r>
          <w:rPr>
            <w:noProof/>
            <w:webHidden/>
          </w:rPr>
          <w:t>1</w:t>
        </w:r>
        <w:r>
          <w:rPr>
            <w:noProof/>
            <w:webHidden/>
          </w:rPr>
          <w:fldChar w:fldCharType="end"/>
        </w:r>
      </w:hyperlink>
    </w:p>
    <w:p w14:paraId="5429DEF1" w14:textId="1F4B6C0C" w:rsidR="003D6592" w:rsidRDefault="003D6592">
      <w:pPr>
        <w:pStyle w:val="TableofFigures"/>
        <w:tabs>
          <w:tab w:val="right" w:leader="dot" w:pos="9350"/>
        </w:tabs>
        <w:rPr>
          <w:rFonts w:eastAsiaTheme="minorEastAsia"/>
          <w:noProof/>
          <w:lang w:val="en-CA" w:eastAsia="en-CA"/>
        </w:rPr>
      </w:pPr>
      <w:hyperlink r:id="rId10" w:anchor="_Toc519356934" w:history="1">
        <w:r w:rsidRPr="00B42905">
          <w:rPr>
            <w:rStyle w:val="Hyperlink"/>
            <w:noProof/>
          </w:rPr>
          <w:t>Figure 2</w:t>
        </w:r>
        <w:r w:rsidRPr="00B42905">
          <w:rPr>
            <w:rStyle w:val="Hyperlink"/>
            <w:noProof/>
          </w:rPr>
          <w:noBreakHyphen/>
          <w:t>3 The aspect raster in used in analysis. Generated with the DEM in</w:t>
        </w:r>
        <w:r>
          <w:rPr>
            <w:noProof/>
            <w:webHidden/>
          </w:rPr>
          <w:tab/>
        </w:r>
        <w:r>
          <w:rPr>
            <w:noProof/>
            <w:webHidden/>
          </w:rPr>
          <w:fldChar w:fldCharType="begin"/>
        </w:r>
        <w:r>
          <w:rPr>
            <w:noProof/>
            <w:webHidden/>
          </w:rPr>
          <w:instrText xml:space="preserve"> PAGEREF _Toc519356934 \h </w:instrText>
        </w:r>
        <w:r>
          <w:rPr>
            <w:noProof/>
            <w:webHidden/>
          </w:rPr>
        </w:r>
        <w:r>
          <w:rPr>
            <w:noProof/>
            <w:webHidden/>
          </w:rPr>
          <w:fldChar w:fldCharType="separate"/>
        </w:r>
        <w:r>
          <w:rPr>
            <w:noProof/>
            <w:webHidden/>
          </w:rPr>
          <w:t>1</w:t>
        </w:r>
        <w:r>
          <w:rPr>
            <w:noProof/>
            <w:webHidden/>
          </w:rPr>
          <w:fldChar w:fldCharType="end"/>
        </w:r>
      </w:hyperlink>
    </w:p>
    <w:p w14:paraId="655AB3CB" w14:textId="1609BAB6" w:rsidR="003D6592" w:rsidRDefault="003D6592">
      <w:pPr>
        <w:pStyle w:val="TableofFigures"/>
        <w:tabs>
          <w:tab w:val="right" w:leader="dot" w:pos="9350"/>
        </w:tabs>
        <w:rPr>
          <w:rFonts w:eastAsiaTheme="minorEastAsia"/>
          <w:noProof/>
          <w:lang w:val="en-CA" w:eastAsia="en-CA"/>
        </w:rPr>
      </w:pPr>
      <w:hyperlink w:anchor="_Toc519356935" w:history="1">
        <w:r w:rsidRPr="00B42905">
          <w:rPr>
            <w:rStyle w:val="Hyperlink"/>
            <w:noProof/>
          </w:rPr>
          <w:t>Figure 2</w:t>
        </w:r>
        <w:r w:rsidRPr="00B42905">
          <w:rPr>
            <w:rStyle w:val="Hyperlink"/>
            <w:noProof/>
          </w:rPr>
          <w:noBreakHyphen/>
          <w:t>4 Flowchart of the methods</w:t>
        </w:r>
        <w:r>
          <w:rPr>
            <w:noProof/>
            <w:webHidden/>
          </w:rPr>
          <w:tab/>
        </w:r>
        <w:r>
          <w:rPr>
            <w:noProof/>
            <w:webHidden/>
          </w:rPr>
          <w:fldChar w:fldCharType="begin"/>
        </w:r>
        <w:r>
          <w:rPr>
            <w:noProof/>
            <w:webHidden/>
          </w:rPr>
          <w:instrText xml:space="preserve"> PAGEREF _Toc519356935 \h </w:instrText>
        </w:r>
        <w:r>
          <w:rPr>
            <w:noProof/>
            <w:webHidden/>
          </w:rPr>
        </w:r>
        <w:r>
          <w:rPr>
            <w:noProof/>
            <w:webHidden/>
          </w:rPr>
          <w:fldChar w:fldCharType="separate"/>
        </w:r>
        <w:r>
          <w:rPr>
            <w:noProof/>
            <w:webHidden/>
          </w:rPr>
          <w:t>1</w:t>
        </w:r>
        <w:r>
          <w:rPr>
            <w:noProof/>
            <w:webHidden/>
          </w:rPr>
          <w:fldChar w:fldCharType="end"/>
        </w:r>
      </w:hyperlink>
    </w:p>
    <w:p w14:paraId="63B05054" w14:textId="3BA17207" w:rsidR="003D6592" w:rsidRDefault="003D6592">
      <w:pPr>
        <w:pStyle w:val="TableofFigures"/>
        <w:tabs>
          <w:tab w:val="right" w:leader="dot" w:pos="9350"/>
        </w:tabs>
        <w:rPr>
          <w:rFonts w:eastAsiaTheme="minorEastAsia"/>
          <w:noProof/>
          <w:lang w:val="en-CA" w:eastAsia="en-CA"/>
        </w:rPr>
      </w:pPr>
      <w:hyperlink w:anchor="_Toc519356936" w:history="1">
        <w:r w:rsidRPr="00B42905">
          <w:rPr>
            <w:rStyle w:val="Hyperlink"/>
            <w:noProof/>
          </w:rPr>
          <w:t>Figure 2</w:t>
        </w:r>
        <w:r w:rsidRPr="00B42905">
          <w:rPr>
            <w:rStyle w:val="Hyperlink"/>
            <w:noProof/>
          </w:rPr>
          <w:noBreakHyphen/>
          <w:t>5 The coverage of inputl raster values by weather stations.</w:t>
        </w:r>
        <w:r>
          <w:rPr>
            <w:noProof/>
            <w:webHidden/>
          </w:rPr>
          <w:tab/>
        </w:r>
        <w:r>
          <w:rPr>
            <w:noProof/>
            <w:webHidden/>
          </w:rPr>
          <w:fldChar w:fldCharType="begin"/>
        </w:r>
        <w:r>
          <w:rPr>
            <w:noProof/>
            <w:webHidden/>
          </w:rPr>
          <w:instrText xml:space="preserve"> PAGEREF _Toc519356936 \h </w:instrText>
        </w:r>
        <w:r>
          <w:rPr>
            <w:noProof/>
            <w:webHidden/>
          </w:rPr>
        </w:r>
        <w:r>
          <w:rPr>
            <w:noProof/>
            <w:webHidden/>
          </w:rPr>
          <w:fldChar w:fldCharType="separate"/>
        </w:r>
        <w:r>
          <w:rPr>
            <w:noProof/>
            <w:webHidden/>
          </w:rPr>
          <w:t>1</w:t>
        </w:r>
        <w:r>
          <w:rPr>
            <w:noProof/>
            <w:webHidden/>
          </w:rPr>
          <w:fldChar w:fldCharType="end"/>
        </w:r>
      </w:hyperlink>
    </w:p>
    <w:p w14:paraId="7E06A1B2" w14:textId="4FAFE2D0" w:rsidR="003D6592" w:rsidRDefault="003D6592">
      <w:pPr>
        <w:pStyle w:val="TableofFigures"/>
        <w:tabs>
          <w:tab w:val="right" w:leader="dot" w:pos="9350"/>
        </w:tabs>
        <w:rPr>
          <w:rFonts w:eastAsiaTheme="minorEastAsia"/>
          <w:noProof/>
          <w:lang w:val="en-CA" w:eastAsia="en-CA"/>
        </w:rPr>
      </w:pPr>
      <w:hyperlink w:anchor="_Toc519356937" w:history="1">
        <w:r w:rsidRPr="00B42905">
          <w:rPr>
            <w:rStyle w:val="Hyperlink"/>
            <w:noProof/>
          </w:rPr>
          <w:t>Figure 3</w:t>
        </w:r>
        <w:r w:rsidRPr="00B42905">
          <w:rPr>
            <w:rStyle w:val="Hyperlink"/>
            <w:noProof/>
          </w:rPr>
          <w:noBreakHyphen/>
          <w:t>1 Histograms of errors for the three daily temperature variables modelled at five timeframes</w:t>
        </w:r>
        <w:r>
          <w:rPr>
            <w:noProof/>
            <w:webHidden/>
          </w:rPr>
          <w:tab/>
        </w:r>
        <w:r>
          <w:rPr>
            <w:noProof/>
            <w:webHidden/>
          </w:rPr>
          <w:fldChar w:fldCharType="begin"/>
        </w:r>
        <w:r>
          <w:rPr>
            <w:noProof/>
            <w:webHidden/>
          </w:rPr>
          <w:instrText xml:space="preserve"> PAGEREF _Toc519356937 \h </w:instrText>
        </w:r>
        <w:r>
          <w:rPr>
            <w:noProof/>
            <w:webHidden/>
          </w:rPr>
        </w:r>
        <w:r>
          <w:rPr>
            <w:noProof/>
            <w:webHidden/>
          </w:rPr>
          <w:fldChar w:fldCharType="separate"/>
        </w:r>
        <w:r>
          <w:rPr>
            <w:noProof/>
            <w:webHidden/>
          </w:rPr>
          <w:t>4</w:t>
        </w:r>
        <w:r>
          <w:rPr>
            <w:noProof/>
            <w:webHidden/>
          </w:rPr>
          <w:fldChar w:fldCharType="end"/>
        </w:r>
      </w:hyperlink>
    </w:p>
    <w:p w14:paraId="5F761B2E" w14:textId="76692A1A" w:rsidR="003D6592" w:rsidRDefault="003D6592">
      <w:pPr>
        <w:pStyle w:val="TableofFigures"/>
        <w:tabs>
          <w:tab w:val="right" w:leader="dot" w:pos="9350"/>
        </w:tabs>
        <w:rPr>
          <w:rFonts w:eastAsiaTheme="minorEastAsia"/>
          <w:noProof/>
          <w:lang w:val="en-CA" w:eastAsia="en-CA"/>
        </w:rPr>
      </w:pPr>
      <w:hyperlink w:anchor="_Toc519356938" w:history="1">
        <w:r w:rsidRPr="00B42905">
          <w:rPr>
            <w:rStyle w:val="Hyperlink"/>
            <w:noProof/>
          </w:rPr>
          <w:t>Figure 3</w:t>
        </w:r>
        <w:r w:rsidRPr="00B42905">
          <w:rPr>
            <w:rStyle w:val="Hyperlink"/>
            <w:noProof/>
          </w:rPr>
          <w:noBreakHyphen/>
          <w:t>2 Histogram of errors at validation stations from daily mean temperature models at three different timeframes (daily, weekly, month) with three different values of k in the smooth terms (1, 5, 9, no limit).</w:t>
        </w:r>
        <w:r>
          <w:rPr>
            <w:noProof/>
            <w:webHidden/>
          </w:rPr>
          <w:tab/>
        </w:r>
        <w:r>
          <w:rPr>
            <w:noProof/>
            <w:webHidden/>
          </w:rPr>
          <w:fldChar w:fldCharType="begin"/>
        </w:r>
        <w:r>
          <w:rPr>
            <w:noProof/>
            <w:webHidden/>
          </w:rPr>
          <w:instrText xml:space="preserve"> PAGEREF _Toc519356938 \h </w:instrText>
        </w:r>
        <w:r>
          <w:rPr>
            <w:noProof/>
            <w:webHidden/>
          </w:rPr>
        </w:r>
        <w:r>
          <w:rPr>
            <w:noProof/>
            <w:webHidden/>
          </w:rPr>
          <w:fldChar w:fldCharType="separate"/>
        </w:r>
        <w:r>
          <w:rPr>
            <w:noProof/>
            <w:webHidden/>
          </w:rPr>
          <w:t>6</w:t>
        </w:r>
        <w:r>
          <w:rPr>
            <w:noProof/>
            <w:webHidden/>
          </w:rPr>
          <w:fldChar w:fldCharType="end"/>
        </w:r>
      </w:hyperlink>
    </w:p>
    <w:p w14:paraId="50FD94BE" w14:textId="2D9326D8" w:rsidR="003D6592" w:rsidRDefault="003D6592">
      <w:pPr>
        <w:pStyle w:val="TableofFigures"/>
        <w:tabs>
          <w:tab w:val="right" w:leader="dot" w:pos="9350"/>
        </w:tabs>
        <w:rPr>
          <w:rFonts w:eastAsiaTheme="minorEastAsia"/>
          <w:noProof/>
          <w:lang w:val="en-CA" w:eastAsia="en-CA"/>
        </w:rPr>
      </w:pPr>
      <w:hyperlink w:anchor="_Toc519356939" w:history="1">
        <w:r w:rsidRPr="00B42905">
          <w:rPr>
            <w:rStyle w:val="Hyperlink"/>
            <w:noProof/>
          </w:rPr>
          <w:t>Figure 4</w:t>
        </w:r>
        <w:r w:rsidRPr="00B42905">
          <w:rPr>
            <w:rStyle w:val="Hyperlink"/>
            <w:noProof/>
          </w:rPr>
          <w:noBreakHyphen/>
          <w:t>1</w:t>
        </w:r>
        <w:r>
          <w:rPr>
            <w:noProof/>
            <w:webHidden/>
          </w:rPr>
          <w:tab/>
        </w:r>
        <w:r>
          <w:rPr>
            <w:noProof/>
            <w:webHidden/>
          </w:rPr>
          <w:fldChar w:fldCharType="begin"/>
        </w:r>
        <w:r>
          <w:rPr>
            <w:noProof/>
            <w:webHidden/>
          </w:rPr>
          <w:instrText xml:space="preserve"> PAGEREF _Toc519356939 \h </w:instrText>
        </w:r>
        <w:r>
          <w:rPr>
            <w:noProof/>
            <w:webHidden/>
          </w:rPr>
        </w:r>
        <w:r>
          <w:rPr>
            <w:noProof/>
            <w:webHidden/>
          </w:rPr>
          <w:fldChar w:fldCharType="separate"/>
        </w:r>
        <w:r>
          <w:rPr>
            <w:noProof/>
            <w:webHidden/>
          </w:rPr>
          <w:t>11</w:t>
        </w:r>
        <w:r>
          <w:rPr>
            <w:noProof/>
            <w:webHidden/>
          </w:rPr>
          <w:fldChar w:fldCharType="end"/>
        </w:r>
      </w:hyperlink>
    </w:p>
    <w:p w14:paraId="2B401F7B" w14:textId="664BEE4B" w:rsidR="003D6592" w:rsidRDefault="003D6592">
      <w:pPr>
        <w:pStyle w:val="TableofFigures"/>
        <w:tabs>
          <w:tab w:val="right" w:leader="dot" w:pos="9350"/>
        </w:tabs>
        <w:rPr>
          <w:rFonts w:eastAsiaTheme="minorEastAsia"/>
          <w:noProof/>
          <w:lang w:val="en-CA" w:eastAsia="en-CA"/>
        </w:rPr>
      </w:pPr>
      <w:hyperlink w:anchor="_Toc519356940" w:history="1">
        <w:r w:rsidRPr="00B42905">
          <w:rPr>
            <w:rStyle w:val="Hyperlink"/>
            <w:noProof/>
          </w:rPr>
          <w:t>Figure 4</w:t>
        </w:r>
        <w:r w:rsidRPr="00B42905">
          <w:rPr>
            <w:rStyle w:val="Hyperlink"/>
            <w:noProof/>
          </w:rPr>
          <w:noBreakHyphen/>
          <w:t>2 Distribution of residuals relative to three units of daily temperature (minimum, maxmimum and mean) at five different timeframes (all years, yearly, monthly, weekly, and daily)</w:t>
        </w:r>
        <w:r>
          <w:rPr>
            <w:noProof/>
            <w:webHidden/>
          </w:rPr>
          <w:tab/>
        </w:r>
        <w:r>
          <w:rPr>
            <w:noProof/>
            <w:webHidden/>
          </w:rPr>
          <w:fldChar w:fldCharType="begin"/>
        </w:r>
        <w:r>
          <w:rPr>
            <w:noProof/>
            <w:webHidden/>
          </w:rPr>
          <w:instrText xml:space="preserve"> PAGEREF _Toc519356940 \h </w:instrText>
        </w:r>
        <w:r>
          <w:rPr>
            <w:noProof/>
            <w:webHidden/>
          </w:rPr>
        </w:r>
        <w:r>
          <w:rPr>
            <w:noProof/>
            <w:webHidden/>
          </w:rPr>
          <w:fldChar w:fldCharType="separate"/>
        </w:r>
        <w:r>
          <w:rPr>
            <w:noProof/>
            <w:webHidden/>
          </w:rPr>
          <w:t>11</w:t>
        </w:r>
        <w:r>
          <w:rPr>
            <w:noProof/>
            <w:webHidden/>
          </w:rPr>
          <w:fldChar w:fldCharType="end"/>
        </w:r>
      </w:hyperlink>
    </w:p>
    <w:p w14:paraId="56047F15" w14:textId="5D8C45B7" w:rsidR="003D6592" w:rsidRDefault="003D6592">
      <w:pPr>
        <w:pStyle w:val="TableofFigures"/>
        <w:tabs>
          <w:tab w:val="right" w:leader="dot" w:pos="9350"/>
        </w:tabs>
        <w:rPr>
          <w:rFonts w:eastAsiaTheme="minorEastAsia"/>
          <w:noProof/>
          <w:lang w:val="en-CA" w:eastAsia="en-CA"/>
        </w:rPr>
      </w:pPr>
      <w:hyperlink w:anchor="_Toc519356941" w:history="1">
        <w:r w:rsidRPr="00B42905">
          <w:rPr>
            <w:rStyle w:val="Hyperlink"/>
            <w:noProof/>
          </w:rPr>
          <w:t>Figure 4</w:t>
        </w:r>
        <w:r w:rsidRPr="00B42905">
          <w:rPr>
            <w:rStyle w:val="Hyperlink"/>
            <w:noProof/>
          </w:rPr>
          <w:noBreakHyphen/>
          <w:t>3 GCV scores from modelling with three units of daily temperature (minimum, maximum and mean) at five different timeframes (all years, yearly, monthly, weekly, and daily)</w:t>
        </w:r>
        <w:r>
          <w:rPr>
            <w:noProof/>
            <w:webHidden/>
          </w:rPr>
          <w:tab/>
        </w:r>
        <w:r>
          <w:rPr>
            <w:noProof/>
            <w:webHidden/>
          </w:rPr>
          <w:fldChar w:fldCharType="begin"/>
        </w:r>
        <w:r>
          <w:rPr>
            <w:noProof/>
            <w:webHidden/>
          </w:rPr>
          <w:instrText xml:space="preserve"> PAGEREF _Toc519356941 \h </w:instrText>
        </w:r>
        <w:r>
          <w:rPr>
            <w:noProof/>
            <w:webHidden/>
          </w:rPr>
        </w:r>
        <w:r>
          <w:rPr>
            <w:noProof/>
            <w:webHidden/>
          </w:rPr>
          <w:fldChar w:fldCharType="separate"/>
        </w:r>
        <w:r>
          <w:rPr>
            <w:noProof/>
            <w:webHidden/>
          </w:rPr>
          <w:t>11</w:t>
        </w:r>
        <w:r>
          <w:rPr>
            <w:noProof/>
            <w:webHidden/>
          </w:rPr>
          <w:fldChar w:fldCharType="end"/>
        </w:r>
      </w:hyperlink>
    </w:p>
    <w:p w14:paraId="058C3AD3" w14:textId="2E1042E7" w:rsidR="003D6592" w:rsidRDefault="003D6592">
      <w:pPr>
        <w:pStyle w:val="TableofFigures"/>
        <w:tabs>
          <w:tab w:val="right" w:leader="dot" w:pos="9350"/>
        </w:tabs>
        <w:rPr>
          <w:rFonts w:eastAsiaTheme="minorEastAsia"/>
          <w:noProof/>
          <w:lang w:val="en-CA" w:eastAsia="en-CA"/>
        </w:rPr>
      </w:pPr>
      <w:hyperlink w:anchor="_Toc519356942" w:history="1">
        <w:r w:rsidRPr="00B42905">
          <w:rPr>
            <w:rStyle w:val="Hyperlink"/>
            <w:noProof/>
          </w:rPr>
          <w:t>Figure 4</w:t>
        </w:r>
        <w:r w:rsidRPr="00B42905">
          <w:rPr>
            <w:rStyle w:val="Hyperlink"/>
            <w:noProof/>
          </w:rPr>
          <w:noBreakHyphen/>
          <w:t>4 Adjusted R</w:t>
        </w:r>
        <w:r w:rsidRPr="00B42905">
          <w:rPr>
            <w:rStyle w:val="Hyperlink"/>
            <w:noProof/>
            <w:vertAlign w:val="superscript"/>
          </w:rPr>
          <w:t>2</w:t>
        </w:r>
        <w:r w:rsidRPr="00B42905">
          <w:rPr>
            <w:rStyle w:val="Hyperlink"/>
            <w:noProof/>
          </w:rPr>
          <w:t xml:space="preserve"> values  from modelling with three units of daily temperature (minimum, maximum and mean) at five different timeframes (all years, yearly, monthly, weekly, and daily)</w:t>
        </w:r>
        <w:r>
          <w:rPr>
            <w:noProof/>
            <w:webHidden/>
          </w:rPr>
          <w:tab/>
        </w:r>
        <w:r>
          <w:rPr>
            <w:noProof/>
            <w:webHidden/>
          </w:rPr>
          <w:fldChar w:fldCharType="begin"/>
        </w:r>
        <w:r>
          <w:rPr>
            <w:noProof/>
            <w:webHidden/>
          </w:rPr>
          <w:instrText xml:space="preserve"> PAGEREF _Toc519356942 \h </w:instrText>
        </w:r>
        <w:r>
          <w:rPr>
            <w:noProof/>
            <w:webHidden/>
          </w:rPr>
        </w:r>
        <w:r>
          <w:rPr>
            <w:noProof/>
            <w:webHidden/>
          </w:rPr>
          <w:fldChar w:fldCharType="separate"/>
        </w:r>
        <w:r>
          <w:rPr>
            <w:noProof/>
            <w:webHidden/>
          </w:rPr>
          <w:t>12</w:t>
        </w:r>
        <w:r>
          <w:rPr>
            <w:noProof/>
            <w:webHidden/>
          </w:rPr>
          <w:fldChar w:fldCharType="end"/>
        </w:r>
      </w:hyperlink>
    </w:p>
    <w:p w14:paraId="6FB95D3B" w14:textId="42D7E31E" w:rsidR="003D6592" w:rsidRDefault="003D6592">
      <w:pPr>
        <w:pStyle w:val="TableofFigures"/>
        <w:tabs>
          <w:tab w:val="right" w:leader="dot" w:pos="9350"/>
        </w:tabs>
        <w:rPr>
          <w:rFonts w:eastAsiaTheme="minorEastAsia"/>
          <w:noProof/>
          <w:lang w:val="en-CA" w:eastAsia="en-CA"/>
        </w:rPr>
      </w:pPr>
      <w:hyperlink w:anchor="_Toc519356943" w:history="1">
        <w:r w:rsidRPr="00B42905">
          <w:rPr>
            <w:rStyle w:val="Hyperlink"/>
            <w:noProof/>
          </w:rPr>
          <w:t>Figure 4</w:t>
        </w:r>
        <w:r w:rsidRPr="00B42905">
          <w:rPr>
            <w:rStyle w:val="Hyperlink"/>
            <w:noProof/>
          </w:rPr>
          <w:noBreakHyphen/>
          <w:t>5 P-Values of smooth terms from GAMs of daily temperature variables modelled daily against raster variables individually with the formula "temp variable ~ s(raster variable)"</w:t>
        </w:r>
        <w:r>
          <w:rPr>
            <w:noProof/>
            <w:webHidden/>
          </w:rPr>
          <w:tab/>
        </w:r>
        <w:r>
          <w:rPr>
            <w:noProof/>
            <w:webHidden/>
          </w:rPr>
          <w:fldChar w:fldCharType="begin"/>
        </w:r>
        <w:r>
          <w:rPr>
            <w:noProof/>
            <w:webHidden/>
          </w:rPr>
          <w:instrText xml:space="preserve"> PAGEREF _Toc519356943 \h </w:instrText>
        </w:r>
        <w:r>
          <w:rPr>
            <w:noProof/>
            <w:webHidden/>
          </w:rPr>
        </w:r>
        <w:r>
          <w:rPr>
            <w:noProof/>
            <w:webHidden/>
          </w:rPr>
          <w:fldChar w:fldCharType="separate"/>
        </w:r>
        <w:r>
          <w:rPr>
            <w:noProof/>
            <w:webHidden/>
          </w:rPr>
          <w:t>12</w:t>
        </w:r>
        <w:r>
          <w:rPr>
            <w:noProof/>
            <w:webHidden/>
          </w:rPr>
          <w:fldChar w:fldCharType="end"/>
        </w:r>
      </w:hyperlink>
    </w:p>
    <w:p w14:paraId="353AA38F" w14:textId="40A7FF5D" w:rsidR="003D6592" w:rsidRDefault="003D6592">
      <w:pPr>
        <w:pStyle w:val="TableofFigures"/>
        <w:tabs>
          <w:tab w:val="right" w:leader="dot" w:pos="9350"/>
        </w:tabs>
        <w:rPr>
          <w:rFonts w:eastAsiaTheme="minorEastAsia"/>
          <w:noProof/>
          <w:lang w:val="en-CA" w:eastAsia="en-CA"/>
        </w:rPr>
      </w:pPr>
      <w:hyperlink w:anchor="_Toc519356944" w:history="1">
        <w:r w:rsidRPr="00B42905">
          <w:rPr>
            <w:rStyle w:val="Hyperlink"/>
            <w:noProof/>
          </w:rPr>
          <w:t>Figure 4</w:t>
        </w:r>
        <w:r w:rsidRPr="00B42905">
          <w:rPr>
            <w:rStyle w:val="Hyperlink"/>
            <w:noProof/>
          </w:rPr>
          <w:noBreakHyphen/>
          <w:t>6 P-Values of smooth terms from GAMs of daily temperature variables modelled weekly against raster variables individually with the formula "temp variable ~ s(raster variable, yday)"</w:t>
        </w:r>
        <w:r>
          <w:rPr>
            <w:noProof/>
            <w:webHidden/>
          </w:rPr>
          <w:tab/>
        </w:r>
        <w:r>
          <w:rPr>
            <w:noProof/>
            <w:webHidden/>
          </w:rPr>
          <w:fldChar w:fldCharType="begin"/>
        </w:r>
        <w:r>
          <w:rPr>
            <w:noProof/>
            <w:webHidden/>
          </w:rPr>
          <w:instrText xml:space="preserve"> PAGEREF _Toc519356944 \h </w:instrText>
        </w:r>
        <w:r>
          <w:rPr>
            <w:noProof/>
            <w:webHidden/>
          </w:rPr>
        </w:r>
        <w:r>
          <w:rPr>
            <w:noProof/>
            <w:webHidden/>
          </w:rPr>
          <w:fldChar w:fldCharType="separate"/>
        </w:r>
        <w:r>
          <w:rPr>
            <w:noProof/>
            <w:webHidden/>
          </w:rPr>
          <w:t>13</w:t>
        </w:r>
        <w:r>
          <w:rPr>
            <w:noProof/>
            <w:webHidden/>
          </w:rPr>
          <w:fldChar w:fldCharType="end"/>
        </w:r>
      </w:hyperlink>
    </w:p>
    <w:p w14:paraId="25A179FF" w14:textId="2C1E4CB4" w:rsidR="003D6592" w:rsidRDefault="003D6592">
      <w:pPr>
        <w:pStyle w:val="TableofFigures"/>
        <w:tabs>
          <w:tab w:val="right" w:leader="dot" w:pos="9350"/>
        </w:tabs>
        <w:rPr>
          <w:rFonts w:eastAsiaTheme="minorEastAsia"/>
          <w:noProof/>
          <w:lang w:val="en-CA" w:eastAsia="en-CA"/>
        </w:rPr>
      </w:pPr>
      <w:hyperlink w:anchor="_Toc519356945" w:history="1">
        <w:r w:rsidRPr="00B42905">
          <w:rPr>
            <w:rStyle w:val="Hyperlink"/>
            <w:noProof/>
          </w:rPr>
          <w:t>Figure 4</w:t>
        </w:r>
        <w:r w:rsidRPr="00B42905">
          <w:rPr>
            <w:rStyle w:val="Hyperlink"/>
            <w:noProof/>
          </w:rPr>
          <w:noBreakHyphen/>
          <w:t>7 P-Values of smooth terms from GAMs of daily temperature variables modelled monthly against raster variables individually with the formula "temp variable ~ s(raster variable, yday) + week"</w:t>
        </w:r>
        <w:r>
          <w:rPr>
            <w:noProof/>
            <w:webHidden/>
          </w:rPr>
          <w:tab/>
        </w:r>
        <w:r>
          <w:rPr>
            <w:noProof/>
            <w:webHidden/>
          </w:rPr>
          <w:fldChar w:fldCharType="begin"/>
        </w:r>
        <w:r>
          <w:rPr>
            <w:noProof/>
            <w:webHidden/>
          </w:rPr>
          <w:instrText xml:space="preserve"> PAGEREF _Toc519356945 \h </w:instrText>
        </w:r>
        <w:r>
          <w:rPr>
            <w:noProof/>
            <w:webHidden/>
          </w:rPr>
        </w:r>
        <w:r>
          <w:rPr>
            <w:noProof/>
            <w:webHidden/>
          </w:rPr>
          <w:fldChar w:fldCharType="separate"/>
        </w:r>
        <w:r>
          <w:rPr>
            <w:noProof/>
            <w:webHidden/>
          </w:rPr>
          <w:t>14</w:t>
        </w:r>
        <w:r>
          <w:rPr>
            <w:noProof/>
            <w:webHidden/>
          </w:rPr>
          <w:fldChar w:fldCharType="end"/>
        </w:r>
      </w:hyperlink>
    </w:p>
    <w:p w14:paraId="1FD4E093" w14:textId="56D48399" w:rsidR="00705AB8" w:rsidRDefault="00705AB8" w:rsidP="00D957DF">
      <w:pPr>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fldChar w:fldCharType="end"/>
      </w:r>
    </w:p>
    <w:p w14:paraId="44B81A5B" w14:textId="4789E44D" w:rsidR="00705AB8" w:rsidRDefault="00705AB8" w:rsidP="00D957DF">
      <w:pPr>
        <w:rPr>
          <w:rFonts w:asciiTheme="majorHAnsi" w:eastAsiaTheme="majorEastAsia" w:hAnsiTheme="majorHAnsi" w:cstheme="majorBidi"/>
          <w:color w:val="2E74B5" w:themeColor="accent1" w:themeShade="BF"/>
          <w:sz w:val="32"/>
          <w:szCs w:val="32"/>
        </w:rPr>
      </w:pPr>
    </w:p>
    <w:p w14:paraId="65D7DC50" w14:textId="08F1D224" w:rsidR="009A2F4D" w:rsidRDefault="002D71E9" w:rsidP="00D957DF">
      <w:pPr>
        <w:pStyle w:val="Heading1"/>
      </w:pPr>
      <w:bookmarkStart w:id="3" w:name="_Toc515965384"/>
      <w:bookmarkStart w:id="4" w:name="_Toc520026163"/>
      <w:r>
        <w:t>List</w:t>
      </w:r>
      <w:r w:rsidR="00705AB8">
        <w:t xml:space="preserve"> of Tables</w:t>
      </w:r>
      <w:bookmarkEnd w:id="3"/>
      <w:bookmarkEnd w:id="4"/>
    </w:p>
    <w:p w14:paraId="6DFF51E3" w14:textId="61BAE1BA" w:rsidR="003D6592" w:rsidRDefault="00705AB8">
      <w:pPr>
        <w:pStyle w:val="TableofFigures"/>
        <w:tabs>
          <w:tab w:val="right" w:leader="dot" w:pos="9350"/>
        </w:tabs>
        <w:rPr>
          <w:rFonts w:eastAsiaTheme="minorEastAsia"/>
          <w:noProof/>
          <w:lang w:val="en-CA" w:eastAsia="en-CA"/>
        </w:rPr>
      </w:pPr>
      <w:r>
        <w:fldChar w:fldCharType="begin"/>
      </w:r>
      <w:r>
        <w:instrText xml:space="preserve"> TOC \h \z \c "Table" </w:instrText>
      </w:r>
      <w:r>
        <w:fldChar w:fldCharType="separate"/>
      </w:r>
      <w:hyperlink w:anchor="_Toc519356946" w:history="1">
        <w:r w:rsidR="003D6592" w:rsidRPr="008B58B0">
          <w:rPr>
            <w:rStyle w:val="Hyperlink"/>
            <w:noProof/>
          </w:rPr>
          <w:t>Table 1 Formulas for modelling daily temperature at the different timeframes, where temp_var is daily minimum, maximum and mean temperature.</w:t>
        </w:r>
        <w:r w:rsidR="003D6592">
          <w:rPr>
            <w:noProof/>
            <w:webHidden/>
          </w:rPr>
          <w:tab/>
        </w:r>
        <w:r w:rsidR="003D6592">
          <w:rPr>
            <w:noProof/>
            <w:webHidden/>
          </w:rPr>
          <w:fldChar w:fldCharType="begin"/>
        </w:r>
        <w:r w:rsidR="003D6592">
          <w:rPr>
            <w:noProof/>
            <w:webHidden/>
          </w:rPr>
          <w:instrText xml:space="preserve"> PAGEREF _Toc519356946 \h </w:instrText>
        </w:r>
        <w:r w:rsidR="003D6592">
          <w:rPr>
            <w:noProof/>
            <w:webHidden/>
          </w:rPr>
        </w:r>
        <w:r w:rsidR="003D6592">
          <w:rPr>
            <w:noProof/>
            <w:webHidden/>
          </w:rPr>
          <w:fldChar w:fldCharType="separate"/>
        </w:r>
        <w:r w:rsidR="003D6592">
          <w:rPr>
            <w:noProof/>
            <w:webHidden/>
          </w:rPr>
          <w:t>3</w:t>
        </w:r>
        <w:r w:rsidR="003D6592">
          <w:rPr>
            <w:noProof/>
            <w:webHidden/>
          </w:rPr>
          <w:fldChar w:fldCharType="end"/>
        </w:r>
      </w:hyperlink>
    </w:p>
    <w:p w14:paraId="1F225894" w14:textId="568601C9" w:rsidR="00705AB8" w:rsidRDefault="00705AB8" w:rsidP="00D957DF">
      <w:r>
        <w:fldChar w:fldCharType="end"/>
      </w:r>
    </w:p>
    <w:p w14:paraId="6F70C020" w14:textId="77777777" w:rsidR="00147B6F" w:rsidRDefault="00705AB8" w:rsidP="00D957DF">
      <w:pPr>
        <w:sectPr w:rsidR="00147B6F" w:rsidSect="00377F0C">
          <w:footerReference w:type="default" r:id="rId11"/>
          <w:footerReference w:type="first" r:id="rId12"/>
          <w:pgSz w:w="12240" w:h="15840"/>
          <w:pgMar w:top="1440" w:right="1440" w:bottom="1440" w:left="1440" w:header="720" w:footer="720" w:gutter="0"/>
          <w:pgNumType w:fmt="lowerRoman" w:start="0"/>
          <w:cols w:space="720"/>
          <w:titlePg/>
          <w:docGrid w:linePitch="360"/>
        </w:sectPr>
      </w:pPr>
      <w:r>
        <w:br w:type="page"/>
      </w:r>
    </w:p>
    <w:p w14:paraId="1AAC3EF7" w14:textId="5E61AADF" w:rsidR="005E1F97" w:rsidRDefault="005E1F97" w:rsidP="00D957DF">
      <w:pPr>
        <w:pStyle w:val="Heading1"/>
        <w:numPr>
          <w:ilvl w:val="0"/>
          <w:numId w:val="1"/>
        </w:numPr>
      </w:pPr>
      <w:bookmarkStart w:id="5" w:name="_Toc515965385"/>
      <w:bookmarkStart w:id="6" w:name="_Toc520026164"/>
      <w:r>
        <w:lastRenderedPageBreak/>
        <w:t>Introduction</w:t>
      </w:r>
      <w:bookmarkEnd w:id="5"/>
      <w:bookmarkEnd w:id="6"/>
    </w:p>
    <w:p w14:paraId="6BC8F0F7" w14:textId="0DD1A248" w:rsidR="004204ED" w:rsidRDefault="008F0A82" w:rsidP="00D957DF">
      <w:pPr>
        <w:ind w:firstLine="360"/>
      </w:pPr>
      <w:r>
        <w:t>Regional maps of climate and weather</w:t>
      </w:r>
      <w:r w:rsidR="005E1F97">
        <w:t xml:space="preserve"> conditions are crucial </w:t>
      </w:r>
      <w:r w:rsidR="004204ED">
        <w:t>in</w:t>
      </w:r>
      <w:r w:rsidR="008915D9">
        <w:t xml:space="preserve"> </w:t>
      </w:r>
      <w:r w:rsidR="004204ED">
        <w:t>agricultural, forestry and viticultural research.</w:t>
      </w:r>
      <w:r w:rsidR="005E1F97">
        <w:t xml:space="preserve"> </w:t>
      </w:r>
      <w:r w:rsidR="00185D8F">
        <w:t xml:space="preserve">In </w:t>
      </w:r>
      <w:r w:rsidR="00185754">
        <w:t>particular</w:t>
      </w:r>
      <w:r w:rsidR="00AC236D">
        <w:t xml:space="preserve">, the temperature of the air near the surface of the earth (~2m above surface, surface-air temperature, </w:t>
      </w:r>
      <w:r w:rsidR="00AC236D" w:rsidRPr="00AC236D">
        <w:t>T</w:t>
      </w:r>
      <w:r w:rsidR="00AC236D" w:rsidRPr="00AC236D">
        <w:rPr>
          <w:vertAlign w:val="subscript"/>
        </w:rPr>
        <w:t>s</w:t>
      </w:r>
      <w:r w:rsidR="00AC236D">
        <w:t xml:space="preserve">) </w:t>
      </w:r>
      <w:r w:rsidR="00185754" w:rsidRPr="00AC236D">
        <w:t>has</w:t>
      </w:r>
      <w:r w:rsidR="00185754">
        <w:t xml:space="preserve"> a </w:t>
      </w:r>
      <w:r w:rsidR="007F4EDA">
        <w:t>strong influence the growth and development of plants and insects</w:t>
      </w:r>
      <w:r w:rsidR="004204ED">
        <w:t xml:space="preserve">. </w:t>
      </w:r>
      <w:r w:rsidR="00185754" w:rsidRPr="00185754">
        <w:t>T</w:t>
      </w:r>
      <w:r w:rsidR="00185754" w:rsidRPr="00185754">
        <w:rPr>
          <w:vertAlign w:val="subscript"/>
        </w:rPr>
        <w:t>s</w:t>
      </w:r>
      <w:r w:rsidR="00185754">
        <w:t xml:space="preserve"> maps </w:t>
      </w:r>
      <w:r w:rsidR="00185754" w:rsidRPr="00185754">
        <w:t>are</w:t>
      </w:r>
      <w:r w:rsidR="00185754">
        <w:t xml:space="preserve"> used in spatial analyses to select suitable cropland, estimate crop yield, pre</w:t>
      </w:r>
      <w:r w:rsidR="00B1024E">
        <w:t>dict pest population, and others</w:t>
      </w:r>
      <w:r w:rsidR="00185754">
        <w:t xml:space="preserve"> that improve farming management practices. </w:t>
      </w:r>
      <w:r>
        <w:t>However, T</w:t>
      </w:r>
      <w:r>
        <w:rPr>
          <w:vertAlign w:val="subscript"/>
        </w:rPr>
        <w:t>s</w:t>
      </w:r>
      <w:r w:rsidR="005E1F97">
        <w:t xml:space="preserve"> data collection is limited to </w:t>
      </w:r>
      <w:r w:rsidR="00D60442">
        <w:t xml:space="preserve">discrete </w:t>
      </w:r>
      <w:r w:rsidR="0046617E">
        <w:t xml:space="preserve">points </w:t>
      </w:r>
      <w:r w:rsidR="005E1F97">
        <w:t>at weather s</w:t>
      </w:r>
      <w:r w:rsidR="00B1024E">
        <w:t>tation locations</w:t>
      </w:r>
      <w:r w:rsidR="00185754">
        <w:t>. Consequently, estimation</w:t>
      </w:r>
      <w:r w:rsidR="005E1F97">
        <w:t xml:space="preserve"> </w:t>
      </w:r>
      <w:r>
        <w:t>in-between</w:t>
      </w:r>
      <w:r w:rsidR="00185754">
        <w:t xml:space="preserve"> the stations (i.e. spatial interpolation) </w:t>
      </w:r>
      <w:r w:rsidR="005E1F97">
        <w:t>is necessary to produce a regional map</w:t>
      </w:r>
      <w:r w:rsidR="00185754">
        <w:t xml:space="preserve"> of </w:t>
      </w:r>
      <w:r w:rsidR="00185754" w:rsidRPr="00185754">
        <w:t>T</w:t>
      </w:r>
      <w:r w:rsidR="00185754" w:rsidRPr="00185754">
        <w:rPr>
          <w:vertAlign w:val="subscript"/>
        </w:rPr>
        <w:t>s</w:t>
      </w:r>
      <w:r w:rsidR="00185754">
        <w:t xml:space="preserve"> maps</w:t>
      </w:r>
      <w:r w:rsidR="005E1F97">
        <w:t xml:space="preserve">. </w:t>
      </w:r>
    </w:p>
    <w:p w14:paraId="551067ED" w14:textId="0F3D7EFC" w:rsidR="00BC5141" w:rsidRDefault="00AB4FC5" w:rsidP="00D957DF">
      <w:pPr>
        <w:ind w:firstLine="360"/>
      </w:pPr>
      <w:r>
        <w:t>A network of w</w:t>
      </w:r>
      <w:r w:rsidR="001368FB">
        <w:t>eather stations</w:t>
      </w:r>
      <w:r w:rsidR="00BC5141">
        <w:t xml:space="preserve"> from Environment Canada (ECAN), the Department of Natural Resources (DNR), and the Applied Geomatics Research Group (AGRG)</w:t>
      </w:r>
      <w:r w:rsidR="001368FB">
        <w:t xml:space="preserve"> </w:t>
      </w:r>
      <w:r w:rsidR="00BC5141">
        <w:t xml:space="preserve">has been growing </w:t>
      </w:r>
      <w:r w:rsidR="001368FB">
        <w:t xml:space="preserve">throughout Southwest Nova Scotia </w:t>
      </w:r>
      <w:r w:rsidR="008F0A82">
        <w:t xml:space="preserve">(SWNS) </w:t>
      </w:r>
      <w:r w:rsidR="00B762D1">
        <w:t xml:space="preserve">since </w:t>
      </w:r>
      <w:r w:rsidR="003110FF">
        <w:t>the early 1900’s</w:t>
      </w:r>
      <w:r w:rsidR="00BC5141">
        <w:t xml:space="preserve">, reaching its peak in 2012.  </w:t>
      </w:r>
      <w:r w:rsidR="00B1024E">
        <w:t>Data</w:t>
      </w:r>
      <w:r w:rsidR="00EF5AB9">
        <w:t xml:space="preserve"> was </w:t>
      </w:r>
      <w:r w:rsidR="00BC5141">
        <w:t xml:space="preserve">available for </w:t>
      </w:r>
      <w:r w:rsidR="00B1024E">
        <w:t xml:space="preserve">this study at </w:t>
      </w:r>
      <w:r w:rsidR="00BC5141">
        <w:t xml:space="preserve">98 stations (AGRG, 71; DNR, 11; ECAN, 16), which are shown in </w:t>
      </w:r>
      <w:r w:rsidR="00BC5141">
        <w:fldChar w:fldCharType="begin"/>
      </w:r>
      <w:r w:rsidR="00BC5141">
        <w:instrText xml:space="preserve"> REF _Ref515889484 \h </w:instrText>
      </w:r>
      <w:r w:rsidR="00D957DF">
        <w:instrText xml:space="preserve"> \* MERGEFORMAT </w:instrText>
      </w:r>
      <w:r w:rsidR="00BC5141">
        <w:fldChar w:fldCharType="separate"/>
      </w:r>
      <w:r w:rsidR="005D0B91">
        <w:t xml:space="preserve">Figure </w:t>
      </w:r>
      <w:r w:rsidR="005D0B91">
        <w:rPr>
          <w:noProof/>
        </w:rPr>
        <w:t>1</w:t>
      </w:r>
      <w:r w:rsidR="005D0B91">
        <w:rPr>
          <w:noProof/>
        </w:rPr>
        <w:noBreakHyphen/>
        <w:t>1</w:t>
      </w:r>
      <w:r w:rsidR="00BC5141">
        <w:fldChar w:fldCharType="end"/>
      </w:r>
      <w:r w:rsidR="00BC5141">
        <w:t>.</w:t>
      </w:r>
    </w:p>
    <w:p w14:paraId="2083A192" w14:textId="213EA3A6" w:rsidR="00BC5141" w:rsidRDefault="00BC5141" w:rsidP="000605E8">
      <w:pPr>
        <w:keepNext/>
        <w:jc w:val="center"/>
      </w:pPr>
      <w:r>
        <w:rPr>
          <w:noProof/>
        </w:rPr>
        <w:drawing>
          <wp:inline distT="0" distB="0" distL="0" distR="0" wp14:anchorId="71FD8BA6" wp14:editId="58579514">
            <wp:extent cx="4535175" cy="378482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ations.jpg"/>
                    <pic:cNvPicPr/>
                  </pic:nvPicPr>
                  <pic:blipFill rotWithShape="1">
                    <a:blip r:embed="rId13" cstate="print">
                      <a:extLst>
                        <a:ext uri="{28A0092B-C50C-407E-A947-70E740481C1C}">
                          <a14:useLocalDpi xmlns:a14="http://schemas.microsoft.com/office/drawing/2010/main" val="0"/>
                        </a:ext>
                      </a:extLst>
                    </a:blip>
                    <a:srcRect t="26534" b="8978"/>
                    <a:stretch/>
                  </pic:blipFill>
                  <pic:spPr bwMode="auto">
                    <a:xfrm>
                      <a:off x="0" y="0"/>
                      <a:ext cx="4537954" cy="3787139"/>
                    </a:xfrm>
                    <a:prstGeom prst="rect">
                      <a:avLst/>
                    </a:prstGeom>
                    <a:ln>
                      <a:noFill/>
                    </a:ln>
                    <a:extLst>
                      <a:ext uri="{53640926-AAD7-44D8-BBD7-CCE9431645EC}">
                        <a14:shadowObscured xmlns:a14="http://schemas.microsoft.com/office/drawing/2010/main"/>
                      </a:ext>
                    </a:extLst>
                  </pic:spPr>
                </pic:pic>
              </a:graphicData>
            </a:graphic>
          </wp:inline>
        </w:drawing>
      </w:r>
    </w:p>
    <w:p w14:paraId="72CF9492" w14:textId="0EAA7326" w:rsidR="00BC5141" w:rsidRPr="00BC5141" w:rsidRDefault="00BC5141" w:rsidP="000605E8">
      <w:pPr>
        <w:pStyle w:val="Caption"/>
        <w:spacing w:line="360" w:lineRule="auto"/>
        <w:jc w:val="center"/>
      </w:pPr>
      <w:bookmarkStart w:id="7" w:name="_Toc515965238"/>
      <w:bookmarkStart w:id="8" w:name="_Toc519356926"/>
      <w:bookmarkStart w:id="9" w:name="_Ref515889484"/>
      <w:r>
        <w:t xml:space="preserve">Figure </w:t>
      </w:r>
      <w:r w:rsidR="00244376">
        <w:fldChar w:fldCharType="begin"/>
      </w:r>
      <w:r w:rsidR="00244376">
        <w:instrText xml:space="preserve"> STYLEREF 1 \s </w:instrText>
      </w:r>
      <w:r w:rsidR="00244376">
        <w:fldChar w:fldCharType="separate"/>
      </w:r>
      <w:r w:rsidR="00244376">
        <w:rPr>
          <w:noProof/>
        </w:rPr>
        <w:t>1</w:t>
      </w:r>
      <w:r w:rsidR="00244376">
        <w:fldChar w:fldCharType="end"/>
      </w:r>
      <w:r w:rsidR="00244376">
        <w:noBreakHyphen/>
      </w:r>
      <w:r w:rsidR="00244376">
        <w:fldChar w:fldCharType="begin"/>
      </w:r>
      <w:r w:rsidR="00244376">
        <w:instrText xml:space="preserve"> SEQ Figure \* ARABIC \s 1 </w:instrText>
      </w:r>
      <w:r w:rsidR="00244376">
        <w:fldChar w:fldCharType="separate"/>
      </w:r>
      <w:r w:rsidR="00244376">
        <w:rPr>
          <w:noProof/>
        </w:rPr>
        <w:t>1</w:t>
      </w:r>
      <w:r w:rsidR="00244376">
        <w:fldChar w:fldCharType="end"/>
      </w:r>
      <w:bookmarkEnd w:id="9"/>
      <w:r>
        <w:t xml:space="preserve"> Weather stations locations throughout SWNS. Origins are shown by colour: AGRG (grey), DNR (blue), and ECAN (red). Stations are labelled by their unique station I.D.</w:t>
      </w:r>
      <w:bookmarkEnd w:id="7"/>
      <w:bookmarkEnd w:id="8"/>
    </w:p>
    <w:p w14:paraId="25083F73" w14:textId="77777777" w:rsidR="000605E8" w:rsidRDefault="007C3979" w:rsidP="00D957DF">
      <w:pPr>
        <w:ind w:firstLine="360"/>
      </w:pPr>
      <w:r>
        <w:t xml:space="preserve">The </w:t>
      </w:r>
      <w:r w:rsidR="00AD304B">
        <w:t>T</w:t>
      </w:r>
      <w:r w:rsidR="00AD304B">
        <w:rPr>
          <w:vertAlign w:val="subscript"/>
        </w:rPr>
        <w:t>s</w:t>
      </w:r>
      <w:r>
        <w:t xml:space="preserve"> </w:t>
      </w:r>
      <w:r w:rsidR="00EF5AB9">
        <w:t>readings from the weather stations are</w:t>
      </w:r>
      <w:r>
        <w:t xml:space="preserve"> stored as </w:t>
      </w:r>
      <w:r w:rsidR="002533F7">
        <w:t>comma se</w:t>
      </w:r>
      <w:r w:rsidR="00D92939">
        <w:t xml:space="preserve">parate value files (.CSV’s), </w:t>
      </w:r>
      <w:r w:rsidR="00AD304B">
        <w:t>which as is, are difficult to extract information from</w:t>
      </w:r>
      <w:r w:rsidR="00B91E59">
        <w:t>.</w:t>
      </w:r>
      <w:r w:rsidR="001368FB">
        <w:t xml:space="preserve"> </w:t>
      </w:r>
      <w:r w:rsidR="007B2D9D">
        <w:t xml:space="preserve">The objective of this project </w:t>
      </w:r>
      <w:r w:rsidR="008F0A82">
        <w:t>i</w:t>
      </w:r>
      <w:r w:rsidR="007A3E42">
        <w:t>s to build upon the usefulness of the temperature readings by mapping the data throughout the entire region, by spatial interpolation.  The goal is to generate</w:t>
      </w:r>
      <w:r w:rsidR="003F00D8">
        <w:t xml:space="preserve"> </w:t>
      </w:r>
      <w:r w:rsidR="001E0A3B">
        <w:t>maps of daily average</w:t>
      </w:r>
      <w:r w:rsidR="00B1024E">
        <w:t xml:space="preserve"> T</w:t>
      </w:r>
      <w:r w:rsidR="00B1024E">
        <w:rPr>
          <w:vertAlign w:val="subscript"/>
        </w:rPr>
        <w:t>s</w:t>
      </w:r>
      <w:r w:rsidR="001E0A3B">
        <w:t>, and daily accumula</w:t>
      </w:r>
      <w:r w:rsidR="00392D95">
        <w:t>ting</w:t>
      </w:r>
      <w:r w:rsidR="001E0A3B">
        <w:t xml:space="preserve"> growing degree day</w:t>
      </w:r>
      <w:r w:rsidR="00842766">
        <w:t>s</w:t>
      </w:r>
      <w:r w:rsidR="001E0A3B">
        <w:t xml:space="preserve"> (GDD</w:t>
      </w:r>
      <w:r w:rsidR="00392D95">
        <w:t xml:space="preserve">), for the growing seasons (April – November) </w:t>
      </w:r>
      <w:r w:rsidR="00AD304B">
        <w:t>of the available complete years of sufficient data, 2012 – 2017.</w:t>
      </w:r>
    </w:p>
    <w:p w14:paraId="39681667" w14:textId="61D0DF02" w:rsidR="005E1F97" w:rsidRDefault="005E1F97" w:rsidP="00D957DF">
      <w:pPr>
        <w:ind w:firstLine="360"/>
      </w:pPr>
      <w:r>
        <w:t>Temperature maps were traditionally</w:t>
      </w:r>
      <w:r w:rsidR="002B7FE2">
        <w:t xml:space="preserve"> interpolated by</w:t>
      </w:r>
      <w:r>
        <w:t xml:space="preserve"> hand-drawn isolines based on the researcher’s knowledge of the area. More complex and computationally heavy estimation procedures were developed and automated as technology progressed.  Different procedures include simple mathematical models (</w:t>
      </w:r>
      <w:r w:rsidR="00372BF1">
        <w:t xml:space="preserve">ex: </w:t>
      </w:r>
      <w:r>
        <w:t>inverse distance weighting), regression techniques (</w:t>
      </w:r>
      <w:r w:rsidR="00372BF1">
        <w:t xml:space="preserve">ex: </w:t>
      </w:r>
      <w:r>
        <w:t>multivariate linear regression, splines, generalized additive models GAMs), and geostatistical methods (</w:t>
      </w:r>
      <w:r w:rsidR="00372BF1">
        <w:t xml:space="preserve">ex: </w:t>
      </w:r>
      <w:r>
        <w:t xml:space="preserve">Kriging). </w:t>
      </w:r>
    </w:p>
    <w:p w14:paraId="5469EE92" w14:textId="72A1180F" w:rsidR="000605E8" w:rsidRDefault="00024248" w:rsidP="00377F0C">
      <w:pPr>
        <w:ind w:firstLine="360"/>
      </w:pPr>
      <w:r>
        <w:t xml:space="preserve">GAMs are a non-parametric regression technique. </w:t>
      </w:r>
      <w:r w:rsidR="00EF5AB9">
        <w:t xml:space="preserve">With regression techniques, the relationship between dependent and independent variables can be </w:t>
      </w:r>
      <w:r w:rsidR="00B1024E">
        <w:t xml:space="preserve">evaluated in depth. </w:t>
      </w:r>
      <w:r w:rsidR="005C6B38">
        <w:t xml:space="preserve"> </w:t>
      </w:r>
      <w:r w:rsidR="000C58C6">
        <w:t>A non-parametric model</w:t>
      </w:r>
      <w:r w:rsidR="005C6B38">
        <w:t>, like a GAM,</w:t>
      </w:r>
      <w:r w:rsidR="000C58C6">
        <w:t xml:space="preserve"> </w:t>
      </w:r>
      <w:r w:rsidR="005C6B38">
        <w:t>does not rely on a predetermined function,</w:t>
      </w:r>
      <w:r w:rsidR="009C06FA">
        <w:t xml:space="preserve"> </w:t>
      </w:r>
      <w:r w:rsidR="00B74895">
        <w:t>and is therefore</w:t>
      </w:r>
      <w:r w:rsidR="005C6B38">
        <w:t xml:space="preserve"> a</w:t>
      </w:r>
      <w:r w:rsidR="00B74895">
        <w:t xml:space="preserve"> completely data-driven</w:t>
      </w:r>
      <w:r w:rsidR="005C6B38">
        <w:t xml:space="preserve">, </w:t>
      </w:r>
      <w:r w:rsidR="005C6B38">
        <w:rPr>
          <w:i/>
        </w:rPr>
        <w:t>a posteriori</w:t>
      </w:r>
      <w:r w:rsidR="005C6B38">
        <w:t xml:space="preserve"> technique. Natural phenomena, such as T</w:t>
      </w:r>
      <w:r w:rsidR="005C6B38">
        <w:rPr>
          <w:vertAlign w:val="subscript"/>
        </w:rPr>
        <w:t>s</w:t>
      </w:r>
      <w:r w:rsidR="005C6B38">
        <w:t xml:space="preserve">, are unpredictable </w:t>
      </w:r>
      <w:r w:rsidR="00882B1B">
        <w:t xml:space="preserve">and highly variable, any assumptions made </w:t>
      </w:r>
      <w:r w:rsidR="00882B1B">
        <w:rPr>
          <w:i/>
        </w:rPr>
        <w:t>a priori</w:t>
      </w:r>
      <w:r w:rsidR="00882B1B">
        <w:t xml:space="preserve"> may smooth over small nuances and detract from overall accuracy. </w:t>
      </w:r>
      <w:r w:rsidR="000605E8">
        <w:rPr>
          <w:noProof/>
        </w:rPr>
        <w:drawing>
          <wp:anchor distT="0" distB="0" distL="114300" distR="114300" simplePos="0" relativeHeight="251653121" behindDoc="0" locked="0" layoutInCell="1" allowOverlap="1" wp14:anchorId="5758338F" wp14:editId="4E8BCF14">
            <wp:simplePos x="0" y="0"/>
            <wp:positionH relativeFrom="column">
              <wp:posOffset>95250</wp:posOffset>
            </wp:positionH>
            <wp:positionV relativeFrom="paragraph">
              <wp:posOffset>726440</wp:posOffset>
            </wp:positionV>
            <wp:extent cx="2731135" cy="2002155"/>
            <wp:effectExtent l="19050" t="19050" r="12065" b="1714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14"/>
                    <a:stretch>
                      <a:fillRect/>
                    </a:stretch>
                  </pic:blipFill>
                  <pic:spPr>
                    <a:xfrm>
                      <a:off x="0" y="0"/>
                      <a:ext cx="2731135" cy="20021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82790">
        <w:rPr>
          <w:noProof/>
        </w:rPr>
        <mc:AlternateContent>
          <mc:Choice Requires="wps">
            <w:drawing>
              <wp:anchor distT="0" distB="0" distL="114300" distR="114300" simplePos="0" relativeHeight="251658241" behindDoc="0" locked="0" layoutInCell="1" allowOverlap="1" wp14:anchorId="701D3097" wp14:editId="32C4AAC3">
                <wp:simplePos x="0" y="0"/>
                <wp:positionH relativeFrom="column">
                  <wp:posOffset>3110820</wp:posOffset>
                </wp:positionH>
                <wp:positionV relativeFrom="paragraph">
                  <wp:posOffset>687749</wp:posOffset>
                </wp:positionV>
                <wp:extent cx="312420" cy="284480"/>
                <wp:effectExtent l="0" t="0" r="0" b="0"/>
                <wp:wrapTopAndBottom/>
                <wp:docPr id="31" name="TextBox 12"/>
                <wp:cNvGraphicFramePr/>
                <a:graphic xmlns:a="http://schemas.openxmlformats.org/drawingml/2006/main">
                  <a:graphicData uri="http://schemas.microsoft.com/office/word/2010/wordprocessingShape">
                    <wps:wsp>
                      <wps:cNvSpPr txBox="1"/>
                      <wps:spPr>
                        <a:xfrm>
                          <a:off x="0" y="0"/>
                          <a:ext cx="312420" cy="284480"/>
                        </a:xfrm>
                        <a:prstGeom prst="rect">
                          <a:avLst/>
                        </a:prstGeom>
                        <a:noFill/>
                      </wps:spPr>
                      <wps:txbx>
                        <w:txbxContent>
                          <w:p w14:paraId="5C605F2F" w14:textId="77777777" w:rsidR="0013137E" w:rsidRDefault="0013137E" w:rsidP="00B60C13">
                            <w:pPr>
                              <w:pStyle w:val="NormalWeb"/>
                              <w:spacing w:before="0" w:beforeAutospacing="0" w:after="0" w:afterAutospacing="0"/>
                            </w:pPr>
                            <w:r>
                              <w:rPr>
                                <w:rFonts w:asciiTheme="minorHAnsi" w:hAnsi="Calibri" w:cstheme="minorBidi"/>
                                <w:color w:val="000000" w:themeColor="text1"/>
                                <w:kern w:val="24"/>
                                <w:sz w:val="20"/>
                                <w:szCs w:val="20"/>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01D3097" id="TextBox 12" o:spid="_x0000_s1027" type="#_x0000_t202" style="position:absolute;left:0;text-align:left;margin-left:244.95pt;margin-top:54.15pt;width:24.6pt;height:22.4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" filled="f" stroked="f">
                <v:textbox>
                  <w:txbxContent>
                    <w:p w14:paraId="5C605F2F" w14:textId="77777777" w:rsidR="0013137E" w:rsidRDefault="0013137E" w:rsidP="00B60C13">
                      <w:pPr>
                        <w:pStyle w:val="NormalWeb"/>
                        <w:spacing w:before="0" w:beforeAutospacing="0" w:after="0" w:afterAutospacing="0"/>
                      </w:pPr>
                      <w:r>
                        <w:rPr>
                          <w:rFonts w:asciiTheme="minorHAnsi" w:hAnsi="Calibri" w:cstheme="minorBidi"/>
                          <w:color w:val="000000" w:themeColor="text1"/>
                          <w:kern w:val="24"/>
                          <w:sz w:val="20"/>
                          <w:szCs w:val="20"/>
                        </w:rPr>
                        <w:t>b)</w:t>
                      </w:r>
                    </w:p>
                  </w:txbxContent>
                </v:textbox>
                <w10:wrap type="topAndBottom"/>
              </v:shape>
            </w:pict>
          </mc:Fallback>
        </mc:AlternateContent>
      </w:r>
      <w:r w:rsidR="00863CE2">
        <w:rPr>
          <w:noProof/>
        </w:rPr>
        <mc:AlternateContent>
          <mc:Choice Requires="wps">
            <w:drawing>
              <wp:anchor distT="0" distB="0" distL="114300" distR="114300" simplePos="0" relativeHeight="251655169" behindDoc="0" locked="0" layoutInCell="1" allowOverlap="1" wp14:anchorId="27DEEA65" wp14:editId="31BF87B0">
                <wp:simplePos x="0" y="0"/>
                <wp:positionH relativeFrom="column">
                  <wp:posOffset>95250</wp:posOffset>
                </wp:positionH>
                <wp:positionV relativeFrom="paragraph">
                  <wp:posOffset>688975</wp:posOffset>
                </wp:positionV>
                <wp:extent cx="445135" cy="412750"/>
                <wp:effectExtent l="0" t="0" r="0" b="0"/>
                <wp:wrapTopAndBottom/>
                <wp:docPr id="26" name="TextBox 6"/>
                <wp:cNvGraphicFramePr/>
                <a:graphic xmlns:a="http://schemas.openxmlformats.org/drawingml/2006/main">
                  <a:graphicData uri="http://schemas.microsoft.com/office/word/2010/wordprocessingShape">
                    <wps:wsp>
                      <wps:cNvSpPr txBox="1"/>
                      <wps:spPr>
                        <a:xfrm>
                          <a:off x="0" y="0"/>
                          <a:ext cx="445135" cy="412750"/>
                        </a:xfrm>
                        <a:prstGeom prst="rect">
                          <a:avLst/>
                        </a:prstGeom>
                        <a:noFill/>
                      </wps:spPr>
                      <wps:txbx>
                        <w:txbxContent>
                          <w:p w14:paraId="20FC44FC" w14:textId="5EADF911" w:rsidR="0013137E" w:rsidRDefault="0013137E" w:rsidP="00B60C13">
                            <w:pPr>
                              <w:pStyle w:val="NormalWeb"/>
                              <w:spacing w:before="0" w:beforeAutospacing="0" w:after="0" w:afterAutospacing="0"/>
                            </w:pPr>
                            <w:r>
                              <w:rPr>
                                <w:rFonts w:asciiTheme="minorHAnsi" w:hAnsi="Calibri" w:cstheme="minorBidi"/>
                                <w:color w:val="000000" w:themeColor="text1"/>
                                <w:kern w:val="24"/>
                                <w:sz w:val="20"/>
                                <w:szCs w:val="20"/>
                              </w:rPr>
                              <w:t xml:space="preserve">a)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7DEEA65" id="TextBox 6" o:spid="_x0000_s1028" type="#_x0000_t202" style="position:absolute;left:0;text-align:left;margin-left:7.5pt;margin-top:54.25pt;width:35.05pt;height:32.5pt;z-index:2516551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" filled="f" stroked="f">
                <v:textbox>
                  <w:txbxContent>
                    <w:p w14:paraId="20FC44FC" w14:textId="5EADF911" w:rsidR="0013137E" w:rsidRDefault="0013137E" w:rsidP="00B60C13">
                      <w:pPr>
                        <w:pStyle w:val="NormalWeb"/>
                        <w:spacing w:before="0" w:beforeAutospacing="0" w:after="0" w:afterAutospacing="0"/>
                      </w:pPr>
                      <w:r>
                        <w:rPr>
                          <w:rFonts w:asciiTheme="minorHAnsi" w:hAnsi="Calibri" w:cstheme="minorBidi"/>
                          <w:color w:val="000000" w:themeColor="text1"/>
                          <w:kern w:val="24"/>
                          <w:sz w:val="20"/>
                          <w:szCs w:val="20"/>
                        </w:rPr>
                        <w:t xml:space="preserve">a) </w:t>
                      </w:r>
                    </w:p>
                  </w:txbxContent>
                </v:textbox>
                <w10:wrap type="topAndBottom"/>
              </v:shape>
            </w:pict>
          </mc:Fallback>
        </mc:AlternateContent>
      </w:r>
      <w:r w:rsidR="00863CE2">
        <w:rPr>
          <w:noProof/>
        </w:rPr>
        <w:drawing>
          <wp:anchor distT="0" distB="0" distL="114300" distR="114300" simplePos="0" relativeHeight="251652097" behindDoc="0" locked="0" layoutInCell="1" allowOverlap="1" wp14:anchorId="5E910AEF" wp14:editId="5E5C3264">
            <wp:simplePos x="0" y="0"/>
            <wp:positionH relativeFrom="column">
              <wp:posOffset>3125187</wp:posOffset>
            </wp:positionH>
            <wp:positionV relativeFrom="paragraph">
              <wp:posOffset>717583</wp:posOffset>
            </wp:positionV>
            <wp:extent cx="2724333" cy="2005965"/>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15"/>
                    <a:stretch>
                      <a:fillRect/>
                    </a:stretch>
                  </pic:blipFill>
                  <pic:spPr>
                    <a:xfrm>
                      <a:off x="0" y="0"/>
                      <a:ext cx="2724333" cy="2005965"/>
                    </a:xfrm>
                    <a:prstGeom prst="rect">
                      <a:avLst/>
                    </a:prstGeom>
                  </pic:spPr>
                </pic:pic>
              </a:graphicData>
            </a:graphic>
            <wp14:sizeRelH relativeFrom="margin">
              <wp14:pctWidth>0</wp14:pctWidth>
            </wp14:sizeRelH>
            <wp14:sizeRelV relativeFrom="margin">
              <wp14:pctHeight>0</wp14:pctHeight>
            </wp14:sizeRelV>
          </wp:anchor>
        </w:drawing>
      </w:r>
      <w:r w:rsidR="00863CE2">
        <w:rPr>
          <w:noProof/>
        </w:rPr>
        <mc:AlternateContent>
          <mc:Choice Requires="wps">
            <w:drawing>
              <wp:anchor distT="0" distB="0" distL="114300" distR="114300" simplePos="0" relativeHeight="251654145" behindDoc="0" locked="0" layoutInCell="1" allowOverlap="1" wp14:anchorId="6096C619" wp14:editId="574584AA">
                <wp:simplePos x="0" y="0"/>
                <wp:positionH relativeFrom="column">
                  <wp:posOffset>149166</wp:posOffset>
                </wp:positionH>
                <wp:positionV relativeFrom="paragraph">
                  <wp:posOffset>754251</wp:posOffset>
                </wp:positionV>
                <wp:extent cx="151553" cy="131290"/>
                <wp:effectExtent l="0" t="0" r="20320" b="21590"/>
                <wp:wrapTopAndBottom/>
                <wp:docPr id="25" name="Rectangle 25"/>
                <wp:cNvGraphicFramePr/>
                <a:graphic xmlns:a="http://schemas.openxmlformats.org/drawingml/2006/main">
                  <a:graphicData uri="http://schemas.microsoft.com/office/word/2010/wordprocessingShape">
                    <wps:wsp>
                      <wps:cNvSpPr/>
                      <wps:spPr>
                        <a:xfrm>
                          <a:off x="0" y="0"/>
                          <a:ext cx="151553" cy="13129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1A6E0A" w14:textId="77777777" w:rsidR="0013137E" w:rsidRDefault="0013137E" w:rsidP="00B60C13">
                            <w:pPr>
                              <w:pStyle w:val="NormalWeb"/>
                              <w:spacing w:before="0" w:beforeAutospacing="0" w:after="0" w:afterAutospacing="0"/>
                              <w:jc w:val="center"/>
                            </w:pPr>
                            <w:r>
                              <w:rPr>
                                <w:rFonts w:asciiTheme="minorHAnsi" w:hAnsi="Calibri" w:cstheme="minorBidi"/>
                                <w:color w:val="FFFFFF" w:themeColor="light1"/>
                                <w:kern w:val="24"/>
                                <w:sz w:val="36"/>
                                <w:szCs w:val="36"/>
                              </w:rPr>
                              <w: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96C619" id="Rectangle 25" o:spid="_x0000_s1029" style="position:absolute;left:0;text-align:left;margin-left:11.75pt;margin-top:59.4pt;width:11.95pt;height:10.35pt;z-index:2516541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" fillcolor="white [3212]" strokecolor="black [3213]" strokeweight="1pt">
                <v:textbox>
                  <w:txbxContent>
                    <w:p w14:paraId="501A6E0A" w14:textId="77777777" w:rsidR="0013137E" w:rsidRDefault="0013137E" w:rsidP="00B60C13">
                      <w:pPr>
                        <w:pStyle w:val="NormalWeb"/>
                        <w:spacing w:before="0" w:beforeAutospacing="0" w:after="0" w:afterAutospacing="0"/>
                        <w:jc w:val="center"/>
                      </w:pPr>
                      <w:r>
                        <w:rPr>
                          <w:rFonts w:asciiTheme="minorHAnsi" w:hAnsi="Calibri" w:cstheme="minorBidi"/>
                          <w:color w:val="FFFFFF" w:themeColor="light1"/>
                          <w:kern w:val="24"/>
                          <w:sz w:val="36"/>
                          <w:szCs w:val="36"/>
                        </w:rPr>
                        <w:t>a</w:t>
                      </w:r>
                    </w:p>
                  </w:txbxContent>
                </v:textbox>
                <w10:wrap type="topAndBottom"/>
              </v:rect>
            </w:pict>
          </mc:Fallback>
        </mc:AlternateContent>
      </w:r>
      <w:r w:rsidR="00863CE2">
        <w:rPr>
          <w:noProof/>
        </w:rPr>
        <mc:AlternateContent>
          <mc:Choice Requires="wps">
            <w:drawing>
              <wp:anchor distT="0" distB="0" distL="114300" distR="114300" simplePos="0" relativeHeight="251656193" behindDoc="0" locked="0" layoutInCell="1" allowOverlap="1" wp14:anchorId="56F3CDD8" wp14:editId="2B258519">
                <wp:simplePos x="0" y="0"/>
                <wp:positionH relativeFrom="column">
                  <wp:posOffset>2905480</wp:posOffset>
                </wp:positionH>
                <wp:positionV relativeFrom="paragraph">
                  <wp:posOffset>1630143</wp:posOffset>
                </wp:positionV>
                <wp:extent cx="158237" cy="92268"/>
                <wp:effectExtent l="0" t="19050" r="32385" b="41275"/>
                <wp:wrapTopAndBottom/>
                <wp:docPr id="29" name="Right Arrow 29"/>
                <wp:cNvGraphicFramePr/>
                <a:graphic xmlns:a="http://schemas.openxmlformats.org/drawingml/2006/main">
                  <a:graphicData uri="http://schemas.microsoft.com/office/word/2010/wordprocessingShape">
                    <wps:wsp>
                      <wps:cNvSpPr/>
                      <wps:spPr>
                        <a:xfrm>
                          <a:off x="0" y="0"/>
                          <a:ext cx="158237" cy="92268"/>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D9FDAB"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9" o:spid="_x0000_s1026" type="#_x0000_t13" style="position:absolute;margin-left:228.8pt;margin-top:128.35pt;width:12.45pt;height:7.25pt;z-index:2516561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" adj="15303" fillcolor="#5b9bd5 [3204]" strokecolor="#1f4d78 [1604]" strokeweight="1pt">
                <w10:wrap type="topAndBottom"/>
              </v:shape>
            </w:pict>
          </mc:Fallback>
        </mc:AlternateContent>
      </w:r>
      <w:r w:rsidR="00863CE2">
        <w:rPr>
          <w:noProof/>
        </w:rPr>
        <mc:AlternateContent>
          <mc:Choice Requires="wps">
            <w:drawing>
              <wp:anchor distT="0" distB="0" distL="114300" distR="114300" simplePos="0" relativeHeight="251657217" behindDoc="0" locked="0" layoutInCell="1" allowOverlap="1" wp14:anchorId="5EC9B130" wp14:editId="19B55372">
                <wp:simplePos x="0" y="0"/>
                <wp:positionH relativeFrom="column">
                  <wp:posOffset>3188047</wp:posOffset>
                </wp:positionH>
                <wp:positionV relativeFrom="paragraph">
                  <wp:posOffset>746212</wp:posOffset>
                </wp:positionV>
                <wp:extent cx="151553" cy="131290"/>
                <wp:effectExtent l="0" t="0" r="20320" b="21590"/>
                <wp:wrapTopAndBottom/>
                <wp:docPr id="30" name="Rectangle 30"/>
                <wp:cNvGraphicFramePr/>
                <a:graphic xmlns:a="http://schemas.openxmlformats.org/drawingml/2006/main">
                  <a:graphicData uri="http://schemas.microsoft.com/office/word/2010/wordprocessingShape">
                    <wps:wsp>
                      <wps:cNvSpPr/>
                      <wps:spPr>
                        <a:xfrm>
                          <a:off x="0" y="0"/>
                          <a:ext cx="151553" cy="13129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EF38BD" w14:textId="77777777" w:rsidR="0013137E" w:rsidRDefault="0013137E" w:rsidP="00B60C13">
                            <w:pPr>
                              <w:pStyle w:val="NormalWeb"/>
                              <w:spacing w:before="0" w:beforeAutospacing="0" w:after="0" w:afterAutospacing="0"/>
                              <w:jc w:val="center"/>
                            </w:pPr>
                            <w:r>
                              <w:rPr>
                                <w:rFonts w:asciiTheme="minorHAnsi" w:hAnsi="Calibri" w:cstheme="minorBidi"/>
                                <w:color w:val="FFFFFF" w:themeColor="light1"/>
                                <w:kern w:val="24"/>
                                <w:sz w:val="36"/>
                                <w:szCs w:val="36"/>
                              </w:rPr>
                              <w: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C9B130" id="Rectangle 30" o:spid="_x0000_s1030" style="position:absolute;left:0;text-align:left;margin-left:251.05pt;margin-top:58.75pt;width:11.95pt;height:10.35pt;z-index:2516572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" fillcolor="white [3212]" strokecolor="black [3213]" strokeweight="1pt">
                <v:textbox>
                  <w:txbxContent>
                    <w:p w14:paraId="08EF38BD" w14:textId="77777777" w:rsidR="0013137E" w:rsidRDefault="0013137E" w:rsidP="00B60C13">
                      <w:pPr>
                        <w:pStyle w:val="NormalWeb"/>
                        <w:spacing w:before="0" w:beforeAutospacing="0" w:after="0" w:afterAutospacing="0"/>
                        <w:jc w:val="center"/>
                      </w:pPr>
                      <w:r>
                        <w:rPr>
                          <w:rFonts w:asciiTheme="minorHAnsi" w:hAnsi="Calibri" w:cstheme="minorBidi"/>
                          <w:color w:val="FFFFFF" w:themeColor="light1"/>
                          <w:kern w:val="24"/>
                          <w:sz w:val="36"/>
                          <w:szCs w:val="36"/>
                        </w:rPr>
                        <w:t>a</w:t>
                      </w:r>
                    </w:p>
                  </w:txbxContent>
                </v:textbox>
                <w10:wrap type="topAndBottom"/>
              </v:rect>
            </w:pict>
          </mc:Fallback>
        </mc:AlternateContent>
      </w:r>
      <w:r w:rsidR="00B60C13">
        <w:t xml:space="preserve">An illustration of how </w:t>
      </w:r>
      <w:r w:rsidR="00C330C8">
        <w:t>raster values are extracted to weather station locations, and used to model temperature is shown in</w:t>
      </w:r>
      <w:r w:rsidR="00842766">
        <w:t xml:space="preserve"> </w:t>
      </w:r>
      <w:r w:rsidR="00842766">
        <w:fldChar w:fldCharType="begin"/>
      </w:r>
      <w:r w:rsidR="00842766">
        <w:instrText xml:space="preserve"> REF _Ref517274800 \h </w:instrText>
      </w:r>
      <w:r w:rsidR="00D957DF">
        <w:instrText xml:space="preserve"> \* MERGEFORMAT </w:instrText>
      </w:r>
      <w:r w:rsidR="00842766">
        <w:fldChar w:fldCharType="separate"/>
      </w:r>
      <w:r w:rsidR="005D0B91">
        <w:t xml:space="preserve">Figure </w:t>
      </w:r>
      <w:r w:rsidR="005D0B91">
        <w:rPr>
          <w:noProof/>
        </w:rPr>
        <w:t>1</w:t>
      </w:r>
      <w:r w:rsidR="005D0B91">
        <w:rPr>
          <w:noProof/>
        </w:rPr>
        <w:noBreakHyphen/>
        <w:t>2</w:t>
      </w:r>
      <w:r w:rsidR="00842766">
        <w:fldChar w:fldCharType="end"/>
      </w:r>
      <w:r w:rsidR="00B60C13">
        <w:t xml:space="preserve">. The models </w:t>
      </w:r>
      <w:r w:rsidR="00C330C8">
        <w:t>are</w:t>
      </w:r>
      <w:r w:rsidR="00BB0CC1">
        <w:t xml:space="preserve"> then</w:t>
      </w:r>
      <w:r w:rsidR="00B60C13">
        <w:t xml:space="preserve"> used to back-calculate the temperature at all locations</w:t>
      </w:r>
    </w:p>
    <w:p w14:paraId="4B8FE562" w14:textId="09D7EE55" w:rsidR="00B60C13" w:rsidRPr="00932B57" w:rsidRDefault="00B60C13" w:rsidP="00D957DF">
      <w:pPr>
        <w:pStyle w:val="Caption"/>
        <w:spacing w:line="360" w:lineRule="auto"/>
        <w:rPr>
          <w:rStyle w:val="codeChar"/>
          <w:rFonts w:asciiTheme="minorHAnsi" w:hAnsiTheme="minorHAnsi"/>
          <w:lang w:val="en-US"/>
        </w:rPr>
      </w:pPr>
      <w:bookmarkStart w:id="10" w:name="_Toc519356927"/>
      <w:bookmarkStart w:id="11" w:name="_Ref517274800"/>
      <w:r>
        <w:t xml:space="preserve">Figure </w:t>
      </w:r>
      <w:r w:rsidR="00244376">
        <w:fldChar w:fldCharType="begin"/>
      </w:r>
      <w:r w:rsidR="00244376">
        <w:instrText xml:space="preserve"> STYLEREF 1 \s </w:instrText>
      </w:r>
      <w:r w:rsidR="00244376">
        <w:fldChar w:fldCharType="separate"/>
      </w:r>
      <w:r w:rsidR="00244376">
        <w:rPr>
          <w:noProof/>
        </w:rPr>
        <w:t>1</w:t>
      </w:r>
      <w:r w:rsidR="00244376">
        <w:fldChar w:fldCharType="end"/>
      </w:r>
      <w:r w:rsidR="00244376">
        <w:noBreakHyphen/>
      </w:r>
      <w:r w:rsidR="00244376">
        <w:fldChar w:fldCharType="begin"/>
      </w:r>
      <w:r w:rsidR="00244376">
        <w:instrText xml:space="preserve"> SEQ Figure \* ARABIC \s 1 </w:instrText>
      </w:r>
      <w:r w:rsidR="00244376">
        <w:fldChar w:fldCharType="separate"/>
      </w:r>
      <w:r w:rsidR="00244376">
        <w:rPr>
          <w:noProof/>
        </w:rPr>
        <w:t>2</w:t>
      </w:r>
      <w:r w:rsidR="00244376">
        <w:fldChar w:fldCharType="end"/>
      </w:r>
      <w:bookmarkEnd w:id="11"/>
      <w:r>
        <w:t>: Illustration of how weathe</w:t>
      </w:r>
      <w:r w:rsidR="00664D35">
        <w:t>r station data is modelled with</w:t>
      </w:r>
      <w:r>
        <w:t xml:space="preserve"> rasters. a) Weather stations at corresponding cells of DEM.  b) Temperature records plotting against DEM value with a linear regression line</w:t>
      </w:r>
      <w:bookmarkEnd w:id="10"/>
    </w:p>
    <w:p w14:paraId="7A617535" w14:textId="649406B5" w:rsidR="003442A5" w:rsidRDefault="005E1F97" w:rsidP="00D957DF">
      <w:pPr>
        <w:ind w:firstLine="360"/>
      </w:pPr>
      <w:r>
        <w:t xml:space="preserve">In </w:t>
      </w:r>
      <w:r w:rsidR="00D60442">
        <w:t>agriculture and related fields</w:t>
      </w:r>
      <w:r>
        <w:t xml:space="preserve">, </w:t>
      </w:r>
      <w:r w:rsidR="00BB0CC1">
        <w:t>T</w:t>
      </w:r>
      <w:r w:rsidR="00BB0CC1">
        <w:rPr>
          <w:vertAlign w:val="subscript"/>
        </w:rPr>
        <w:t>s</w:t>
      </w:r>
      <w:r w:rsidR="00BB0CC1">
        <w:t xml:space="preserve"> </w:t>
      </w:r>
      <w:r w:rsidR="00D60442">
        <w:t>is often represented as a unit called</w:t>
      </w:r>
      <w:r>
        <w:t xml:space="preserve"> growing degree days (GDD</w:t>
      </w:r>
      <w:r w:rsidR="00FA513C">
        <w:t>, Equation 1</w:t>
      </w:r>
      <w:r w:rsidR="00303984">
        <w:t>, below</w:t>
      </w:r>
      <w:r>
        <w:t xml:space="preserve">). This unit is the </w:t>
      </w:r>
      <w:r w:rsidR="007411F8">
        <w:t xml:space="preserve">daily </w:t>
      </w:r>
      <w:r w:rsidR="0046617E">
        <w:t>mean</w:t>
      </w:r>
      <w:r w:rsidR="00FA513C">
        <w:t xml:space="preserve"> T</w:t>
      </w:r>
      <w:r w:rsidR="00FA513C">
        <w:rPr>
          <w:vertAlign w:val="subscript"/>
        </w:rPr>
        <w:t>s</w:t>
      </w:r>
      <w:r w:rsidR="007411F8">
        <w:t xml:space="preserve">, minus a threshold for </w:t>
      </w:r>
      <w:r w:rsidR="00372BF1">
        <w:t>development,</w:t>
      </w:r>
      <w:r w:rsidR="00FA513C">
        <w:t xml:space="preserve"> then</w:t>
      </w:r>
      <w:r w:rsidR="00372BF1">
        <w:t xml:space="preserve"> accumulated</w:t>
      </w:r>
      <w:r w:rsidR="007411F8">
        <w:t xml:space="preserve"> from a specified start date (often, the start of the growing season)</w:t>
      </w:r>
      <w:r w:rsidR="00FA513C">
        <w:t xml:space="preserve">. </w:t>
      </w:r>
      <w:r>
        <w:t>The goal of this project is to generate</w:t>
      </w:r>
      <w:r w:rsidR="008F5A52">
        <w:t xml:space="preserve"> daily</w:t>
      </w:r>
      <w:r>
        <w:t xml:space="preserve"> GDD maps for </w:t>
      </w:r>
      <w:r w:rsidR="00E06B07">
        <w:t>SWNS, for</w:t>
      </w:r>
      <w:r>
        <w:t xml:space="preserve"> the 2012 –</w:t>
      </w:r>
      <w:r w:rsidR="008F5A52">
        <w:t xml:space="preserve"> 2017 growing seasons</w:t>
      </w:r>
      <w:r w:rsidR="00AD304B">
        <w:t>, as well as their</w:t>
      </w:r>
      <w:r>
        <w:t xml:space="preserve"> six-year </w:t>
      </w:r>
      <w:r w:rsidR="0046617E">
        <w:t>mean</w:t>
      </w:r>
      <w:r>
        <w:t>.</w:t>
      </w:r>
      <w:r w:rsidR="008F5A52">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7"/>
        <w:gridCol w:w="7834"/>
        <w:gridCol w:w="621"/>
      </w:tblGrid>
      <w:tr w:rsidR="003442A5" w14:paraId="4947AAC3" w14:textId="77777777" w:rsidTr="00377F0C">
        <w:tc>
          <w:tcPr>
            <w:tcW w:w="805" w:type="dxa"/>
          </w:tcPr>
          <w:p w14:paraId="07DA7515" w14:textId="265934F2" w:rsidR="003442A5" w:rsidRDefault="003442A5" w:rsidP="00D957DF">
            <w:pPr>
              <w:pStyle w:val="Heading2"/>
              <w:outlineLvl w:val="1"/>
            </w:pPr>
          </w:p>
        </w:tc>
        <w:tc>
          <w:tcPr>
            <w:tcW w:w="7920" w:type="dxa"/>
          </w:tcPr>
          <w:p w14:paraId="62CA5FCC" w14:textId="77777777" w:rsidR="003442A5" w:rsidRDefault="003442A5" w:rsidP="00D957DF">
            <m:oMathPara>
              <m:oMath>
                <m:r>
                  <w:rPr>
                    <w:rFonts w:ascii="Cambria Math" w:hAnsi="Cambria Math"/>
                  </w:rPr>
                  <m:t>GDD</m:t>
                </m:r>
                <m:r>
                  <m:rPr>
                    <m:sty m:val="p"/>
                  </m:rPr>
                  <w:rPr>
                    <w:rFonts w:ascii="Cambria Math" w:hAnsi="Cambria Math"/>
                  </w:rPr>
                  <m:t xml:space="preserve">= </m:t>
                </m:r>
                <m:nary>
                  <m:naryPr>
                    <m:chr m:val="∑"/>
                    <m:limLoc m:val="undOvr"/>
                    <m:ctrlPr>
                      <w:rPr>
                        <w:rFonts w:ascii="Cambria Math" w:eastAsiaTheme="majorEastAsia" w:hAnsi="Cambria Math" w:cstheme="majorBidi"/>
                        <w:color w:val="000000" w:themeColor="text1"/>
                        <w:sz w:val="26"/>
                        <w:szCs w:val="26"/>
                      </w:rPr>
                    </m:ctrlPr>
                  </m:naryPr>
                  <m:sub>
                    <m:r>
                      <w:rPr>
                        <w:rFonts w:ascii="Cambria Math" w:hAnsi="Cambria Math"/>
                        <w:color w:val="000000" w:themeColor="text1"/>
                      </w:rPr>
                      <m:t>i</m:t>
                    </m:r>
                    <m:r>
                      <m:rPr>
                        <m:sty m:val="p"/>
                      </m:rPr>
                      <w:rPr>
                        <w:rFonts w:ascii="Cambria Math" w:hAnsi="Cambria Math"/>
                        <w:color w:val="000000" w:themeColor="text1"/>
                      </w:rPr>
                      <m:t>=1</m:t>
                    </m:r>
                  </m:sub>
                  <m:sup>
                    <m:r>
                      <w:rPr>
                        <w:rFonts w:ascii="Cambria Math" w:hAnsi="Cambria Math"/>
                        <w:color w:val="000000" w:themeColor="text1"/>
                      </w:rPr>
                      <m:t>n</m:t>
                    </m:r>
                  </m:sup>
                  <m:e>
                    <m:r>
                      <m:rPr>
                        <m:sty m:val="p"/>
                      </m:rPr>
                      <w:rPr>
                        <w:rFonts w:ascii="Cambria Math" w:hAnsi="Cambria Math"/>
                        <w:color w:val="000000" w:themeColor="text1"/>
                      </w:rPr>
                      <m:t>(</m:t>
                    </m:r>
                    <m:sSub>
                      <m:sSubPr>
                        <m:ctrlPr>
                          <w:rPr>
                            <w:rFonts w:ascii="Cambria Math" w:eastAsiaTheme="majorEastAsia" w:hAnsi="Cambria Math" w:cstheme="majorBidi"/>
                            <w:color w:val="000000" w:themeColor="text1"/>
                            <w:sz w:val="26"/>
                            <w:szCs w:val="26"/>
                          </w:rPr>
                        </m:ctrlPr>
                      </m:sSubPr>
                      <m:e>
                        <m:r>
                          <w:rPr>
                            <w:rFonts w:ascii="Cambria Math" w:hAnsi="Cambria Math"/>
                            <w:color w:val="000000" w:themeColor="text1"/>
                          </w:rPr>
                          <m:t>T</m:t>
                        </m:r>
                        <m:r>
                          <m:rPr>
                            <m:sty m:val="p"/>
                          </m:rPr>
                          <w:rPr>
                            <w:rFonts w:ascii="Cambria Math" w:hAnsi="Cambria Math"/>
                            <w:color w:val="000000" w:themeColor="text1"/>
                          </w:rPr>
                          <m:t>ᵒ</m:t>
                        </m:r>
                      </m:e>
                      <m:sub>
                        <m:r>
                          <w:rPr>
                            <w:rFonts w:ascii="Cambria Math" w:hAnsi="Cambria Math"/>
                            <w:color w:val="000000" w:themeColor="text1"/>
                          </w:rPr>
                          <m:t>daily</m:t>
                        </m:r>
                        <m:r>
                          <m:rPr>
                            <m:sty m:val="p"/>
                          </m:rPr>
                          <w:rPr>
                            <w:rFonts w:ascii="Cambria Math" w:hAnsi="Cambria Math"/>
                            <w:color w:val="000000" w:themeColor="text1"/>
                          </w:rPr>
                          <m:t xml:space="preserve"> </m:t>
                        </m:r>
                        <m:r>
                          <w:rPr>
                            <w:rFonts w:ascii="Cambria Math" w:hAnsi="Cambria Math"/>
                            <w:color w:val="000000" w:themeColor="text1"/>
                          </w:rPr>
                          <m:t>average</m:t>
                        </m:r>
                      </m:sub>
                    </m:sSub>
                  </m:e>
                </m:nary>
                <m:r>
                  <m:rPr>
                    <m:sty m:val="p"/>
                  </m:rPr>
                  <w:rPr>
                    <w:rFonts w:ascii="Cambria Math" w:hAnsi="Cambria Math"/>
                  </w:rPr>
                  <m:t>-</m:t>
                </m:r>
                <m:sSub>
                  <m:sSubPr>
                    <m:ctrlPr>
                      <w:rPr>
                        <w:rFonts w:ascii="Cambria Math" w:eastAsiaTheme="majorEastAsia" w:hAnsi="Cambria Math" w:cstheme="majorBidi"/>
                        <w:color w:val="2E74B5" w:themeColor="accent1" w:themeShade="BF"/>
                        <w:sz w:val="26"/>
                        <w:szCs w:val="26"/>
                      </w:rPr>
                    </m:ctrlPr>
                  </m:sSubPr>
                  <m:e>
                    <m:r>
                      <w:rPr>
                        <w:rFonts w:ascii="Cambria Math" w:hAnsi="Cambria Math"/>
                      </w:rPr>
                      <m:t>T</m:t>
                    </m:r>
                    <m:r>
                      <m:rPr>
                        <m:sty m:val="p"/>
                      </m:rPr>
                      <w:rPr>
                        <w:rFonts w:ascii="Cambria Math" w:hAnsi="Cambria Math"/>
                      </w:rPr>
                      <m:t>ᵒ</m:t>
                    </m:r>
                  </m:e>
                  <m:sub>
                    <m:r>
                      <w:rPr>
                        <w:rFonts w:ascii="Cambria Math" w:hAnsi="Cambria Math"/>
                      </w:rPr>
                      <m:t>base</m:t>
                    </m:r>
                  </m:sub>
                </m:sSub>
                <m:r>
                  <m:rPr>
                    <m:sty m:val="p"/>
                  </m:rPr>
                  <w:rPr>
                    <w:rFonts w:ascii="Cambria Math" w:hAnsi="Cambria Math"/>
                  </w:rPr>
                  <m:t>)</m:t>
                </m:r>
              </m:oMath>
            </m:oMathPara>
          </w:p>
        </w:tc>
        <w:tc>
          <w:tcPr>
            <w:tcW w:w="625" w:type="dxa"/>
            <w:vAlign w:val="center"/>
          </w:tcPr>
          <w:p w14:paraId="08CA05A8" w14:textId="77777777" w:rsidR="003442A5" w:rsidRDefault="003442A5" w:rsidP="00D957DF">
            <w:r>
              <w:t>1.</w:t>
            </w:r>
          </w:p>
        </w:tc>
      </w:tr>
    </w:tbl>
    <w:p w14:paraId="5D6EE589" w14:textId="09B47B2D" w:rsidR="003442A5" w:rsidRDefault="00FA513C" w:rsidP="00D957DF">
      <w:pPr>
        <w:ind w:firstLine="360"/>
      </w:pPr>
      <w:r>
        <w:t>Where</w:t>
      </w:r>
      <w:r w:rsidR="00BE1847">
        <w:t xml:space="preserve"> n is the number of days to accumulate,</w:t>
      </w:r>
      <w:r>
        <w:t xml:space="preserve"> </w:t>
      </w:r>
      <m:oMath>
        <m:sSub>
          <m:sSubPr>
            <m:ctrlPr>
              <w:rPr>
                <w:rFonts w:ascii="Cambria Math" w:eastAsiaTheme="majorEastAsia" w:hAnsi="Cambria Math" w:cstheme="majorBidi"/>
                <w:color w:val="000000" w:themeColor="text1"/>
                <w:sz w:val="26"/>
                <w:szCs w:val="26"/>
              </w:rPr>
            </m:ctrlPr>
          </m:sSubPr>
          <m:e>
            <m:r>
              <w:rPr>
                <w:rFonts w:ascii="Cambria Math" w:hAnsi="Cambria Math"/>
                <w:color w:val="000000" w:themeColor="text1"/>
              </w:rPr>
              <m:t>T</m:t>
            </m:r>
            <m:r>
              <m:rPr>
                <m:sty m:val="p"/>
              </m:rPr>
              <w:rPr>
                <w:rFonts w:ascii="Cambria Math" w:hAnsi="Cambria Math"/>
                <w:color w:val="000000" w:themeColor="text1"/>
              </w:rPr>
              <m:t>ᵒ</m:t>
            </m:r>
          </m:e>
          <m:sub>
            <m:r>
              <w:rPr>
                <w:rFonts w:ascii="Cambria Math" w:hAnsi="Cambria Math"/>
                <w:color w:val="000000" w:themeColor="text1"/>
              </w:rPr>
              <m:t>daily</m:t>
            </m:r>
            <m:r>
              <m:rPr>
                <m:sty m:val="p"/>
              </m:rPr>
              <w:rPr>
                <w:rFonts w:ascii="Cambria Math" w:hAnsi="Cambria Math"/>
                <w:color w:val="000000" w:themeColor="text1"/>
              </w:rPr>
              <m:t xml:space="preserve"> </m:t>
            </m:r>
            <m:r>
              <w:rPr>
                <w:rFonts w:ascii="Cambria Math" w:hAnsi="Cambria Math"/>
                <w:color w:val="000000" w:themeColor="text1"/>
              </w:rPr>
              <m:t>average</m:t>
            </m:r>
          </m:sub>
        </m:sSub>
      </m:oMath>
      <w:r>
        <w:rPr>
          <w:rFonts w:eastAsiaTheme="minorEastAsia"/>
          <w:color w:val="000000" w:themeColor="text1"/>
          <w:sz w:val="26"/>
          <w:szCs w:val="26"/>
        </w:rPr>
        <w:t xml:space="preserve"> </w:t>
      </w:r>
      <w:r w:rsidR="0018606A">
        <w:rPr>
          <w:rFonts w:eastAsiaTheme="minorEastAsia"/>
          <w:color w:val="000000" w:themeColor="text1"/>
        </w:rPr>
        <w:t>is the average of the daily maximum and daily minimum T</w:t>
      </w:r>
      <w:r w:rsidR="0018606A">
        <w:rPr>
          <w:rFonts w:eastAsiaTheme="minorEastAsia"/>
          <w:color w:val="000000" w:themeColor="text1"/>
          <w:vertAlign w:val="subscript"/>
        </w:rPr>
        <w:t>s</w:t>
      </w:r>
      <w:r w:rsidR="00BE1847">
        <w:rPr>
          <w:rFonts w:eastAsiaTheme="minorEastAsia"/>
          <w:color w:val="000000" w:themeColor="text1"/>
        </w:rPr>
        <w:t xml:space="preserve">, </w:t>
      </w:r>
      <m:oMath>
        <m:sSub>
          <m:sSubPr>
            <m:ctrlPr>
              <w:rPr>
                <w:rFonts w:ascii="Cambria Math" w:eastAsiaTheme="majorEastAsia" w:hAnsi="Cambria Math" w:cstheme="majorBidi"/>
                <w:color w:val="2E74B5" w:themeColor="accent1" w:themeShade="BF"/>
                <w:sz w:val="26"/>
                <w:szCs w:val="26"/>
              </w:rPr>
            </m:ctrlPr>
          </m:sSubPr>
          <m:e>
            <m:r>
              <w:rPr>
                <w:rFonts w:ascii="Cambria Math" w:hAnsi="Cambria Math"/>
              </w:rPr>
              <m:t>T</m:t>
            </m:r>
            <m:r>
              <m:rPr>
                <m:sty m:val="p"/>
              </m:rPr>
              <w:rPr>
                <w:rFonts w:ascii="Cambria Math" w:hAnsi="Cambria Math"/>
              </w:rPr>
              <m:t>ᵒ</m:t>
            </m:r>
          </m:e>
          <m:sub>
            <m:r>
              <w:rPr>
                <w:rFonts w:ascii="Cambria Math" w:hAnsi="Cambria Math"/>
              </w:rPr>
              <m:t>base</m:t>
            </m:r>
          </m:sub>
        </m:sSub>
      </m:oMath>
      <w:r w:rsidR="00BE1847">
        <w:rPr>
          <w:rFonts w:eastAsiaTheme="minorEastAsia"/>
        </w:rPr>
        <w:t xml:space="preserve"> is the temperature threshold for development,</w:t>
      </w:r>
      <w:r w:rsidR="00BE1847">
        <w:rPr>
          <w:rFonts w:eastAsiaTheme="minorEastAsia"/>
          <w:color w:val="000000" w:themeColor="text1"/>
        </w:rPr>
        <w:t xml:space="preserve"> and </w:t>
      </w:r>
      <m:oMath>
        <m:r>
          <w:rPr>
            <w:rFonts w:ascii="Cambria Math" w:hAnsi="Cambria Math"/>
            <w:color w:val="000000" w:themeColor="text1"/>
          </w:rPr>
          <m:t>n</m:t>
        </m:r>
      </m:oMath>
      <w:r>
        <w:t xml:space="preserve"> </w:t>
      </w:r>
      <w:r w:rsidR="00AD304B">
        <w:t xml:space="preserve">is </w:t>
      </w:r>
      <w:r>
        <w:t xml:space="preserve">the length of days of accumulation. </w:t>
      </w:r>
    </w:p>
    <w:p w14:paraId="6B5CCBDA" w14:textId="6C1DC222" w:rsidR="0018606A" w:rsidRDefault="005E1F97" w:rsidP="00D957DF">
      <w:pPr>
        <w:ind w:firstLine="360"/>
      </w:pPr>
      <w:r>
        <w:t xml:space="preserve">Environmental </w:t>
      </w:r>
      <w:r w:rsidR="00F229D7">
        <w:t>rasters</w:t>
      </w:r>
      <w:r>
        <w:t xml:space="preserve"> selected as candidates for modelling</w:t>
      </w:r>
      <w:r w:rsidR="007D173A">
        <w:t xml:space="preserve"> were</w:t>
      </w:r>
      <w:r>
        <w:t xml:space="preserve">: </w:t>
      </w:r>
      <w:r w:rsidR="0018606A">
        <w:t>elevation</w:t>
      </w:r>
      <w:r>
        <w:t>, proximity to coast, solar radiation, aspect, slope, and topographic position index.</w:t>
      </w:r>
      <w:r w:rsidR="00907B32">
        <w:t xml:space="preserve"> </w:t>
      </w:r>
      <w:r w:rsidR="00571CB6">
        <w:t>These rasters were selected because they are related to the processes that heat or cool T</w:t>
      </w:r>
      <w:r w:rsidR="00571CB6">
        <w:rPr>
          <w:vertAlign w:val="subscript"/>
        </w:rPr>
        <w:t>s</w:t>
      </w:r>
      <w:r w:rsidR="00571CB6">
        <w:t>.</w:t>
      </w:r>
      <w:r w:rsidR="002F4A63">
        <w:t xml:space="preserve">  Elevation is negatively related to T</w:t>
      </w:r>
      <w:r w:rsidR="002F4A63">
        <w:rPr>
          <w:vertAlign w:val="subscript"/>
        </w:rPr>
        <w:t>s</w:t>
      </w:r>
      <w:r w:rsidR="002F4A63">
        <w:t xml:space="preserve">. </w:t>
      </w:r>
      <w:r w:rsidR="00571CB6">
        <w:t>Air parcels expand as elevation increases, caused by the lowering of atmospheric pressure, and the release of energy causes T</w:t>
      </w:r>
      <w:r w:rsidR="00571CB6">
        <w:rPr>
          <w:vertAlign w:val="subscript"/>
        </w:rPr>
        <w:t>s</w:t>
      </w:r>
      <w:r w:rsidR="002F4A63">
        <w:t xml:space="preserve"> to decrease.</w:t>
      </w:r>
      <w:r w:rsidR="00F7758C">
        <w:t xml:space="preserve"> The solar radiation received by a surface plays a major role in heating T</w:t>
      </w:r>
      <w:r w:rsidR="00F7758C">
        <w:rPr>
          <w:vertAlign w:val="subscript"/>
        </w:rPr>
        <w:t>s</w:t>
      </w:r>
      <w:r w:rsidR="00F7758C">
        <w:t>. Actual observations of solar radiation are available from online archives of remote sensing data.</w:t>
      </w:r>
      <w:r w:rsidR="002F4A63">
        <w:t xml:space="preserve"> The aspect and slope of </w:t>
      </w:r>
      <w:r w:rsidR="00246F8D">
        <w:t>surface</w:t>
      </w:r>
      <w:r w:rsidR="00F7758C">
        <w:t xml:space="preserve"> also</w:t>
      </w:r>
      <w:r w:rsidR="00246F8D">
        <w:t xml:space="preserve"> </w:t>
      </w:r>
      <w:r w:rsidR="002F4A63">
        <w:t>contribute to the amou</w:t>
      </w:r>
      <w:r w:rsidR="00F7758C">
        <w:t xml:space="preserve">nt of solar radiation received. </w:t>
      </w:r>
      <w:r w:rsidR="00246F8D">
        <w:t>In the northern hemisphere, southern facing slopes receive the longest duration of sunlight in a day. The slope of a surface is related to T</w:t>
      </w:r>
      <w:r w:rsidR="00246F8D">
        <w:rPr>
          <w:vertAlign w:val="subscript"/>
        </w:rPr>
        <w:t>s</w:t>
      </w:r>
      <w:r w:rsidR="00246F8D">
        <w:t xml:space="preserve"> as solar radiation is most concentrated when striking at a perpendicular angle. </w:t>
      </w:r>
      <w:r w:rsidR="00F7758C">
        <w:t xml:space="preserve">Topographic position index is a variable that incorporates the aspect, slope and elevation. </w:t>
      </w:r>
    </w:p>
    <w:p w14:paraId="0037F1C6" w14:textId="108BCD9D" w:rsidR="0018606A" w:rsidRDefault="00D73266" w:rsidP="00D957DF">
      <w:pPr>
        <w:ind w:firstLine="360"/>
      </w:pPr>
      <w:r>
        <w:t>Easting and northing rasters</w:t>
      </w:r>
      <w:r w:rsidR="00F7758C">
        <w:t xml:space="preserve"> </w:t>
      </w:r>
      <w:r>
        <w:t>are useful in T</w:t>
      </w:r>
      <w:r>
        <w:rPr>
          <w:vertAlign w:val="subscript"/>
        </w:rPr>
        <w:t>s</w:t>
      </w:r>
      <w:r>
        <w:t xml:space="preserve"> </w:t>
      </w:r>
      <w:r w:rsidR="00F7758C">
        <w:t>model</w:t>
      </w:r>
      <w:r>
        <w:t>ling to include</w:t>
      </w:r>
      <w:r w:rsidR="00F7758C">
        <w:t xml:space="preserve"> the spatial component of </w:t>
      </w:r>
      <w:r w:rsidR="00F7758C" w:rsidRPr="00F7758C">
        <w:t>T</w:t>
      </w:r>
      <w:r w:rsidR="00F7758C" w:rsidRPr="00F7758C">
        <w:rPr>
          <w:vertAlign w:val="subscript"/>
        </w:rPr>
        <w:t>s</w:t>
      </w:r>
      <w:r w:rsidR="00F7758C">
        <w:t xml:space="preserve"> variability. </w:t>
      </w:r>
      <w:r>
        <w:t xml:space="preserve">The </w:t>
      </w:r>
      <w:r w:rsidR="00E708CF">
        <w:t>rasters</w:t>
      </w:r>
      <w:r>
        <w:t xml:space="preserve"> in combination give the geographic coordinat</w:t>
      </w:r>
      <w:r w:rsidR="00E708CF">
        <w:t xml:space="preserve">es at all locations in the study area. Coordinates are known at weather stations and can be incorporated into the model as an independent variable, then applied the entire area with the rasters. </w:t>
      </w:r>
    </w:p>
    <w:p w14:paraId="0DE8DE3C" w14:textId="6FEF0BA1" w:rsidR="000605E8" w:rsidRDefault="005E1F97" w:rsidP="004702FE">
      <w:pPr>
        <w:ind w:firstLine="360"/>
      </w:pPr>
      <w:r>
        <w:t>The relationship between temperature and the</w:t>
      </w:r>
      <w:r w:rsidR="00B1024E">
        <w:t xml:space="preserve"> input</w:t>
      </w:r>
      <w:r>
        <w:t xml:space="preserve"> </w:t>
      </w:r>
      <w:r w:rsidR="00907B32">
        <w:t>rasters</w:t>
      </w:r>
      <w:r>
        <w:t xml:space="preserve"> may depend on the length of the modelling timeframe.  Models will be generated </w:t>
      </w:r>
      <w:r w:rsidR="00C45261">
        <w:t>with</w:t>
      </w:r>
      <w:r>
        <w:t xml:space="preserve"> daily temperatures from differing lengths of time: daily, weekly, monthly, yearly, and all six-years. The daily minimum, maximum and </w:t>
      </w:r>
      <w:r w:rsidR="0046617E">
        <w:t>mean</w:t>
      </w:r>
      <w:r>
        <w:t xml:space="preserve"> temperatures will be modelled separately. Ultimately, daily </w:t>
      </w:r>
      <w:r w:rsidR="0046617E">
        <w:t>mean</w:t>
      </w:r>
      <w:r>
        <w:t xml:space="preserve"> temperature maps are desired to generate GDD maps. However, some studies in the literature model daily minimum and maximum separately, then </w:t>
      </w:r>
      <w:r w:rsidR="0046617E">
        <w:t>average</w:t>
      </w:r>
      <w:r>
        <w:t xml:space="preserve"> the map outputs for daily </w:t>
      </w:r>
      <w:r w:rsidR="0046617E">
        <w:t>mean</w:t>
      </w:r>
      <w:r>
        <w:t xml:space="preserve"> temperatur</w:t>
      </w:r>
      <w:bookmarkStart w:id="12" w:name="_Toc515965386"/>
      <w:r w:rsidR="004702FE">
        <w:t>e. Both methods will be tested.</w:t>
      </w:r>
    </w:p>
    <w:p w14:paraId="7312FF8D" w14:textId="409E0ED5" w:rsidR="004702FE" w:rsidRDefault="004702FE" w:rsidP="004702FE"/>
    <w:p w14:paraId="764986A4" w14:textId="784F1BC2" w:rsidR="0006752B" w:rsidRDefault="000D16C8" w:rsidP="00D957DF">
      <w:pPr>
        <w:pStyle w:val="Heading2"/>
      </w:pPr>
      <w:bookmarkStart w:id="13" w:name="_Toc520026165"/>
      <w:r>
        <w:t>Study Area</w:t>
      </w:r>
      <w:bookmarkEnd w:id="12"/>
      <w:bookmarkEnd w:id="13"/>
    </w:p>
    <w:p w14:paraId="17D20F8D" w14:textId="00FF3CCA" w:rsidR="006F613B" w:rsidRPr="000D5B45" w:rsidRDefault="00FA489C" w:rsidP="00D957DF">
      <w:pPr>
        <w:ind w:firstLine="720"/>
      </w:pPr>
      <w:r>
        <w:t>The study area is the southwestern flank of Nova Scotia, one of Canada’s Maritime provinces</w:t>
      </w:r>
      <w:r w:rsidR="006F613B">
        <w:t>. The province is a peninsula</w:t>
      </w:r>
      <w:r w:rsidR="0018606A">
        <w:t xml:space="preserve"> and sits on</w:t>
      </w:r>
      <w:r w:rsidR="006F613B">
        <w:t xml:space="preserve"> the 45</w:t>
      </w:r>
      <w:r w:rsidR="006F613B" w:rsidRPr="00047A64">
        <w:rPr>
          <w:vertAlign w:val="superscript"/>
        </w:rPr>
        <w:t>th</w:t>
      </w:r>
      <w:r w:rsidR="006F613B">
        <w:t xml:space="preserve"> parallel</w:t>
      </w:r>
      <w:r>
        <w:t xml:space="preserve"> </w:t>
      </w:r>
      <w:r>
        <w:rPr>
          <w:rFonts w:cstheme="minorHAnsi"/>
        </w:rPr>
        <w:t>(</w:t>
      </w:r>
      <w:r>
        <w:rPr>
          <w:rFonts w:cstheme="minorHAnsi"/>
        </w:rPr>
        <w:fldChar w:fldCharType="begin"/>
      </w:r>
      <w:r>
        <w:rPr>
          <w:rFonts w:cstheme="minorHAnsi"/>
        </w:rPr>
        <w:instrText xml:space="preserve"> REF _Ref515891928 \h </w:instrText>
      </w:r>
      <w:r>
        <w:rPr>
          <w:rFonts w:cstheme="minorHAnsi"/>
        </w:rPr>
      </w:r>
      <w:r>
        <w:rPr>
          <w:rFonts w:cstheme="minorHAnsi"/>
        </w:rPr>
        <w:instrText xml:space="preserve"> \* MERGEFORMAT </w:instrText>
      </w:r>
      <w:r>
        <w:rPr>
          <w:rFonts w:cstheme="minorHAnsi"/>
        </w:rPr>
        <w:fldChar w:fldCharType="separate"/>
      </w:r>
      <w:r w:rsidR="005D0B91">
        <w:t xml:space="preserve">Figure </w:t>
      </w:r>
      <w:r w:rsidR="005D0B91">
        <w:rPr>
          <w:noProof/>
        </w:rPr>
        <w:t>1</w:t>
      </w:r>
      <w:r w:rsidR="005D0B91">
        <w:rPr>
          <w:noProof/>
        </w:rPr>
        <w:noBreakHyphen/>
        <w:t>3</w:t>
      </w:r>
      <w:r>
        <w:rPr>
          <w:rFonts w:cstheme="minorHAnsi"/>
        </w:rPr>
        <w:fldChar w:fldCharType="end"/>
      </w:r>
      <w:r>
        <w:rPr>
          <w:rFonts w:cstheme="minorHAnsi"/>
        </w:rPr>
        <w:t>)</w:t>
      </w:r>
      <w:r w:rsidR="00B1024E">
        <w:t>.</w:t>
      </w:r>
      <w:r w:rsidR="00E06B07">
        <w:t xml:space="preserve"> </w:t>
      </w:r>
      <w:r>
        <w:t xml:space="preserve">The </w:t>
      </w:r>
      <w:r w:rsidR="0018606A">
        <w:t>center</w:t>
      </w:r>
      <w:r>
        <w:t xml:space="preserve"> of Southwest Nova Scotia is approximately</w:t>
      </w:r>
      <w:r w:rsidR="0018606A">
        <w:t xml:space="preserve"> </w:t>
      </w:r>
      <w:r w:rsidR="006F613B" w:rsidRPr="004212FF">
        <w:rPr>
          <w:rFonts w:cstheme="minorHAnsi"/>
          <w:color w:val="222222"/>
          <w:shd w:val="clear" w:color="auto" w:fill="FFFFFF"/>
        </w:rPr>
        <w:t>44.3750° N, 65.0311° W</w:t>
      </w:r>
      <w:r w:rsidR="00B1024E">
        <w:rPr>
          <w:rFonts w:cstheme="minorHAnsi"/>
        </w:rPr>
        <w:t>)</w:t>
      </w:r>
      <w:r w:rsidR="00E06B07">
        <w:rPr>
          <w:rFonts w:cstheme="minorHAnsi"/>
          <w:color w:val="222222"/>
          <w:shd w:val="clear" w:color="auto" w:fill="FFFFFF"/>
        </w:rPr>
        <w:t>.</w:t>
      </w:r>
      <w:r w:rsidR="006F613B">
        <w:rPr>
          <w:rFonts w:cstheme="minorHAnsi"/>
        </w:rPr>
        <w:t xml:space="preserve"> </w:t>
      </w:r>
    </w:p>
    <w:p w14:paraId="1764A83B" w14:textId="0D039491" w:rsidR="0006752B" w:rsidRDefault="000E0626" w:rsidP="000605E8">
      <w:pPr>
        <w:keepNext/>
        <w:jc w:val="center"/>
      </w:pPr>
      <w:r>
        <w:rPr>
          <w:noProof/>
        </w:rPr>
        <w:drawing>
          <wp:inline distT="0" distB="0" distL="0" distR="0" wp14:anchorId="19441CC5" wp14:editId="69F31C7E">
            <wp:extent cx="4365950" cy="34190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78997" cy="3429278"/>
                    </a:xfrm>
                    <a:prstGeom prst="rect">
                      <a:avLst/>
                    </a:prstGeom>
                  </pic:spPr>
                </pic:pic>
              </a:graphicData>
            </a:graphic>
          </wp:inline>
        </w:drawing>
      </w:r>
    </w:p>
    <w:p w14:paraId="0B969323" w14:textId="1161864B" w:rsidR="0006752B" w:rsidRDefault="0006752B" w:rsidP="000605E8">
      <w:pPr>
        <w:pStyle w:val="Caption"/>
        <w:spacing w:line="360" w:lineRule="auto"/>
        <w:jc w:val="center"/>
      </w:pPr>
      <w:bookmarkStart w:id="14" w:name="_Toc515965240"/>
      <w:bookmarkStart w:id="15" w:name="_Toc519356928"/>
      <w:bookmarkStart w:id="16" w:name="_Ref515891928"/>
      <w:r>
        <w:t xml:space="preserve">Figure </w:t>
      </w:r>
      <w:r w:rsidR="00244376">
        <w:fldChar w:fldCharType="begin"/>
      </w:r>
      <w:r w:rsidR="00244376">
        <w:instrText xml:space="preserve"> STYLEREF 1 \s </w:instrText>
      </w:r>
      <w:r w:rsidR="00244376">
        <w:fldChar w:fldCharType="separate"/>
      </w:r>
      <w:r w:rsidR="00244376">
        <w:rPr>
          <w:noProof/>
        </w:rPr>
        <w:t>1</w:t>
      </w:r>
      <w:r w:rsidR="00244376">
        <w:fldChar w:fldCharType="end"/>
      </w:r>
      <w:r w:rsidR="00244376">
        <w:noBreakHyphen/>
      </w:r>
      <w:r w:rsidR="00244376">
        <w:fldChar w:fldCharType="begin"/>
      </w:r>
      <w:r w:rsidR="00244376">
        <w:instrText xml:space="preserve"> SEQ Figure \* ARABIC \s 1 </w:instrText>
      </w:r>
      <w:r w:rsidR="00244376">
        <w:fldChar w:fldCharType="separate"/>
      </w:r>
      <w:r w:rsidR="00244376">
        <w:rPr>
          <w:noProof/>
        </w:rPr>
        <w:t>3</w:t>
      </w:r>
      <w:r w:rsidR="00244376">
        <w:fldChar w:fldCharType="end"/>
      </w:r>
      <w:bookmarkEnd w:id="16"/>
      <w:r>
        <w:t xml:space="preserve"> Study area, Southwest Nova Scotia, Canada</w:t>
      </w:r>
      <w:bookmarkEnd w:id="14"/>
      <w:bookmarkEnd w:id="15"/>
    </w:p>
    <w:p w14:paraId="2A9765EE" w14:textId="77777777" w:rsidR="00363F58" w:rsidRPr="00363F58" w:rsidRDefault="00363F58" w:rsidP="00D957DF"/>
    <w:p w14:paraId="3ED412C2" w14:textId="4EFD06C1" w:rsidR="000D16C8" w:rsidRDefault="0018606A" w:rsidP="00D957DF">
      <w:pPr>
        <w:ind w:firstLine="720"/>
      </w:pPr>
      <w:r>
        <w:rPr>
          <w:rFonts w:cstheme="minorHAnsi"/>
        </w:rPr>
        <w:t>The area is densely populated with coniferous and boreal forest</w:t>
      </w:r>
      <w:r w:rsidR="00B1024E">
        <w:rPr>
          <w:rFonts w:cstheme="minorHAnsi"/>
        </w:rPr>
        <w:t>,</w:t>
      </w:r>
      <w:r>
        <w:rPr>
          <w:rFonts w:cstheme="minorHAnsi"/>
        </w:rPr>
        <w:t xml:space="preserve"> with areas of agriculture and vineyards. The area has several  trees nurseries, apple orchards, vineyards and fruit farms </w:t>
      </w:r>
      <w:r>
        <w:rPr>
          <w:rFonts w:cstheme="minorHAnsi"/>
        </w:rPr>
        <w:fldChar w:fldCharType="begin"/>
      </w:r>
      <w:r>
        <w:rPr>
          <w:rFonts w:cstheme="minorHAnsi"/>
        </w:rPr>
        <w:instrText xml:space="preserve"> ADDIN ZOTERO_ITEM CSL_CITATION {"citationID":"LFMu0yxb","properties":{"formattedCitation":"(Government of Canada, 2017)","plainCitation":"(Government of Canada, 2017)","noteIndex":0},"citationItems":[{"id":18,"uris":["http://zotero.org/users/4545111/items/WZIIFFDK"],"uri":["http://zotero.org/users/4545111/items/WZIIFFDK"],"itemData":{"id":18,"type":"webpage","title":"CANSIM - 004-0200 - Census of Agriculture, farms classified by the North American Industry Classification System (NAICS)","abstract":"Census of Agriculture, farms classified by the North American Industry Classification System (NAICS)","URL":"http://www5.statcan.gc.ca/cansim/a26?lang=eng&amp;id=40200","language":"eng","author":[{"family":"Government of Canada","given":"Statistics Canada"}],"issued":{"date-parts":[["2017",8,29]]},"accessed":{"date-parts":[["2017",11,6]]}}}],"schema":"https://github.com/citation-style-language/schema/raw/master/csl-citation.json"} </w:instrText>
      </w:r>
      <w:r>
        <w:rPr>
          <w:rFonts w:cstheme="minorHAnsi"/>
        </w:rPr>
        <w:fldChar w:fldCharType="separate"/>
      </w:r>
      <w:r w:rsidRPr="005F06B8">
        <w:rPr>
          <w:rFonts w:ascii="Calibri" w:hAnsi="Calibri" w:cs="Calibri"/>
        </w:rPr>
        <w:t>(Government of Canada, 2017)</w:t>
      </w:r>
      <w:r>
        <w:rPr>
          <w:rFonts w:cstheme="minorHAnsi"/>
        </w:rPr>
        <w:fldChar w:fldCharType="end"/>
      </w:r>
      <w:r>
        <w:rPr>
          <w:rFonts w:cstheme="minorHAnsi"/>
        </w:rPr>
        <w:t xml:space="preserve"> </w:t>
      </w:r>
      <w:r>
        <w:t>(</w:t>
      </w:r>
      <w:r w:rsidR="00B1024E">
        <w:fldChar w:fldCharType="begin"/>
      </w:r>
      <w:r w:rsidR="00B1024E">
        <w:instrText xml:space="preserve"> REF _Ref497570245 \h </w:instrText>
      </w:r>
      <w:r w:rsidR="00D957DF">
        <w:instrText xml:space="preserve"> \* MERGEFORMAT </w:instrText>
      </w:r>
      <w:r w:rsidR="00B1024E">
        <w:fldChar w:fldCharType="separate"/>
      </w:r>
      <w:r w:rsidR="005D0B91">
        <w:t xml:space="preserve">Figure </w:t>
      </w:r>
      <w:r w:rsidR="005D0B91">
        <w:rPr>
          <w:noProof/>
        </w:rPr>
        <w:t>1</w:t>
      </w:r>
      <w:r w:rsidR="005D0B91">
        <w:rPr>
          <w:noProof/>
        </w:rPr>
        <w:noBreakHyphen/>
        <w:t>4</w:t>
      </w:r>
      <w:r w:rsidR="00B1024E">
        <w:fldChar w:fldCharType="end"/>
      </w:r>
      <w:r w:rsidR="00B1024E">
        <w:t xml:space="preserve"> &amp;</w:t>
      </w:r>
      <w:r w:rsidR="00B1024E">
        <w:fldChar w:fldCharType="begin"/>
      </w:r>
      <w:r w:rsidR="00B1024E">
        <w:instrText xml:space="preserve"> REF _Ref497570251 \h </w:instrText>
      </w:r>
      <w:r w:rsidR="00D957DF">
        <w:instrText xml:space="preserve"> \* MERGEFORMAT </w:instrText>
      </w:r>
      <w:r w:rsidR="00B1024E">
        <w:fldChar w:fldCharType="separate"/>
      </w:r>
      <w:r w:rsidR="005D0B91">
        <w:t xml:space="preserve">Figure </w:t>
      </w:r>
      <w:r w:rsidR="005D0B91">
        <w:rPr>
          <w:noProof/>
        </w:rPr>
        <w:t>1</w:t>
      </w:r>
      <w:r w:rsidR="005D0B91">
        <w:rPr>
          <w:noProof/>
        </w:rPr>
        <w:noBreakHyphen/>
        <w:t>5</w:t>
      </w:r>
      <w:r w:rsidR="00B1024E">
        <w:fldChar w:fldCharType="end"/>
      </w:r>
      <w:r w:rsidR="000D16C8">
        <w:t xml:space="preserve">). </w:t>
      </w:r>
      <w:r w:rsidR="00A834D6">
        <w:t xml:space="preserve">There are approximately 3900 total farms in Nova Scotia, 39% of which are in the study area, SWNS </w:t>
      </w:r>
      <w:r w:rsidR="00A834D6">
        <w:fldChar w:fldCharType="begin"/>
      </w:r>
      <w:r w:rsidR="00A834D6">
        <w:instrText xml:space="preserve"> ADDIN ZOTERO_ITEM CSL_CITATION {"citationID":"a1uhb5e9ibh","properties":{"formattedCitation":"(Statistics Canada, 2016)","plainCitation":"(Statistics Canada, 2016)","noteIndex":0},"citationItems":[{"id":"TyNfMtvf/fkILrcyy","uris":["http://zotero.org/users/local/uDnBXWYr/items/TH63BFWS"],"uri":["http://zotero.org/users/local/uDnBXWYr/items/TH63BFWS"],"itemData":{"id":119,"type":"webpage","title":"Table 004-0200, 2016 Farms classified by the North American Industry Classification System (NAICS) (table) CANSIM (database)","URL":"https://www.statcan.gc.ca/daily-quotidien/170510/dq170510a-cansim-eng.htm","author":[{"literal":"Statistics Canada"}],"issued":{"date-parts":[["2016"]]},"accessed":{"date-parts":[["2017",11,6]]}}}],"schema":"https://github.com/citation-style-language/schema/raw/master/csl-citation.json"} </w:instrText>
      </w:r>
      <w:r w:rsidR="00A834D6">
        <w:fldChar w:fldCharType="separate"/>
      </w:r>
      <w:r w:rsidR="00A834D6" w:rsidRPr="00D54A6A">
        <w:rPr>
          <w:rFonts w:ascii="Calibri" w:hAnsi="Calibri" w:cs="Calibri"/>
        </w:rPr>
        <w:t>(Statistics Canada, 2016)</w:t>
      </w:r>
      <w:r w:rsidR="00A834D6">
        <w:fldChar w:fldCharType="end"/>
      </w:r>
      <w:r w:rsidR="00A834D6">
        <w:t>. Kings County</w:t>
      </w:r>
      <w:r w:rsidR="00B1024E">
        <w:t>,</w:t>
      </w:r>
      <w:r w:rsidR="00A834D6">
        <w:t xml:space="preserve"> in SWNS</w:t>
      </w:r>
      <w:r w:rsidR="00B1024E">
        <w:t>,</w:t>
      </w:r>
      <w:r w:rsidR="00A834D6">
        <w:t xml:space="preserve"> has the most farms per county</w:t>
      </w:r>
      <w:r w:rsidR="00B1024E">
        <w:t xml:space="preserve"> in Nova Scotia</w:t>
      </w:r>
      <w:r w:rsidR="00A834D6">
        <w:t xml:space="preserve"> of oil, seed and grain; </w:t>
      </w:r>
      <w:r w:rsidR="00B1024E">
        <w:t>vegetables and melon; and fruits</w:t>
      </w:r>
      <w:r w:rsidR="00A834D6">
        <w:t>.</w:t>
      </w:r>
      <w:r w:rsidR="00B1024E">
        <w:t xml:space="preserve"> The</w:t>
      </w:r>
      <w:r w:rsidR="00A834D6">
        <w:t xml:space="preserve"> Lunenburg</w:t>
      </w:r>
      <w:r w:rsidR="00B1024E">
        <w:t xml:space="preserve"> County</w:t>
      </w:r>
      <w:r w:rsidR="00A834D6">
        <w:t xml:space="preserve">, which is also in SWNS, has the most total nursery and tree production farms </w:t>
      </w:r>
      <w:r w:rsidR="00A834D6">
        <w:fldChar w:fldCharType="begin"/>
      </w:r>
      <w:r w:rsidR="00A834D6">
        <w:instrText xml:space="preserve"> ADDIN ZOTERO_ITEM CSL_CITATION {"citationID":"a1a9qou0e9i","properties":{"formattedCitation":"(Statistics Canada, 2016)","plainCitation":"(Statistics Canada, 2016)","noteIndex":0},"citationItems":[{"id":"TyNfMtvf/fkILrcyy","uris":["http://zotero.org/users/local/uDnBXWYr/items/TH63BFWS"],"uri":["http://zotero.org/users/local/uDnBXWYr/items/TH63BFWS"],"itemData":{"id":119,"type":"webpage","title":"Table 004-0200, 2016 Farms classified by the North American Industry Classification System (NAICS) (table) CANSIM (database)","URL":"https://www.statcan.gc.ca/daily-quotidien/170510/dq170510a-cansim-eng.htm","author":[{"literal":"Statistics Canada"}],"issued":{"date-parts":[["2016"]]},"accessed":{"date-parts":[["2017",11,6]]}}}],"schema":"https://github.com/citation-style-language/schema/raw/master/csl-citation.json"} </w:instrText>
      </w:r>
      <w:r w:rsidR="00A834D6">
        <w:fldChar w:fldCharType="separate"/>
      </w:r>
      <w:r w:rsidR="00A834D6" w:rsidRPr="00D54A6A">
        <w:rPr>
          <w:rFonts w:ascii="Calibri" w:hAnsi="Calibri" w:cs="Calibri"/>
        </w:rPr>
        <w:t>(Statistics Canada, 2016)</w:t>
      </w:r>
      <w:r w:rsidR="00A834D6">
        <w:fldChar w:fldCharType="end"/>
      </w:r>
      <w:r w:rsidR="00863CE2">
        <w:t xml:space="preserve">. </w:t>
      </w:r>
    </w:p>
    <w:p w14:paraId="68E08406" w14:textId="0EF31060" w:rsidR="000D16C8" w:rsidRDefault="000D16C8" w:rsidP="00D957D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2"/>
        <w:gridCol w:w="4978"/>
      </w:tblGrid>
      <w:tr w:rsidR="000E0626" w14:paraId="6B4F2849" w14:textId="77777777" w:rsidTr="009C58E8">
        <w:tc>
          <w:tcPr>
            <w:tcW w:w="4675" w:type="dxa"/>
          </w:tcPr>
          <w:p w14:paraId="0835DB6F" w14:textId="77777777" w:rsidR="000E0626" w:rsidRDefault="000E0626" w:rsidP="00D957DF">
            <w:r>
              <w:rPr>
                <w:noProof/>
              </w:rPr>
              <w:drawing>
                <wp:inline distT="0" distB="0" distL="0" distR="0" wp14:anchorId="417FA2FA" wp14:editId="589C34B3">
                  <wp:extent cx="2703769" cy="2173856"/>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18876" cy="2186002"/>
                          </a:xfrm>
                          <a:prstGeom prst="rect">
                            <a:avLst/>
                          </a:prstGeom>
                        </pic:spPr>
                      </pic:pic>
                    </a:graphicData>
                  </a:graphic>
                </wp:inline>
              </w:drawing>
            </w:r>
          </w:p>
        </w:tc>
        <w:tc>
          <w:tcPr>
            <w:tcW w:w="4675" w:type="dxa"/>
          </w:tcPr>
          <w:p w14:paraId="152FF177" w14:textId="77777777" w:rsidR="000E0626" w:rsidRDefault="000E0626" w:rsidP="00D957DF">
            <w:r>
              <w:rPr>
                <w:noProof/>
              </w:rPr>
              <w:drawing>
                <wp:inline distT="0" distB="0" distL="0" distR="0" wp14:anchorId="7B9E95BC" wp14:editId="0DE33DEB">
                  <wp:extent cx="3091929" cy="23636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56148" cy="2412730"/>
                          </a:xfrm>
                          <a:prstGeom prst="rect">
                            <a:avLst/>
                          </a:prstGeom>
                        </pic:spPr>
                      </pic:pic>
                    </a:graphicData>
                  </a:graphic>
                </wp:inline>
              </w:drawing>
            </w:r>
          </w:p>
        </w:tc>
      </w:tr>
      <w:tr w:rsidR="000E0626" w14:paraId="49D0822A" w14:textId="77777777" w:rsidTr="009C58E8">
        <w:tc>
          <w:tcPr>
            <w:tcW w:w="4675" w:type="dxa"/>
          </w:tcPr>
          <w:p w14:paraId="56C9725A" w14:textId="4B3E2379" w:rsidR="000E0626" w:rsidRDefault="000E0626" w:rsidP="00D957DF">
            <w:pPr>
              <w:pStyle w:val="Caption"/>
              <w:spacing w:line="360" w:lineRule="auto"/>
            </w:pPr>
            <w:bookmarkStart w:id="17" w:name="_Toc515965241"/>
            <w:bookmarkStart w:id="18" w:name="_Toc519356929"/>
            <w:bookmarkStart w:id="19" w:name="_Ref497570245"/>
            <w:r>
              <w:t xml:space="preserve">Figure </w:t>
            </w:r>
            <w:r w:rsidR="00244376">
              <w:fldChar w:fldCharType="begin"/>
            </w:r>
            <w:r w:rsidR="00244376">
              <w:instrText xml:space="preserve"> STYLEREF 1 \s </w:instrText>
            </w:r>
            <w:r w:rsidR="00244376">
              <w:fldChar w:fldCharType="separate"/>
            </w:r>
            <w:r w:rsidR="00244376">
              <w:rPr>
                <w:noProof/>
              </w:rPr>
              <w:t>1</w:t>
            </w:r>
            <w:r w:rsidR="00244376">
              <w:fldChar w:fldCharType="end"/>
            </w:r>
            <w:r w:rsidR="00244376">
              <w:noBreakHyphen/>
            </w:r>
            <w:r w:rsidR="00244376">
              <w:fldChar w:fldCharType="begin"/>
            </w:r>
            <w:r w:rsidR="00244376">
              <w:instrText xml:space="preserve"> SEQ Figure \* ARABIC \s 1 </w:instrText>
            </w:r>
            <w:r w:rsidR="00244376">
              <w:fldChar w:fldCharType="separate"/>
            </w:r>
            <w:r w:rsidR="00244376">
              <w:rPr>
                <w:noProof/>
              </w:rPr>
              <w:t>4</w:t>
            </w:r>
            <w:r w:rsidR="00244376">
              <w:fldChar w:fldCharType="end"/>
            </w:r>
            <w:bookmarkEnd w:id="19"/>
            <w:r>
              <w:t xml:space="preserve"> Relative fruit and tree nut farm in </w:t>
            </w:r>
            <w:r>
              <w:br/>
              <w:t>Canadian Provinces 2016 (Stats Canada)</w:t>
            </w:r>
            <w:bookmarkEnd w:id="17"/>
            <w:bookmarkEnd w:id="18"/>
          </w:p>
        </w:tc>
        <w:tc>
          <w:tcPr>
            <w:tcW w:w="4675" w:type="dxa"/>
          </w:tcPr>
          <w:p w14:paraId="0934CE06" w14:textId="715618CB" w:rsidR="000E0626" w:rsidRDefault="000E0626" w:rsidP="00D957DF">
            <w:pPr>
              <w:pStyle w:val="Caption"/>
              <w:spacing w:line="360" w:lineRule="auto"/>
            </w:pPr>
            <w:bookmarkStart w:id="20" w:name="_Toc515965242"/>
            <w:bookmarkStart w:id="21" w:name="_Toc519356930"/>
            <w:bookmarkStart w:id="22" w:name="_Ref497570251"/>
            <w:r>
              <w:t xml:space="preserve">Figure </w:t>
            </w:r>
            <w:r w:rsidR="00244376">
              <w:fldChar w:fldCharType="begin"/>
            </w:r>
            <w:r w:rsidR="00244376">
              <w:instrText xml:space="preserve"> STYLEREF 1 \s </w:instrText>
            </w:r>
            <w:r w:rsidR="00244376">
              <w:fldChar w:fldCharType="separate"/>
            </w:r>
            <w:r w:rsidR="00244376">
              <w:rPr>
                <w:noProof/>
              </w:rPr>
              <w:t>1</w:t>
            </w:r>
            <w:r w:rsidR="00244376">
              <w:fldChar w:fldCharType="end"/>
            </w:r>
            <w:r w:rsidR="00244376">
              <w:noBreakHyphen/>
            </w:r>
            <w:r w:rsidR="00244376">
              <w:fldChar w:fldCharType="begin"/>
            </w:r>
            <w:r w:rsidR="00244376">
              <w:instrText xml:space="preserve"> SEQ Figure \* ARABIC \s 1 </w:instrText>
            </w:r>
            <w:r w:rsidR="00244376">
              <w:fldChar w:fldCharType="separate"/>
            </w:r>
            <w:r w:rsidR="00244376">
              <w:rPr>
                <w:noProof/>
              </w:rPr>
              <w:t>5</w:t>
            </w:r>
            <w:r w:rsidR="00244376">
              <w:fldChar w:fldCharType="end"/>
            </w:r>
            <w:bookmarkEnd w:id="22"/>
            <w:r>
              <w:t xml:space="preserve"> Relative nursery and tree production</w:t>
            </w:r>
            <w:r>
              <w:br/>
              <w:t xml:space="preserve"> in Canadian Provinces 2016 (Stats Canada)</w:t>
            </w:r>
            <w:bookmarkEnd w:id="20"/>
            <w:bookmarkEnd w:id="21"/>
          </w:p>
        </w:tc>
      </w:tr>
    </w:tbl>
    <w:p w14:paraId="13363B7E" w14:textId="78DFCE44" w:rsidR="00B1024E" w:rsidRDefault="00D54A6A" w:rsidP="00D957DF">
      <w:pPr>
        <w:ind w:firstLine="720"/>
      </w:pPr>
      <w:r>
        <w:t>Nova Scotia</w:t>
      </w:r>
      <w:r w:rsidR="00B1024E">
        <w:t xml:space="preserve"> also</w:t>
      </w:r>
      <w:r>
        <w:t xml:space="preserve"> has a large and growing wine industry. Within Nova Scotia</w:t>
      </w:r>
      <w:r w:rsidR="00A834D6">
        <w:t>,</w:t>
      </w:r>
      <w:r>
        <w:t xml:space="preserve"> there are four main wine growing regions: The Annapolis Valley, Gaspereau Valley, South Shore and Magalash Peninsula. </w:t>
      </w:r>
      <w:r w:rsidR="00980145">
        <w:t>These</w:t>
      </w:r>
      <w:r>
        <w:t xml:space="preserve"> regions, except for the Magalash Peninsula are located with SWNS </w:t>
      </w:r>
      <w:r w:rsidR="00EC7F06">
        <w:t>(</w:t>
      </w:r>
      <w:r w:rsidR="00FA513C">
        <w:fldChar w:fldCharType="begin"/>
      </w:r>
      <w:r w:rsidR="00FA513C">
        <w:instrText xml:space="preserve"> REF _Ref497745442 </w:instrText>
      </w:r>
      <w:r w:rsidR="00D957DF">
        <w:instrText xml:space="preserve"> \* MERGEFORMAT </w:instrText>
      </w:r>
      <w:r w:rsidR="00FA513C">
        <w:fldChar w:fldCharType="separate"/>
      </w:r>
      <w:r w:rsidR="005D0B91">
        <w:t xml:space="preserve">Figure </w:t>
      </w:r>
      <w:r w:rsidR="005D0B91">
        <w:rPr>
          <w:noProof/>
        </w:rPr>
        <w:t>1</w:t>
      </w:r>
      <w:r w:rsidR="005D0B91">
        <w:rPr>
          <w:noProof/>
        </w:rPr>
        <w:noBreakHyphen/>
        <w:t>6</w:t>
      </w:r>
      <w:r w:rsidR="00FA513C">
        <w:rPr>
          <w:noProof/>
        </w:rPr>
        <w:fldChar w:fldCharType="end"/>
      </w:r>
      <w:r w:rsidR="00EC7F06">
        <w:rPr>
          <w:noProof/>
        </w:rPr>
        <w:t>)</w:t>
      </w:r>
      <w:r>
        <w:t>.</w:t>
      </w:r>
      <w:r w:rsidR="00664D35">
        <w:t xml:space="preserve"> </w:t>
      </w:r>
      <w:r w:rsidR="00980145">
        <w:t>Approximately</w:t>
      </w:r>
      <w:r>
        <w:t xml:space="preserve"> $196 million to the Nova Scotia economy was brought in by the wine industry in 2011 </w:t>
      </w:r>
      <w:r>
        <w:fldChar w:fldCharType="begin"/>
      </w:r>
      <w:r>
        <w:instrText xml:space="preserve"> ADDIN ZOTERO_ITEM CSL_CITATION {"citationID":"dpBUZMYY","properties":{"formattedCitation":"(Frank, Rimerman + Co. LLP, 2013)","plainCitation":"(Frank, Rimerman + Co. LLP, 2013)","noteIndex":0},"citationItems":[{"id":122,"uris":["http://zotero.org/users/4545111/items/B9Q72CE5"],"uri":["http://zotero.org/users/4545111/items/B9Q72CE5"],"itemData":{"id":122,"type":"report","title":"The Economic Impact of the Wine and Graphe Industry in Canada 2011","collection-title":"Canada's Wine Economy - Ripe, Robust, Remarkble","publisher":"Frank, Rimerman + Co. LLP","publisher-place":"The Wine Business Center, 889 Adams St., Suite E, St. Helena, California 94574","event-place":"The Wine Business Center, 889 Adams St., Suite E, St. Helena, California 94574","author":[{"literal":"Frank, Rimerman + Co. LLP"}],"issued":{"date-parts":[["2013"]]}}}],"schema":"https://github.com/citation-style-language/schema/raw/master/csl-citation.json"} </w:instrText>
      </w:r>
      <w:r>
        <w:fldChar w:fldCharType="separate"/>
      </w:r>
      <w:r w:rsidRPr="00D54A6A">
        <w:rPr>
          <w:rFonts w:ascii="Calibri" w:hAnsi="Calibri" w:cs="Calibri"/>
        </w:rPr>
        <w:t>(Frank, Rimerman + Co. LLP, 2013)</w:t>
      </w:r>
      <w:r>
        <w:fldChar w:fldCharType="end"/>
      </w:r>
      <w:r>
        <w:t>.</w:t>
      </w:r>
    </w:p>
    <w:p w14:paraId="2E9BDAFF" w14:textId="123399EF" w:rsidR="00D54A6A" w:rsidRDefault="000E0626" w:rsidP="000605E8">
      <w:pPr>
        <w:keepNext/>
        <w:jc w:val="center"/>
      </w:pPr>
      <w:r>
        <w:rPr>
          <w:noProof/>
        </w:rPr>
        <w:drawing>
          <wp:inline distT="0" distB="0" distL="0" distR="0" wp14:anchorId="61CB1425" wp14:editId="49982F65">
            <wp:extent cx="3447284" cy="274320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528" t="2778" r="2173" b="13883"/>
                    <a:stretch/>
                  </pic:blipFill>
                  <pic:spPr bwMode="auto">
                    <a:xfrm>
                      <a:off x="0" y="0"/>
                      <a:ext cx="3457251" cy="2751132"/>
                    </a:xfrm>
                    <a:prstGeom prst="rect">
                      <a:avLst/>
                    </a:prstGeom>
                    <a:ln>
                      <a:noFill/>
                    </a:ln>
                    <a:extLst>
                      <a:ext uri="{53640926-AAD7-44D8-BBD7-CCE9431645EC}">
                        <a14:shadowObscured xmlns:a14="http://schemas.microsoft.com/office/drawing/2010/main"/>
                      </a:ext>
                    </a:extLst>
                  </pic:spPr>
                </pic:pic>
              </a:graphicData>
            </a:graphic>
          </wp:inline>
        </w:drawing>
      </w:r>
    </w:p>
    <w:p w14:paraId="2C2D416E" w14:textId="6C9687D1" w:rsidR="00D54A6A" w:rsidRDefault="00D54A6A" w:rsidP="000605E8">
      <w:pPr>
        <w:pStyle w:val="Caption"/>
        <w:spacing w:line="360" w:lineRule="auto"/>
        <w:jc w:val="center"/>
      </w:pPr>
      <w:bookmarkStart w:id="23" w:name="_Toc515965243"/>
      <w:bookmarkStart w:id="24" w:name="_Toc519356931"/>
      <w:bookmarkStart w:id="25" w:name="_Ref497745442"/>
      <w:r>
        <w:t xml:space="preserve">Figure </w:t>
      </w:r>
      <w:r w:rsidR="00244376">
        <w:fldChar w:fldCharType="begin"/>
      </w:r>
      <w:r w:rsidR="00244376">
        <w:instrText xml:space="preserve"> STYLEREF 1 \s </w:instrText>
      </w:r>
      <w:r w:rsidR="00244376">
        <w:fldChar w:fldCharType="separate"/>
      </w:r>
      <w:r w:rsidR="00244376">
        <w:rPr>
          <w:noProof/>
        </w:rPr>
        <w:t>1</w:t>
      </w:r>
      <w:r w:rsidR="00244376">
        <w:fldChar w:fldCharType="end"/>
      </w:r>
      <w:r w:rsidR="00244376">
        <w:noBreakHyphen/>
      </w:r>
      <w:r w:rsidR="00244376">
        <w:fldChar w:fldCharType="begin"/>
      </w:r>
      <w:r w:rsidR="00244376">
        <w:instrText xml:space="preserve"> SEQ Figure \* ARABIC \s 1 </w:instrText>
      </w:r>
      <w:r w:rsidR="00244376">
        <w:fldChar w:fldCharType="separate"/>
      </w:r>
      <w:r w:rsidR="00244376">
        <w:rPr>
          <w:noProof/>
        </w:rPr>
        <w:t>6</w:t>
      </w:r>
      <w:r w:rsidR="00244376">
        <w:fldChar w:fldCharType="end"/>
      </w:r>
      <w:bookmarkEnd w:id="25"/>
      <w:r>
        <w:t xml:space="preserve"> The four major wine producing regions in Nova Scotia</w:t>
      </w:r>
      <w:bookmarkEnd w:id="23"/>
      <w:bookmarkEnd w:id="24"/>
    </w:p>
    <w:p w14:paraId="5F33D5CD" w14:textId="77777777" w:rsidR="005E1F97" w:rsidRPr="005E1F97" w:rsidRDefault="005E1F97" w:rsidP="00D957DF"/>
    <w:p w14:paraId="629E0631" w14:textId="4259D847" w:rsidR="009A2967" w:rsidRDefault="001B0DC8" w:rsidP="00D957DF">
      <w:pPr>
        <w:pStyle w:val="Heading1"/>
        <w:numPr>
          <w:ilvl w:val="0"/>
          <w:numId w:val="1"/>
        </w:numPr>
      </w:pPr>
      <w:bookmarkStart w:id="26" w:name="_Toc515965387"/>
      <w:bookmarkStart w:id="27" w:name="_Toc520026166"/>
      <w:r>
        <w:t>M</w:t>
      </w:r>
      <w:r w:rsidR="008952E5">
        <w:t>ethod</w:t>
      </w:r>
      <w:r w:rsidR="00B1024E">
        <w:t>s</w:t>
      </w:r>
      <w:r w:rsidR="004E40D6">
        <w:t xml:space="preserve"> and Data</w:t>
      </w:r>
      <w:bookmarkEnd w:id="26"/>
      <w:bookmarkEnd w:id="27"/>
    </w:p>
    <w:p w14:paraId="067106D0" w14:textId="29458864" w:rsidR="00B1024E" w:rsidRDefault="00B1024E" w:rsidP="00D957DF">
      <w:pPr>
        <w:pStyle w:val="Heading2"/>
      </w:pPr>
      <w:bookmarkStart w:id="28" w:name="_Toc520026167"/>
      <w:r>
        <w:t>Data</w:t>
      </w:r>
      <w:bookmarkEnd w:id="28"/>
    </w:p>
    <w:p w14:paraId="4CA442BD" w14:textId="4E1986AF" w:rsidR="00024B5E" w:rsidRPr="00D957DF" w:rsidRDefault="00024B5E" w:rsidP="00377F0C">
      <w:pPr>
        <w:pStyle w:val="Heading4"/>
      </w:pPr>
      <w:r>
        <w:t xml:space="preserve">Study Area </w:t>
      </w:r>
      <w:r w:rsidR="000605E8">
        <w:t>Shapefile</w:t>
      </w:r>
      <w:r>
        <w:t>The study area was defined by the outer boundary of the fourteen primary watersheds in SWNS (</w:t>
      </w:r>
      <w:r w:rsidR="00FA489C">
        <w:fldChar w:fldCharType="begin"/>
      </w:r>
      <w:r w:rsidR="00FA489C">
        <w:instrText xml:space="preserve"> REF _Ref519029764 \h </w:instrText>
      </w:r>
      <w:r w:rsidR="00FA489C">
        <w:fldChar w:fldCharType="separate"/>
      </w:r>
      <w:r w:rsidR="005D0B91">
        <w:t xml:space="preserve">Figure </w:t>
      </w:r>
      <w:r w:rsidR="005D0B91">
        <w:rPr>
          <w:noProof/>
        </w:rPr>
        <w:t>2</w:t>
      </w:r>
      <w:r w:rsidR="005D0B91">
        <w:noBreakHyphen/>
      </w:r>
      <w:r w:rsidR="005D0B91">
        <w:rPr>
          <w:noProof/>
        </w:rPr>
        <w:t>1</w:t>
      </w:r>
      <w:r w:rsidR="00FA489C">
        <w:fldChar w:fldCharType="end"/>
      </w:r>
      <w:r>
        <w:t>). The</w:t>
      </w:r>
      <w:r w:rsidR="00D957DF">
        <w:t xml:space="preserve"> 1:10000 scale Nova Scotia watersheds shapefile</w:t>
      </w:r>
      <w:r>
        <w:t xml:space="preserve"> was </w:t>
      </w:r>
      <w:r w:rsidR="003066F9">
        <w:t>downloaded</w:t>
      </w:r>
      <w:r>
        <w:t xml:space="preserve"> from the government of Nova Scotia’s open data </w:t>
      </w:r>
      <w:r w:rsidR="00D957DF">
        <w:t>portal</w:t>
      </w:r>
      <w:r>
        <w:t xml:space="preserve"> (</w:t>
      </w:r>
      <w:r w:rsidRPr="00C56E5D">
        <w:t>data.novascotia.ca</w:t>
      </w:r>
      <w:r>
        <w:t>).</w:t>
      </w:r>
      <w:r w:rsidR="00D957DF">
        <w:t xml:space="preserve"> The polygons </w:t>
      </w:r>
      <w:r w:rsidR="00B253B9">
        <w:t xml:space="preserve">in </w:t>
      </w:r>
      <w:r w:rsidR="00D957DF">
        <w:t xml:space="preserve">SWNS were </w:t>
      </w:r>
      <w:r w:rsidR="00E9699E">
        <w:t>extracted</w:t>
      </w:r>
      <w:r w:rsidR="00D957DF">
        <w:t xml:space="preserve"> from the shapefile in ArcGIS Pro, by manually selecting the polygons </w:t>
      </w:r>
      <w:r w:rsidR="003066F9">
        <w:t>then</w:t>
      </w:r>
      <w:r w:rsidR="00D957DF">
        <w:t xml:space="preserve"> using </w:t>
      </w:r>
      <w:r w:rsidR="00D957DF">
        <w:rPr>
          <w:i w:val="0"/>
        </w:rPr>
        <w:t>Copy Features</w:t>
      </w:r>
      <w:r w:rsidR="00D957DF">
        <w:t xml:space="preserve"> to create a new subset shapefile.</w:t>
      </w:r>
    </w:p>
    <w:p w14:paraId="54A126F3" w14:textId="489783B1" w:rsidR="00024B5E" w:rsidRDefault="000605E8" w:rsidP="00D957DF">
      <w:pPr>
        <w:keepNext/>
        <w:jc w:val="center"/>
      </w:pPr>
      <w:r>
        <w:rPr>
          <w:noProof/>
        </w:rPr>
        <w:drawing>
          <wp:inline distT="0" distB="0" distL="0" distR="0" wp14:anchorId="6800D0AC" wp14:editId="6394AC3F">
            <wp:extent cx="4453875" cy="4076700"/>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58420" cy="4080860"/>
                    </a:xfrm>
                    <a:prstGeom prst="rect">
                      <a:avLst/>
                    </a:prstGeom>
                  </pic:spPr>
                </pic:pic>
              </a:graphicData>
            </a:graphic>
          </wp:inline>
        </w:drawing>
      </w:r>
    </w:p>
    <w:p w14:paraId="7E62733C" w14:textId="56539071" w:rsidR="00074306" w:rsidRDefault="00024B5E" w:rsidP="00074306">
      <w:pPr>
        <w:pStyle w:val="Caption"/>
        <w:spacing w:line="360" w:lineRule="auto"/>
        <w:jc w:val="center"/>
      </w:pPr>
      <w:bookmarkStart w:id="29" w:name="_Ref519029753"/>
      <w:bookmarkStart w:id="30" w:name="_Toc519356932"/>
      <w:bookmarkStart w:id="31" w:name="_Ref519029764"/>
      <w:r>
        <w:t xml:space="preserve">Figure </w:t>
      </w:r>
      <w:r w:rsidR="00244376">
        <w:fldChar w:fldCharType="begin"/>
      </w:r>
      <w:r w:rsidR="00244376">
        <w:instrText xml:space="preserve"> STYLEREF 1 \s </w:instrText>
      </w:r>
      <w:r w:rsidR="00244376">
        <w:fldChar w:fldCharType="separate"/>
      </w:r>
      <w:r w:rsidR="00244376">
        <w:rPr>
          <w:noProof/>
        </w:rPr>
        <w:t>2</w:t>
      </w:r>
      <w:r w:rsidR="00244376">
        <w:fldChar w:fldCharType="end"/>
      </w:r>
      <w:r w:rsidR="00244376">
        <w:noBreakHyphen/>
      </w:r>
      <w:r w:rsidR="00244376">
        <w:fldChar w:fldCharType="begin"/>
      </w:r>
      <w:r w:rsidR="00244376">
        <w:instrText xml:space="preserve"> SEQ Figure \* ARABIC \s 1 </w:instrText>
      </w:r>
      <w:r w:rsidR="00244376">
        <w:fldChar w:fldCharType="separate"/>
      </w:r>
      <w:r w:rsidR="00244376">
        <w:rPr>
          <w:noProof/>
        </w:rPr>
        <w:t>1</w:t>
      </w:r>
      <w:r w:rsidR="00244376">
        <w:fldChar w:fldCharType="end"/>
      </w:r>
      <w:bookmarkEnd w:id="31"/>
      <w:r>
        <w:t xml:space="preserve"> The fourteen primary watersheds in SWNS that form the boundary of the study area</w:t>
      </w:r>
      <w:bookmarkEnd w:id="29"/>
      <w:r w:rsidR="00D957DF">
        <w:t>.</w:t>
      </w:r>
      <w:bookmarkStart w:id="32" w:name="_Toc515965391"/>
      <w:bookmarkEnd w:id="30"/>
    </w:p>
    <w:p w14:paraId="43336EB1" w14:textId="6E84F972" w:rsidR="00C14453" w:rsidRDefault="00C14453" w:rsidP="00C14453">
      <w:pPr>
        <w:pStyle w:val="Heading4"/>
      </w:pPr>
      <w:r>
        <w:t>Stations Shapefile</w:t>
      </w:r>
      <w:bookmarkEnd w:id="32"/>
    </w:p>
    <w:p w14:paraId="272A5505" w14:textId="2238BE25" w:rsidR="00C14453" w:rsidRPr="004E40D6" w:rsidRDefault="001B6C92" w:rsidP="00FA489C">
      <w:pPr>
        <w:ind w:firstLine="720"/>
      </w:pPr>
      <w:r>
        <w:t>The weather station location as a shapefile of points was acquired through the AGRG</w:t>
      </w:r>
      <w:r w:rsidR="00C14453">
        <w:t xml:space="preserve">. Using the ArcGIS geoprocessing tool, </w:t>
      </w:r>
      <w:r w:rsidR="00C14453">
        <w:rPr>
          <w:i/>
        </w:rPr>
        <w:t>Add XY to Layer</w:t>
      </w:r>
      <w:r w:rsidR="00C14453">
        <w:t xml:space="preserve">, the geographic coordinates for each station in NAD 83 UTM Zone 20 were extracted to data table. These coordinates were joined back to the temperatures data frame by station I.D., to add geographic information to each station in the study. </w:t>
      </w:r>
    </w:p>
    <w:p w14:paraId="10EEC2B9" w14:textId="2418AA1C" w:rsidR="00024B5E" w:rsidRDefault="003D6592" w:rsidP="00D957DF">
      <w:pPr>
        <w:pStyle w:val="Heading4"/>
      </w:pPr>
      <w:r>
        <w:rPr>
          <w:noProof/>
        </w:rPr>
        <mc:AlternateContent>
          <mc:Choice Requires="wps">
            <w:drawing>
              <wp:anchor distT="0" distB="0" distL="114300" distR="114300" simplePos="0" relativeHeight="251665409" behindDoc="1" locked="0" layoutInCell="1" allowOverlap="1" wp14:anchorId="3EBB5300" wp14:editId="205872E1">
                <wp:simplePos x="0" y="0"/>
                <wp:positionH relativeFrom="column">
                  <wp:posOffset>2709545</wp:posOffset>
                </wp:positionH>
                <wp:positionV relativeFrom="paragraph">
                  <wp:posOffset>2936240</wp:posOffset>
                </wp:positionV>
                <wp:extent cx="3221355" cy="635"/>
                <wp:effectExtent l="0" t="0" r="0" b="0"/>
                <wp:wrapTight wrapText="bothSides">
                  <wp:wrapPolygon edited="0">
                    <wp:start x="0" y="0"/>
                    <wp:lineTo x="0" y="21600"/>
                    <wp:lineTo x="21600" y="21600"/>
                    <wp:lineTo x="21600" y="0"/>
                  </wp:wrapPolygon>
                </wp:wrapTight>
                <wp:docPr id="135" name="Text Box 135"/>
                <wp:cNvGraphicFramePr/>
                <a:graphic xmlns:a="http://schemas.openxmlformats.org/drawingml/2006/main">
                  <a:graphicData uri="http://schemas.microsoft.com/office/word/2010/wordprocessingShape">
                    <wps:wsp>
                      <wps:cNvSpPr txBox="1"/>
                      <wps:spPr>
                        <a:xfrm>
                          <a:off x="0" y="0"/>
                          <a:ext cx="3221355" cy="635"/>
                        </a:xfrm>
                        <a:prstGeom prst="rect">
                          <a:avLst/>
                        </a:prstGeom>
                        <a:solidFill>
                          <a:prstClr val="white"/>
                        </a:solidFill>
                        <a:ln>
                          <a:noFill/>
                        </a:ln>
                      </wps:spPr>
                      <wps:txbx>
                        <w:txbxContent>
                          <w:p w14:paraId="33B1741F" w14:textId="0C5F8350" w:rsidR="0013137E" w:rsidRPr="00D403C0" w:rsidRDefault="0013137E" w:rsidP="003D6592">
                            <w:pPr>
                              <w:pStyle w:val="Caption"/>
                              <w:rPr>
                                <w:noProof/>
                              </w:rPr>
                            </w:pPr>
                            <w:bookmarkStart w:id="33" w:name="_Toc519356933"/>
                            <w:bookmarkStart w:id="34" w:name="_Ref51935694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w:t>
                            </w:r>
                            <w:r>
                              <w:fldChar w:fldCharType="end"/>
                            </w:r>
                            <w:bookmarkEnd w:id="34"/>
                            <w:r>
                              <w:t xml:space="preserve"> The DEM of SWNS used in analysis. Reprojected, cropped and resampled from Nova Scotia Department of Natural Resources.</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B5300" id="Text Box 135" o:spid="_x0000_s1031" type="#_x0000_t202" style="position:absolute;left:0;text-align:left;margin-left:213.35pt;margin-top:231.2pt;width:253.65pt;height:.05pt;z-index:-25165107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" stroked="f">
                <v:textbox style="mso-fit-shape-to-text:t" inset="0,0,0,0">
                  <w:txbxContent>
                    <w:p w14:paraId="33B1741F" w14:textId="0C5F8350" w:rsidR="0013137E" w:rsidRPr="00D403C0" w:rsidRDefault="0013137E" w:rsidP="003D6592">
                      <w:pPr>
                        <w:pStyle w:val="Caption"/>
                        <w:rPr>
                          <w:noProof/>
                        </w:rPr>
                      </w:pPr>
                      <w:bookmarkStart w:id="35" w:name="_Toc519356933"/>
                      <w:bookmarkStart w:id="36" w:name="_Ref51935694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w:t>
                      </w:r>
                      <w:r>
                        <w:fldChar w:fldCharType="end"/>
                      </w:r>
                      <w:bookmarkEnd w:id="36"/>
                      <w:r>
                        <w:t xml:space="preserve"> The DEM of SWNS used in analysis. Reprojected, cropped and resampled from Nova Scotia Department of Natural Resources.</w:t>
                      </w:r>
                      <w:bookmarkEnd w:id="35"/>
                    </w:p>
                  </w:txbxContent>
                </v:textbox>
                <w10:wrap type="tight"/>
              </v:shape>
            </w:pict>
          </mc:Fallback>
        </mc:AlternateContent>
      </w:r>
      <w:r w:rsidR="000605E8">
        <w:rPr>
          <w:noProof/>
        </w:rPr>
        <w:drawing>
          <wp:anchor distT="0" distB="0" distL="114300" distR="114300" simplePos="0" relativeHeight="251659265" behindDoc="1" locked="0" layoutInCell="1" allowOverlap="1" wp14:anchorId="2659AEB9" wp14:editId="3C36B4D6">
            <wp:simplePos x="0" y="0"/>
            <wp:positionH relativeFrom="margin">
              <wp:posOffset>2709545</wp:posOffset>
            </wp:positionH>
            <wp:positionV relativeFrom="paragraph">
              <wp:posOffset>0</wp:posOffset>
            </wp:positionV>
            <wp:extent cx="3221355" cy="2879090"/>
            <wp:effectExtent l="0" t="0" r="0" b="0"/>
            <wp:wrapTight wrapText="bothSides">
              <wp:wrapPolygon edited="0">
                <wp:start x="0" y="0"/>
                <wp:lineTo x="0" y="21438"/>
                <wp:lineTo x="21459" y="21438"/>
                <wp:lineTo x="21459" y="0"/>
                <wp:lineTo x="0" y="0"/>
              </wp:wrapPolygon>
            </wp:wrapTight>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221355" cy="2879090"/>
                    </a:xfrm>
                    <a:prstGeom prst="rect">
                      <a:avLst/>
                    </a:prstGeom>
                  </pic:spPr>
                </pic:pic>
              </a:graphicData>
            </a:graphic>
            <wp14:sizeRelH relativeFrom="page">
              <wp14:pctWidth>0</wp14:pctWidth>
            </wp14:sizeRelH>
            <wp14:sizeRelV relativeFrom="page">
              <wp14:pctHeight>0</wp14:pctHeight>
            </wp14:sizeRelV>
          </wp:anchor>
        </w:drawing>
      </w:r>
      <w:r w:rsidR="00024B5E">
        <w:t>Digital Elevation Model (DEM)</w:t>
      </w:r>
    </w:p>
    <w:p w14:paraId="32B0DD51" w14:textId="608C02CC" w:rsidR="00024B5E" w:rsidRPr="00B253B9" w:rsidRDefault="00024B5E" w:rsidP="00D957DF">
      <w:r>
        <w:tab/>
        <w:t xml:space="preserve">The enhanced DEM product (DP ME 55, Version 2, 2006) (Department of Natural Resources, Geoscience &amp; Mines Branch) of Nova Scotia was obtained online through the provincial government website. The DEM was originally generated at a resolution of 20m with input coverages that include elevation points, hydrologic features and contour lines. </w:t>
      </w:r>
      <w:r w:rsidR="00B253B9">
        <w:t xml:space="preserve">The DEM was cropped to the study area in ArcGIS Pro with the </w:t>
      </w:r>
      <w:r w:rsidR="00B253B9">
        <w:rPr>
          <w:i/>
        </w:rPr>
        <w:t>Extract by Mask</w:t>
      </w:r>
      <w:r w:rsidR="00B253B9">
        <w:t xml:space="preserve"> tool. </w:t>
      </w:r>
    </w:p>
    <w:p w14:paraId="46274969" w14:textId="72B60E34" w:rsidR="00024B5E" w:rsidRDefault="00024B5E" w:rsidP="00D957DF"/>
    <w:p w14:paraId="6C382AF1" w14:textId="384DC341" w:rsidR="00024B5E" w:rsidRDefault="003D6592" w:rsidP="00D957DF">
      <w:r>
        <w:rPr>
          <w:noProof/>
        </w:rPr>
        <w:drawing>
          <wp:anchor distT="0" distB="0" distL="114300" distR="114300" simplePos="0" relativeHeight="251660289" behindDoc="1" locked="0" layoutInCell="1" allowOverlap="1" wp14:anchorId="1F19A118" wp14:editId="25BC0A78">
            <wp:simplePos x="0" y="0"/>
            <wp:positionH relativeFrom="margin">
              <wp:posOffset>2933700</wp:posOffset>
            </wp:positionH>
            <wp:positionV relativeFrom="paragraph">
              <wp:posOffset>194463</wp:posOffset>
            </wp:positionV>
            <wp:extent cx="3004185" cy="3192780"/>
            <wp:effectExtent l="0" t="0" r="5715" b="7620"/>
            <wp:wrapTight wrapText="bothSides">
              <wp:wrapPolygon edited="0">
                <wp:start x="0" y="0"/>
                <wp:lineTo x="0" y="21523"/>
                <wp:lineTo x="21504" y="21523"/>
                <wp:lineTo x="21504"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004185" cy="3192780"/>
                    </a:xfrm>
                    <a:prstGeom prst="rect">
                      <a:avLst/>
                    </a:prstGeom>
                  </pic:spPr>
                </pic:pic>
              </a:graphicData>
            </a:graphic>
            <wp14:sizeRelH relativeFrom="page">
              <wp14:pctWidth>0</wp14:pctWidth>
            </wp14:sizeRelH>
            <wp14:sizeRelV relativeFrom="page">
              <wp14:pctHeight>0</wp14:pctHeight>
            </wp14:sizeRelV>
          </wp:anchor>
        </w:drawing>
      </w:r>
      <w:r w:rsidR="00024B5E">
        <w:tab/>
        <w:t xml:space="preserve"> </w:t>
      </w:r>
    </w:p>
    <w:p w14:paraId="41D44BAC" w14:textId="35A5E4F8" w:rsidR="00024B5E" w:rsidRDefault="003D6592" w:rsidP="00D957DF">
      <w:pPr>
        <w:pStyle w:val="Heading4"/>
      </w:pPr>
      <w:r>
        <w:rPr>
          <w:noProof/>
        </w:rPr>
        <mc:AlternateContent>
          <mc:Choice Requires="wps">
            <w:drawing>
              <wp:anchor distT="0" distB="0" distL="114300" distR="114300" simplePos="0" relativeHeight="251667457" behindDoc="1" locked="0" layoutInCell="1" allowOverlap="1" wp14:anchorId="38CB659A" wp14:editId="7A20DC9F">
                <wp:simplePos x="0" y="0"/>
                <wp:positionH relativeFrom="column">
                  <wp:posOffset>2933700</wp:posOffset>
                </wp:positionH>
                <wp:positionV relativeFrom="paragraph">
                  <wp:posOffset>3277235</wp:posOffset>
                </wp:positionV>
                <wp:extent cx="3004185" cy="635"/>
                <wp:effectExtent l="0" t="0" r="0" b="0"/>
                <wp:wrapTight wrapText="bothSides">
                  <wp:wrapPolygon edited="0">
                    <wp:start x="0" y="0"/>
                    <wp:lineTo x="0" y="21600"/>
                    <wp:lineTo x="21600" y="21600"/>
                    <wp:lineTo x="21600" y="0"/>
                  </wp:wrapPolygon>
                </wp:wrapTight>
                <wp:docPr id="136" name="Text Box 136"/>
                <wp:cNvGraphicFramePr/>
                <a:graphic xmlns:a="http://schemas.openxmlformats.org/drawingml/2006/main">
                  <a:graphicData uri="http://schemas.microsoft.com/office/word/2010/wordprocessingShape">
                    <wps:wsp>
                      <wps:cNvSpPr txBox="1"/>
                      <wps:spPr>
                        <a:xfrm>
                          <a:off x="0" y="0"/>
                          <a:ext cx="3004185" cy="635"/>
                        </a:xfrm>
                        <a:prstGeom prst="rect">
                          <a:avLst/>
                        </a:prstGeom>
                        <a:solidFill>
                          <a:prstClr val="white"/>
                        </a:solidFill>
                        <a:ln>
                          <a:noFill/>
                        </a:ln>
                      </wps:spPr>
                      <wps:txbx>
                        <w:txbxContent>
                          <w:p w14:paraId="2598EDEB" w14:textId="32EC200B" w:rsidR="0013137E" w:rsidRPr="008A3796" w:rsidRDefault="0013137E" w:rsidP="003D6592">
                            <w:pPr>
                              <w:pStyle w:val="Caption"/>
                              <w:rPr>
                                <w:noProof/>
                              </w:rPr>
                            </w:pPr>
                            <w:bookmarkStart w:id="37" w:name="_Toc519356934"/>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The aspect raster in used in analysis. Generated with the DEM in</w:t>
                            </w:r>
                            <w:bookmarkEnd w:id="37"/>
                            <w:r>
                              <w:t xml:space="preserve"> </w:t>
                            </w:r>
                            <w:r>
                              <w:fldChar w:fldCharType="begin"/>
                            </w:r>
                            <w:r>
                              <w:instrText xml:space="preserve"> REF _Ref519356947 \h </w:instrText>
                            </w:r>
                            <w:r>
                              <w:fldChar w:fldCharType="separate"/>
                            </w:r>
                            <w:r>
                              <w:t xml:space="preserve">Figure </w:t>
                            </w:r>
                            <w:r>
                              <w:rPr>
                                <w:noProof/>
                              </w:rPr>
                              <w:t>2</w:t>
                            </w:r>
                            <w:r>
                              <w:noBreakHyphen/>
                            </w:r>
                            <w:r>
                              <w:rPr>
                                <w:noProof/>
                              </w:rPr>
                              <w:t>2</w:t>
                            </w:r>
                            <w:r>
                              <w:fldChar w:fldCharType="end"/>
                            </w:r>
                            <w:r>
                              <w:t xml:space="preserve"> and the Aspect tool in ArcGIS Pro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CB659A" id="Text Box 136" o:spid="_x0000_s1032" type="#_x0000_t202" style="position:absolute;left:0;text-align:left;margin-left:231pt;margin-top:258.05pt;width:236.55pt;height:.05pt;z-index:-25164902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" stroked="f">
                <v:textbox style="mso-fit-shape-to-text:t" inset="0,0,0,0">
                  <w:txbxContent>
                    <w:p w14:paraId="2598EDEB" w14:textId="32EC200B" w:rsidR="0013137E" w:rsidRPr="008A3796" w:rsidRDefault="0013137E" w:rsidP="003D6592">
                      <w:pPr>
                        <w:pStyle w:val="Caption"/>
                        <w:rPr>
                          <w:noProof/>
                        </w:rPr>
                      </w:pPr>
                      <w:bookmarkStart w:id="38" w:name="_Toc519356934"/>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The aspect raster in used in analysis. Generated with the DEM in</w:t>
                      </w:r>
                      <w:bookmarkEnd w:id="38"/>
                      <w:r>
                        <w:t xml:space="preserve"> </w:t>
                      </w:r>
                      <w:r>
                        <w:fldChar w:fldCharType="begin"/>
                      </w:r>
                      <w:r>
                        <w:instrText xml:space="preserve"> REF _Ref519356947 \h </w:instrText>
                      </w:r>
                      <w:r>
                        <w:fldChar w:fldCharType="separate"/>
                      </w:r>
                      <w:r>
                        <w:t xml:space="preserve">Figure </w:t>
                      </w:r>
                      <w:r>
                        <w:rPr>
                          <w:noProof/>
                        </w:rPr>
                        <w:t>2</w:t>
                      </w:r>
                      <w:r>
                        <w:noBreakHyphen/>
                      </w:r>
                      <w:r>
                        <w:rPr>
                          <w:noProof/>
                        </w:rPr>
                        <w:t>2</w:t>
                      </w:r>
                      <w:r>
                        <w:fldChar w:fldCharType="end"/>
                      </w:r>
                      <w:r>
                        <w:t xml:space="preserve"> and the Aspect tool in ArcGIS Pro </w:t>
                      </w:r>
                    </w:p>
                  </w:txbxContent>
                </v:textbox>
                <w10:wrap type="tight"/>
              </v:shape>
            </w:pict>
          </mc:Fallback>
        </mc:AlternateContent>
      </w:r>
      <w:r w:rsidR="00024B5E">
        <w:t xml:space="preserve">Aspect </w:t>
      </w:r>
    </w:p>
    <w:p w14:paraId="4C0891BB" w14:textId="21F39974" w:rsidR="000605E8" w:rsidRDefault="000605E8" w:rsidP="000605E8">
      <w:r>
        <w:tab/>
        <w:t xml:space="preserve">The aspect raster </w:t>
      </w:r>
      <w:r w:rsidR="00E05F90">
        <w:t>was generated from the SWSN DEM</w:t>
      </w:r>
      <w:r>
        <w:t xml:space="preserve"> using the </w:t>
      </w:r>
      <w:r>
        <w:rPr>
          <w:i/>
        </w:rPr>
        <w:t>Aspect</w:t>
      </w:r>
      <w:r>
        <w:t xml:space="preserve"> tool in ArcGIS Pro</w:t>
      </w:r>
      <w:r w:rsidR="00E05F90">
        <w:t xml:space="preserve"> (Method = Planar)</w:t>
      </w:r>
      <w:r>
        <w:t>. The following function was then applied to the raster cell values within R Studio</w:t>
      </w:r>
      <w:r w:rsidR="0046643C">
        <w:t xml:space="preserve"> (See</w:t>
      </w:r>
      <w:r w:rsidR="00832EC5">
        <w:t xml:space="preserve"> </w:t>
      </w:r>
      <w:r w:rsidR="00832EC5">
        <w:fldChar w:fldCharType="begin"/>
      </w:r>
      <w:r w:rsidR="00832EC5">
        <w:instrText xml:space="preserve"> REF _Ref519425903 \h </w:instrText>
      </w:r>
      <w:r w:rsidR="00832EC5">
        <w:fldChar w:fldCharType="separate"/>
      </w:r>
      <w:r w:rsidR="005D0B91">
        <w:t>Appendix A: Scripts for Data Preparation</w:t>
      </w:r>
      <w:r w:rsidR="00832EC5">
        <w:fldChar w:fldCharType="end"/>
      </w:r>
      <w:r w:rsidR="0046643C">
        <w:t>)</w:t>
      </w:r>
      <w:r>
        <w:t>:</w:t>
      </w:r>
    </w:p>
    <w:p w14:paraId="7FCB9F20" w14:textId="77777777" w:rsidR="000605E8" w:rsidRPr="003065D9" w:rsidRDefault="000605E8" w:rsidP="000605E8">
      <w:pPr>
        <w:rPr>
          <w:rFonts w:eastAsiaTheme="minorEastAsia"/>
        </w:rPr>
      </w:pPr>
      <m:oMathPara>
        <m:oMath>
          <m:r>
            <w:rPr>
              <w:rFonts w:ascii="Cambria Math" w:hAnsi="Cambria Math"/>
            </w:rPr>
            <m:t>y=|x-180|</m:t>
          </m:r>
        </m:oMath>
      </m:oMathPara>
    </w:p>
    <w:p w14:paraId="1E3DB316" w14:textId="003269AB" w:rsidR="000605E8" w:rsidRDefault="000605E8" w:rsidP="000605E8">
      <w:r>
        <w:t xml:space="preserve">The aspect raster </w:t>
      </w:r>
      <w:r w:rsidR="00227678">
        <w:t>now has a range of 0-180</w:t>
      </w:r>
      <w:r>
        <w:t xml:space="preserve">, where 0 is completely northward, 180 is completely southward, and 90 is completely eastward or westward. </w:t>
      </w:r>
    </w:p>
    <w:p w14:paraId="214F4B9B" w14:textId="4050B822" w:rsidR="00024B5E" w:rsidRPr="000407AE" w:rsidRDefault="00664D35" w:rsidP="00E6694F">
      <w:pPr>
        <w:pStyle w:val="Heading4"/>
        <w:spacing w:after="200"/>
      </w:pPr>
      <w:r>
        <w:rPr>
          <w:noProof/>
        </w:rPr>
        <w:drawing>
          <wp:anchor distT="0" distB="0" distL="114300" distR="114300" simplePos="0" relativeHeight="251661313" behindDoc="1" locked="0" layoutInCell="1" allowOverlap="1" wp14:anchorId="5260E808" wp14:editId="3D285793">
            <wp:simplePos x="0" y="0"/>
            <wp:positionH relativeFrom="column">
              <wp:posOffset>3051776</wp:posOffset>
            </wp:positionH>
            <wp:positionV relativeFrom="paragraph">
              <wp:posOffset>24063</wp:posOffset>
            </wp:positionV>
            <wp:extent cx="2999979" cy="2315688"/>
            <wp:effectExtent l="0" t="0" r="0" b="8890"/>
            <wp:wrapTight wrapText="bothSides">
              <wp:wrapPolygon edited="0">
                <wp:start x="0" y="0"/>
                <wp:lineTo x="0" y="21505"/>
                <wp:lineTo x="21399" y="21505"/>
                <wp:lineTo x="21399"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99979" cy="2315688"/>
                    </a:xfrm>
                    <a:prstGeom prst="rect">
                      <a:avLst/>
                    </a:prstGeom>
                  </pic:spPr>
                </pic:pic>
              </a:graphicData>
            </a:graphic>
            <wp14:sizeRelH relativeFrom="margin">
              <wp14:pctWidth>0</wp14:pctWidth>
            </wp14:sizeRelH>
            <wp14:sizeRelV relativeFrom="margin">
              <wp14:pctHeight>0</wp14:pctHeight>
            </wp14:sizeRelV>
          </wp:anchor>
        </w:drawing>
      </w:r>
      <w:r w:rsidR="00024B5E">
        <w:t xml:space="preserve">Proximity to the Coastline </w:t>
      </w:r>
    </w:p>
    <w:p w14:paraId="7A144FFF" w14:textId="1D79D9E8" w:rsidR="00024B5E" w:rsidRDefault="00024B5E" w:rsidP="00D957DF">
      <w:r>
        <w:tab/>
        <w:t xml:space="preserve">A generalized coastline was digitized around SWNS in ArcGIS Pro. Then the proximity to coastline raster was generated using the </w:t>
      </w:r>
      <w:r>
        <w:rPr>
          <w:i/>
        </w:rPr>
        <w:t>Euclidean Distance</w:t>
      </w:r>
      <w:r>
        <w:t xml:space="preserve"> tool in ArcGIS Pro, and all environments set to the modified DEM</w:t>
      </w:r>
      <w:r w:rsidR="00E05F90">
        <w:t xml:space="preserve"> (</w:t>
      </w:r>
      <w:r w:rsidR="004F751E">
        <w:t>cell size, extents, coordinate system</w:t>
      </w:r>
      <w:r w:rsidR="00E05F90">
        <w:t>)</w:t>
      </w:r>
      <w:r>
        <w:t>. Within R Studio, the values of the raster were capped at 30 000m</w:t>
      </w:r>
      <w:r w:rsidR="00832EC5">
        <w:t xml:space="preserve"> (See </w:t>
      </w:r>
      <w:r w:rsidR="00832EC5">
        <w:fldChar w:fldCharType="begin"/>
      </w:r>
      <w:r w:rsidR="00832EC5">
        <w:instrText xml:space="preserve"> REF _Ref519425903 \h </w:instrText>
      </w:r>
      <w:r w:rsidR="00832EC5">
        <w:fldChar w:fldCharType="separate"/>
      </w:r>
      <w:r w:rsidR="005D0B91">
        <w:t>Appendix A: Scripts for Data Preparation</w:t>
      </w:r>
      <w:r w:rsidR="00832EC5">
        <w:fldChar w:fldCharType="end"/>
      </w:r>
      <w:r w:rsidR="00832EC5">
        <w:t>)</w:t>
      </w:r>
      <w:r>
        <w:t xml:space="preserve">. </w:t>
      </w:r>
    </w:p>
    <w:p w14:paraId="1D9E8DB9" w14:textId="39DAE9BB" w:rsidR="00E6694F" w:rsidRPr="00E6694F" w:rsidRDefault="00664D35" w:rsidP="00E6694F">
      <w:pPr>
        <w:pStyle w:val="Heading4"/>
      </w:pPr>
      <w:r>
        <w:rPr>
          <w:noProof/>
        </w:rPr>
        <w:drawing>
          <wp:anchor distT="0" distB="0" distL="114300" distR="114300" simplePos="0" relativeHeight="251662337" behindDoc="1" locked="0" layoutInCell="1" allowOverlap="1" wp14:anchorId="7BF7DB46" wp14:editId="4277B344">
            <wp:simplePos x="0" y="0"/>
            <wp:positionH relativeFrom="margin">
              <wp:align>right</wp:align>
            </wp:positionH>
            <wp:positionV relativeFrom="paragraph">
              <wp:posOffset>12700</wp:posOffset>
            </wp:positionV>
            <wp:extent cx="2981325" cy="2574925"/>
            <wp:effectExtent l="0" t="0" r="9525" b="0"/>
            <wp:wrapTight wrapText="bothSides">
              <wp:wrapPolygon edited="0">
                <wp:start x="0" y="0"/>
                <wp:lineTo x="0" y="21414"/>
                <wp:lineTo x="21531" y="21414"/>
                <wp:lineTo x="21531" y="0"/>
                <wp:lineTo x="0" y="0"/>
              </wp:wrapPolygon>
            </wp:wrapTight>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2981325" cy="2574925"/>
                    </a:xfrm>
                    <a:prstGeom prst="rect">
                      <a:avLst/>
                    </a:prstGeom>
                  </pic:spPr>
                </pic:pic>
              </a:graphicData>
            </a:graphic>
            <wp14:sizeRelH relativeFrom="page">
              <wp14:pctWidth>0</wp14:pctWidth>
            </wp14:sizeRelH>
            <wp14:sizeRelV relativeFrom="page">
              <wp14:pctHeight>0</wp14:pctHeight>
            </wp14:sizeRelV>
          </wp:anchor>
        </w:drawing>
      </w:r>
      <w:r w:rsidR="00191631">
        <w:t>Slope</w:t>
      </w:r>
    </w:p>
    <w:p w14:paraId="3AA62891" w14:textId="7872E4C0" w:rsidR="005818F7" w:rsidRDefault="00E05F90" w:rsidP="003D6592">
      <w:pPr>
        <w:ind w:firstLine="720"/>
      </w:pPr>
      <w:r>
        <w:t xml:space="preserve">The slope raster was generated from the SWNS dem using the </w:t>
      </w:r>
      <w:r>
        <w:rPr>
          <w:i/>
        </w:rPr>
        <w:t>Slope</w:t>
      </w:r>
      <w:r>
        <w:t xml:space="preserve"> tool in ArcGIS Pro (Output Measurement = Degrees, Method = planar, Z factor = 1).  </w:t>
      </w:r>
    </w:p>
    <w:p w14:paraId="5BE27190" w14:textId="1492B63F" w:rsidR="004F751E" w:rsidRDefault="004F751E" w:rsidP="00E05F90">
      <w:pPr>
        <w:ind w:firstLine="720"/>
      </w:pPr>
      <w:r>
        <w:br w:type="page"/>
      </w:r>
    </w:p>
    <w:p w14:paraId="5B663E3D" w14:textId="77777777" w:rsidR="00E05F90" w:rsidRPr="00E05F90" w:rsidRDefault="00E05F90" w:rsidP="00E05F90">
      <w:pPr>
        <w:ind w:firstLine="720"/>
      </w:pPr>
    </w:p>
    <w:p w14:paraId="784DEFE8" w14:textId="7C6EA291" w:rsidR="00024B5E" w:rsidRDefault="00024B5E" w:rsidP="00D957DF">
      <w:pPr>
        <w:pStyle w:val="Heading4"/>
      </w:pPr>
      <w:r>
        <w:t>Easting and Northing Rasters</w:t>
      </w:r>
    </w:p>
    <w:p w14:paraId="5C46F46A" w14:textId="7EA244B6" w:rsidR="004F751E" w:rsidRDefault="004F751E" w:rsidP="009D7FF8">
      <w:pPr>
        <w:ind w:firstLine="720"/>
      </w:pPr>
      <w:r>
        <w:t>An easting and a northing raster were generated from the</w:t>
      </w:r>
      <w:r w:rsidR="009D7FF8">
        <w:t xml:space="preserve"> SWNS</w:t>
      </w:r>
      <w:r w:rsidR="00FF3C20">
        <w:t xml:space="preserve"> DEM by a multi-step workflow in</w:t>
      </w:r>
      <w:r>
        <w:t xml:space="preserve"> ArcGIS Pro. </w:t>
      </w:r>
      <w:r w:rsidR="00FF3C20">
        <w:t>First, t</w:t>
      </w:r>
      <w:r>
        <w:t xml:space="preserve">he DEM was converted to a points feature class with </w:t>
      </w:r>
      <w:r>
        <w:rPr>
          <w:i/>
        </w:rPr>
        <w:t>Raster to Points</w:t>
      </w:r>
      <w:r w:rsidR="00B253B9">
        <w:t>. Eastings and northing values</w:t>
      </w:r>
      <w:r>
        <w:t xml:space="preserve"> were </w:t>
      </w:r>
      <w:r w:rsidR="00B253B9">
        <w:t xml:space="preserve">then </w:t>
      </w:r>
      <w:r>
        <w:t>extracted to the attribute table</w:t>
      </w:r>
      <w:r w:rsidR="00B253B9">
        <w:t>,</w:t>
      </w:r>
      <w:r>
        <w:t xml:space="preserve"> with </w:t>
      </w:r>
      <w:r w:rsidR="00B253B9">
        <w:t xml:space="preserve">the </w:t>
      </w:r>
      <w:r>
        <w:rPr>
          <w:i/>
        </w:rPr>
        <w:t>Add XY to Layer</w:t>
      </w:r>
      <w:r w:rsidR="00B253B9">
        <w:rPr>
          <w:i/>
        </w:rPr>
        <w:t xml:space="preserve"> </w:t>
      </w:r>
      <w:r w:rsidR="00B253B9">
        <w:t>tool</w:t>
      </w:r>
      <w:r>
        <w:t>. The points were</w:t>
      </w:r>
      <w:r w:rsidR="00B253B9">
        <w:t xml:space="preserve"> finally</w:t>
      </w:r>
      <w:r>
        <w:t xml:space="preserve"> converted back to a raster twice, once with the eastings then with the northings with </w:t>
      </w:r>
      <w:r>
        <w:rPr>
          <w:i/>
        </w:rPr>
        <w:t>Convert Points to Raster</w:t>
      </w:r>
      <w:r>
        <w:t xml:space="preserve">. </w:t>
      </w:r>
    </w:p>
    <w:p w14:paraId="3B5F90E8" w14:textId="5A2F6B3D" w:rsidR="004F751E" w:rsidRPr="004F751E" w:rsidRDefault="004F751E" w:rsidP="004F751E"/>
    <w:p w14:paraId="60F9844D" w14:textId="77777777" w:rsidR="00024B5E" w:rsidRPr="0019087F" w:rsidRDefault="00024B5E" w:rsidP="000605E8">
      <w:pPr>
        <w:jc w:val="center"/>
      </w:pPr>
      <w:r>
        <w:rPr>
          <w:noProof/>
        </w:rPr>
        <w:drawing>
          <wp:inline distT="0" distB="0" distL="0" distR="0" wp14:anchorId="58723DA6" wp14:editId="797E48FA">
            <wp:extent cx="5295331" cy="2505007"/>
            <wp:effectExtent l="0" t="0" r="63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95331" cy="2505007"/>
                    </a:xfrm>
                    <a:prstGeom prst="rect">
                      <a:avLst/>
                    </a:prstGeom>
                    <a:noFill/>
                    <a:ln>
                      <a:noFill/>
                    </a:ln>
                  </pic:spPr>
                </pic:pic>
              </a:graphicData>
            </a:graphic>
          </wp:inline>
        </w:drawing>
      </w:r>
    </w:p>
    <w:p w14:paraId="11273C97" w14:textId="0393344E" w:rsidR="006F30C4" w:rsidRDefault="00185D8F" w:rsidP="00D957DF">
      <w:r>
        <w:rPr>
          <w:noProof/>
        </w:rPr>
        <w:drawing>
          <wp:anchor distT="0" distB="0" distL="114300" distR="114300" simplePos="0" relativeHeight="251663361" behindDoc="1" locked="0" layoutInCell="1" allowOverlap="1" wp14:anchorId="4D4B0745" wp14:editId="482D39FA">
            <wp:simplePos x="0" y="0"/>
            <wp:positionH relativeFrom="column">
              <wp:posOffset>3022142</wp:posOffset>
            </wp:positionH>
            <wp:positionV relativeFrom="paragraph">
              <wp:posOffset>356787</wp:posOffset>
            </wp:positionV>
            <wp:extent cx="2922104" cy="2523437"/>
            <wp:effectExtent l="0" t="0" r="0" b="0"/>
            <wp:wrapTight wrapText="bothSides">
              <wp:wrapPolygon edited="0">
                <wp:start x="0" y="0"/>
                <wp:lineTo x="0" y="21366"/>
                <wp:lineTo x="21408" y="21366"/>
                <wp:lineTo x="21408" y="0"/>
                <wp:lineTo x="0" y="0"/>
              </wp:wrapPolygon>
            </wp:wrapTight>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2922104" cy="2523437"/>
                    </a:xfrm>
                    <a:prstGeom prst="rect">
                      <a:avLst/>
                    </a:prstGeom>
                  </pic:spPr>
                </pic:pic>
              </a:graphicData>
            </a:graphic>
          </wp:anchor>
        </w:drawing>
      </w:r>
    </w:p>
    <w:p w14:paraId="62DF5946" w14:textId="0FFCCEBF" w:rsidR="00185D8F" w:rsidRPr="00185D8F" w:rsidRDefault="006F30C4" w:rsidP="00E6694F">
      <w:pPr>
        <w:pStyle w:val="Heading4"/>
        <w:spacing w:after="200"/>
      </w:pPr>
      <w:r>
        <w:t>Topographic Position Index (TPI)</w:t>
      </w:r>
    </w:p>
    <w:p w14:paraId="576FFCE7" w14:textId="1A100376" w:rsidR="00185D8F" w:rsidRDefault="00185D8F" w:rsidP="0060610C">
      <w:r>
        <w:tab/>
        <w:t>The TPI raster was  acquired  through the AGRG at a 20m resolution.</w:t>
      </w:r>
    </w:p>
    <w:p w14:paraId="6150F36F" w14:textId="2D70AF1E" w:rsidR="00185D8F" w:rsidRDefault="00185D8F" w:rsidP="0060610C"/>
    <w:p w14:paraId="56FADFD3" w14:textId="716977E4" w:rsidR="00185D8F" w:rsidRDefault="00185D8F" w:rsidP="0060610C"/>
    <w:p w14:paraId="762968A6" w14:textId="2DA0AE34" w:rsidR="00185D8F" w:rsidRDefault="00185D8F" w:rsidP="0060610C"/>
    <w:p w14:paraId="0847CB26" w14:textId="45492481" w:rsidR="00185D8F" w:rsidRDefault="00185D8F" w:rsidP="0060610C"/>
    <w:p w14:paraId="220A4F71" w14:textId="00966F15" w:rsidR="00185D8F" w:rsidRDefault="00185D8F" w:rsidP="0060610C"/>
    <w:p w14:paraId="2630219E" w14:textId="1F866B97" w:rsidR="00185D8F" w:rsidRDefault="00185D8F" w:rsidP="0060610C"/>
    <w:p w14:paraId="69C00518" w14:textId="0ED82C37" w:rsidR="00024B5E" w:rsidRDefault="00024B5E" w:rsidP="00D957DF">
      <w:pPr>
        <w:pStyle w:val="Heading4"/>
      </w:pPr>
      <w:r>
        <w:t>Solar Radiation</w:t>
      </w:r>
    </w:p>
    <w:p w14:paraId="06904702" w14:textId="10502489" w:rsidR="00024B5E" w:rsidRPr="00526B74" w:rsidRDefault="00024B5E" w:rsidP="007F0096">
      <w:pPr>
        <w:ind w:firstLine="720"/>
      </w:pPr>
      <w:r>
        <w:t xml:space="preserve">Solar radiation rasters were acquired as daily sums at a 700m resolution from the AGRG. The original source of the data is the GOES archive online (reference this better). Using </w:t>
      </w:r>
      <w:r w:rsidRPr="00BC5743">
        <w:rPr>
          <w:rFonts w:ascii="Courier New" w:hAnsi="Courier New" w:cs="Courier New"/>
        </w:rPr>
        <w:t>arcpy</w:t>
      </w:r>
      <w:r>
        <w:t xml:space="preserve"> functions, the rasters were reprojected, masked to the study area, and resampled to a 200m resolution</w:t>
      </w:r>
      <w:r w:rsidR="001B6C92">
        <w:t xml:space="preserve"> (See </w:t>
      </w:r>
      <w:r w:rsidR="001B6C92">
        <w:fldChar w:fldCharType="begin"/>
      </w:r>
      <w:r w:rsidR="001B6C92">
        <w:instrText xml:space="preserve"> REF _Ref519425903 \h </w:instrText>
      </w:r>
      <w:r w:rsidR="001B6C92">
        <w:fldChar w:fldCharType="separate"/>
      </w:r>
      <w:r w:rsidR="005D0B91">
        <w:t>Appendix A: Scripts for Data Preparation</w:t>
      </w:r>
      <w:r w:rsidR="001B6C92">
        <w:fldChar w:fldCharType="end"/>
      </w:r>
      <w:r w:rsidR="001B6C92">
        <w:t xml:space="preserve"> - 2 )</w:t>
      </w:r>
      <w:r>
        <w:t xml:space="preserve">. </w:t>
      </w:r>
    </w:p>
    <w:p w14:paraId="32A172F9" w14:textId="20A41453" w:rsidR="007F0096" w:rsidRDefault="007F0096" w:rsidP="00D957DF"/>
    <w:p w14:paraId="51AC720B" w14:textId="03518E95" w:rsidR="007F0096" w:rsidRDefault="007F0096" w:rsidP="00D957DF"/>
    <w:p w14:paraId="6121C12B" w14:textId="77777777" w:rsidR="004B538E" w:rsidRDefault="00B253B9" w:rsidP="004B538E">
      <w:pPr>
        <w:keepNext/>
      </w:pPr>
      <w:r>
        <w:rPr>
          <w:noProof/>
        </w:rPr>
        <w:drawing>
          <wp:inline distT="0" distB="0" distL="0" distR="0" wp14:anchorId="75BC7FB4" wp14:editId="440E1EFE">
            <wp:extent cx="5943600" cy="4959985"/>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959985"/>
                    </a:xfrm>
                    <a:prstGeom prst="rect">
                      <a:avLst/>
                    </a:prstGeom>
                  </pic:spPr>
                </pic:pic>
              </a:graphicData>
            </a:graphic>
          </wp:inline>
        </w:drawing>
      </w:r>
    </w:p>
    <w:p w14:paraId="6B8E2F7B" w14:textId="4AA28772" w:rsidR="00B1024E" w:rsidRPr="00B1024E" w:rsidRDefault="004B538E" w:rsidP="004B538E">
      <w:pPr>
        <w:pStyle w:val="Caption"/>
        <w:jc w:val="center"/>
      </w:pPr>
      <w:r>
        <w:t xml:space="preserve">Figure </w:t>
      </w:r>
      <w:r w:rsidR="00244376">
        <w:fldChar w:fldCharType="begin"/>
      </w:r>
      <w:r w:rsidR="00244376">
        <w:instrText xml:space="preserve"> STYLEREF 1 \s </w:instrText>
      </w:r>
      <w:r w:rsidR="00244376">
        <w:fldChar w:fldCharType="separate"/>
      </w:r>
      <w:r w:rsidR="00244376">
        <w:rPr>
          <w:noProof/>
        </w:rPr>
        <w:t>2</w:t>
      </w:r>
      <w:r w:rsidR="00244376">
        <w:fldChar w:fldCharType="end"/>
      </w:r>
      <w:r w:rsidR="00244376">
        <w:noBreakHyphen/>
      </w:r>
      <w:r w:rsidR="00244376">
        <w:fldChar w:fldCharType="begin"/>
      </w:r>
      <w:r w:rsidR="00244376">
        <w:instrText xml:space="preserve"> SEQ Figure \* ARABIC \s 1 </w:instrText>
      </w:r>
      <w:r w:rsidR="00244376">
        <w:fldChar w:fldCharType="separate"/>
      </w:r>
      <w:r w:rsidR="00244376">
        <w:rPr>
          <w:noProof/>
        </w:rPr>
        <w:t>4</w:t>
      </w:r>
      <w:r w:rsidR="00244376">
        <w:fldChar w:fldCharType="end"/>
      </w:r>
      <w:r>
        <w:t xml:space="preserve"> The daily sums of solar irradiation (kW h/m</w:t>
      </w:r>
      <w:r>
        <w:rPr>
          <w:vertAlign w:val="superscript"/>
        </w:rPr>
        <w:t>2</w:t>
      </w:r>
      <w:r>
        <w:t xml:space="preserve"> ) in SWNS for the dates June 5th - June 8th, 2016.</w:t>
      </w:r>
    </w:p>
    <w:p w14:paraId="63607524" w14:textId="60E02B84" w:rsidR="00A04F70" w:rsidRDefault="00BB13C4" w:rsidP="00D957DF">
      <w:pPr>
        <w:pStyle w:val="Heading2"/>
      </w:pPr>
      <w:bookmarkStart w:id="39" w:name="_Toc515965388"/>
      <w:bookmarkStart w:id="40" w:name="_Toc520026168"/>
      <w:r>
        <w:t xml:space="preserve">Method Stages </w:t>
      </w:r>
      <w:r w:rsidR="00A04F70">
        <w:t>Overview</w:t>
      </w:r>
      <w:bookmarkEnd w:id="39"/>
      <w:bookmarkEnd w:id="40"/>
    </w:p>
    <w:p w14:paraId="33686F43" w14:textId="5E65B2BF" w:rsidR="00641C59" w:rsidRPr="00641C59" w:rsidRDefault="009A2967" w:rsidP="00377F0C">
      <w:pPr>
        <w:ind w:firstLine="720"/>
      </w:pPr>
      <w:r>
        <w:t xml:space="preserve">The basic outline of the methodology is described in the flowchart in </w:t>
      </w:r>
      <w:r>
        <w:fldChar w:fldCharType="begin"/>
      </w:r>
      <w:r>
        <w:instrText xml:space="preserve"> REF _Ref514784039 \h </w:instrText>
      </w:r>
      <w:r w:rsidR="00D60442">
        <w:instrText xml:space="preserve"> \* MERGEFORMAT </w:instrText>
      </w:r>
      <w:r>
        <w:fldChar w:fldCharType="separate"/>
      </w:r>
      <w:r w:rsidR="005D0B91">
        <w:t xml:space="preserve">Figure </w:t>
      </w:r>
      <w:r w:rsidR="005D0B91">
        <w:rPr>
          <w:noProof/>
        </w:rPr>
        <w:t>2</w:t>
      </w:r>
      <w:r w:rsidR="005D0B91">
        <w:rPr>
          <w:noProof/>
        </w:rPr>
        <w:noBreakHyphen/>
        <w:t>5</w:t>
      </w:r>
      <w:r>
        <w:fldChar w:fldCharType="end"/>
      </w:r>
      <w:r w:rsidR="002C4AE9">
        <w:t>.</w:t>
      </w:r>
      <w:r w:rsidR="00A834D6">
        <w:t xml:space="preserve"> In the first stage, </w:t>
      </w:r>
      <w:r w:rsidR="00863CE2">
        <w:t>input raster values were extracted based on</w:t>
      </w:r>
      <w:r w:rsidR="00A834D6">
        <w:t xml:space="preserve"> weather station </w:t>
      </w:r>
      <w:r w:rsidR="00863CE2">
        <w:t>locations</w:t>
      </w:r>
      <w:r w:rsidR="00B20E5C">
        <w:t>, and joined to the T</w:t>
      </w:r>
      <w:r w:rsidR="00B20E5C">
        <w:rPr>
          <w:vertAlign w:val="subscript"/>
        </w:rPr>
        <w:t>s</w:t>
      </w:r>
      <w:r w:rsidR="00B20E5C">
        <w:t xml:space="preserve"> data</w:t>
      </w:r>
      <w:r w:rsidR="00A834D6">
        <w:t xml:space="preserve"> to create the modelling data frame.  The suitability of</w:t>
      </w:r>
      <w:r w:rsidR="00B20E5C">
        <w:t xml:space="preserve"> </w:t>
      </w:r>
      <w:r w:rsidR="00A834D6">
        <w:t>each raster</w:t>
      </w:r>
      <w:r w:rsidR="00B20E5C">
        <w:t xml:space="preserve"> in the model</w:t>
      </w:r>
      <w:r w:rsidR="00A834D6">
        <w:t xml:space="preserve"> was assessed by </w:t>
      </w:r>
      <w:r w:rsidR="00B20E5C">
        <w:t>their variability and range at the weather stations, and the strength of their correlation in with T</w:t>
      </w:r>
      <w:r w:rsidR="00B20E5C">
        <w:rPr>
          <w:vertAlign w:val="subscript"/>
        </w:rPr>
        <w:t>s</w:t>
      </w:r>
      <w:r w:rsidR="00B20E5C">
        <w:t xml:space="preserve"> in individual GAMs</w:t>
      </w:r>
      <w:r w:rsidR="00A834D6">
        <w:t xml:space="preserve">.  The weather stations were then divided into modelling stations, and validating stations.  In the second stage, GAMs </w:t>
      </w:r>
      <w:r w:rsidR="0098283D">
        <w:t>with</w:t>
      </w:r>
      <w:r w:rsidR="00B20E5C">
        <w:t xml:space="preserve"> different parameters were generated and tested</w:t>
      </w:r>
      <w:r w:rsidR="00A834D6">
        <w:t>. The parameters tested were: the dependent variable</w:t>
      </w:r>
      <w:r w:rsidR="00B20E5C">
        <w:t>s, the allowed number of knots (</w:t>
      </w:r>
      <w:r w:rsidR="00B20E5C" w:rsidRPr="00B20E5C">
        <w:rPr>
          <w:rFonts w:ascii="Courier New" w:hAnsi="Courier New" w:cs="Courier New"/>
        </w:rPr>
        <w:t>k</w:t>
      </w:r>
      <w:r w:rsidR="00B20E5C">
        <w:t>), and the timeframe</w:t>
      </w:r>
      <w:r w:rsidR="00A834D6">
        <w:t>.</w:t>
      </w:r>
      <w:r w:rsidR="00B20E5C">
        <w:t xml:space="preserve"> The optimal model was chosen based on residuals at the validation stations, GCV scores, and adjusted R</w:t>
      </w:r>
      <w:r w:rsidR="00B20E5C">
        <w:rPr>
          <w:vertAlign w:val="superscript"/>
        </w:rPr>
        <w:t>2</w:t>
      </w:r>
      <w:r w:rsidR="00B20E5C">
        <w:t xml:space="preserve"> scores.</w:t>
      </w:r>
      <w:r w:rsidR="00A834D6">
        <w:t xml:space="preserve"> In the</w:t>
      </w:r>
      <w:r w:rsidR="004E40D6">
        <w:t xml:space="preserve"> third stage, </w:t>
      </w:r>
      <w:r w:rsidR="00A834D6">
        <w:t>the</w:t>
      </w:r>
      <w:r w:rsidR="00B20E5C">
        <w:t xml:space="preserve"> chosen</w:t>
      </w:r>
      <w:r w:rsidR="00A834D6">
        <w:t xml:space="preserve"> GAM was applied to </w:t>
      </w:r>
      <w:r w:rsidR="00B20E5C">
        <w:t>generate daily T</w:t>
      </w:r>
      <w:r w:rsidR="00B20E5C">
        <w:rPr>
          <w:vertAlign w:val="subscript"/>
        </w:rPr>
        <w:t>s</w:t>
      </w:r>
      <w:r w:rsidR="00B20E5C">
        <w:t xml:space="preserve"> maps</w:t>
      </w:r>
      <w:r w:rsidR="00A834D6">
        <w:t>.</w:t>
      </w:r>
      <w:r w:rsidR="004E40D6">
        <w:t xml:space="preserve"> </w:t>
      </w:r>
      <w:r w:rsidR="00B20E5C">
        <w:t>Accumulated GDD maps</w:t>
      </w:r>
      <w:r w:rsidR="004E40D6">
        <w:t xml:space="preserve"> </w:t>
      </w:r>
      <w:r w:rsidR="00B20E5C">
        <w:t xml:space="preserve">were then generated for each growing season (April – November) from 2012 – 2017. </w:t>
      </w:r>
      <w:r w:rsidR="004A4C20">
        <w:tab/>
        <w:t xml:space="preserve">An R package, titled </w:t>
      </w:r>
      <w:r w:rsidR="004A4C20" w:rsidRPr="004A4C20">
        <w:rPr>
          <w:rFonts w:ascii="Courier New" w:hAnsi="Courier New" w:cs="Courier New"/>
          <w:sz w:val="18"/>
          <w:szCs w:val="18"/>
        </w:rPr>
        <w:t>swnsmodelr</w:t>
      </w:r>
      <w:r w:rsidR="004A4C20">
        <w:t xml:space="preserve">, </w:t>
      </w:r>
      <w:r w:rsidR="006F4CBF">
        <w:t>was written</w:t>
      </w:r>
      <w:r w:rsidR="004A4C20">
        <w:t xml:space="preserve"> to facilitate various procedures in the methods.</w:t>
      </w:r>
      <w:r w:rsidR="00641C59">
        <w:tab/>
      </w:r>
    </w:p>
    <w:p w14:paraId="488123FF" w14:textId="6334B6A7" w:rsidR="009A2967" w:rsidRDefault="00C259BD" w:rsidP="00127F5B">
      <w:pPr>
        <w:keepNext/>
        <w:jc w:val="center"/>
      </w:pPr>
      <w:r>
        <w:rPr>
          <w:noProof/>
        </w:rPr>
        <w:drawing>
          <wp:inline distT="0" distB="0" distL="0" distR="0" wp14:anchorId="784FFE34" wp14:editId="3E9EE934">
            <wp:extent cx="5481352" cy="4091689"/>
            <wp:effectExtent l="0" t="0" r="508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4897" cy="4094335"/>
                    </a:xfrm>
                    <a:prstGeom prst="rect">
                      <a:avLst/>
                    </a:prstGeom>
                  </pic:spPr>
                </pic:pic>
              </a:graphicData>
            </a:graphic>
          </wp:inline>
        </w:drawing>
      </w:r>
    </w:p>
    <w:p w14:paraId="1D4ED27E" w14:textId="7C2D3299" w:rsidR="009A2967" w:rsidRDefault="009A2967" w:rsidP="00127F5B">
      <w:pPr>
        <w:pStyle w:val="Caption"/>
        <w:spacing w:line="360" w:lineRule="auto"/>
        <w:jc w:val="center"/>
      </w:pPr>
      <w:bookmarkStart w:id="41" w:name="_Toc515965244"/>
      <w:bookmarkStart w:id="42" w:name="_Toc519356935"/>
      <w:bookmarkStart w:id="43" w:name="_Ref514784039"/>
      <w:r>
        <w:t xml:space="preserve">Figure </w:t>
      </w:r>
      <w:r w:rsidR="00244376">
        <w:fldChar w:fldCharType="begin"/>
      </w:r>
      <w:r w:rsidR="00244376">
        <w:instrText xml:space="preserve"> STYLEREF 1 \s </w:instrText>
      </w:r>
      <w:r w:rsidR="00244376">
        <w:fldChar w:fldCharType="separate"/>
      </w:r>
      <w:r w:rsidR="00244376">
        <w:rPr>
          <w:noProof/>
        </w:rPr>
        <w:t>2</w:t>
      </w:r>
      <w:r w:rsidR="00244376">
        <w:fldChar w:fldCharType="end"/>
      </w:r>
      <w:r w:rsidR="00244376">
        <w:noBreakHyphen/>
      </w:r>
      <w:r w:rsidR="00244376">
        <w:fldChar w:fldCharType="begin"/>
      </w:r>
      <w:r w:rsidR="00244376">
        <w:instrText xml:space="preserve"> SEQ Figure \* ARABIC \s 1 </w:instrText>
      </w:r>
      <w:r w:rsidR="00244376">
        <w:fldChar w:fldCharType="separate"/>
      </w:r>
      <w:r w:rsidR="00244376">
        <w:rPr>
          <w:noProof/>
        </w:rPr>
        <w:t>5</w:t>
      </w:r>
      <w:r w:rsidR="00244376">
        <w:fldChar w:fldCharType="end"/>
      </w:r>
      <w:bookmarkEnd w:id="43"/>
      <w:r>
        <w:t xml:space="preserve"> Flowchart of</w:t>
      </w:r>
      <w:r w:rsidR="00127F5B">
        <w:t xml:space="preserve"> the</w:t>
      </w:r>
      <w:r>
        <w:t xml:space="preserve"> methods</w:t>
      </w:r>
      <w:bookmarkEnd w:id="41"/>
      <w:bookmarkEnd w:id="42"/>
    </w:p>
    <w:p w14:paraId="73EDF1FA" w14:textId="77777777" w:rsidR="00A200BA" w:rsidRDefault="00A200BA" w:rsidP="00D957DF"/>
    <w:p w14:paraId="5BC68805" w14:textId="66C108CA" w:rsidR="000F37EE" w:rsidRDefault="009F2A42" w:rsidP="00D957DF">
      <w:pPr>
        <w:pStyle w:val="Heading2"/>
      </w:pPr>
      <w:bookmarkStart w:id="44" w:name="_Toc515965389"/>
      <w:bookmarkStart w:id="45" w:name="_Ref520025105"/>
      <w:bookmarkStart w:id="46" w:name="_Ref520025115"/>
      <w:bookmarkStart w:id="47" w:name="_Toc520026169"/>
      <w:r>
        <w:t>Stage</w:t>
      </w:r>
      <w:r w:rsidR="00DB0318">
        <w:t xml:space="preserve"> 1:</w:t>
      </w:r>
      <w:r w:rsidR="004E40D6">
        <w:t xml:space="preserve"> </w:t>
      </w:r>
      <w:bookmarkStart w:id="48" w:name="_Toc515965390"/>
      <w:bookmarkEnd w:id="44"/>
      <w:r w:rsidR="00664D35">
        <w:t>Prepare Interpolation Inputs</w:t>
      </w:r>
      <w:bookmarkEnd w:id="45"/>
      <w:bookmarkEnd w:id="46"/>
      <w:bookmarkEnd w:id="47"/>
    </w:p>
    <w:p w14:paraId="64319A72" w14:textId="5755300F" w:rsidR="00074306" w:rsidRDefault="00453C02" w:rsidP="001B2408">
      <w:pPr>
        <w:ind w:firstLine="720"/>
      </w:pPr>
      <w:r>
        <w:t>Preparing a</w:t>
      </w:r>
      <w:r w:rsidR="00664D35">
        <w:t xml:space="preserve"> data</w:t>
      </w:r>
      <w:r w:rsidR="001B6C92">
        <w:t xml:space="preserve"> </w:t>
      </w:r>
      <w:r w:rsidR="00664D35">
        <w:t xml:space="preserve">frame of the </w:t>
      </w:r>
      <w:r w:rsidR="00D74F5D">
        <w:t>indep</w:t>
      </w:r>
      <w:r w:rsidR="00664D35">
        <w:t xml:space="preserve">endent and dependent variables, </w:t>
      </w:r>
      <w:r w:rsidR="00D74F5D">
        <w:t xml:space="preserve">and a </w:t>
      </w:r>
      <w:r w:rsidR="00D74F5D">
        <w:rPr>
          <w:i/>
        </w:rPr>
        <w:t>brick</w:t>
      </w:r>
      <w:r w:rsidR="00D74F5D">
        <w:t xml:space="preserve"> of the input rasters</w:t>
      </w:r>
      <w:r>
        <w:t xml:space="preserve"> are required for spatial interpolation in R</w:t>
      </w:r>
      <w:r w:rsidR="00D74F5D">
        <w:t>.</w:t>
      </w:r>
      <w:r w:rsidR="00E960E6">
        <w:t xml:space="preserve">  A raster brick is an R object of exactly congruent rasters (i.e. same extents, cell size, rows and columns).   </w:t>
      </w:r>
      <w:bookmarkEnd w:id="48"/>
    </w:p>
    <w:p w14:paraId="73119005" w14:textId="7E3C9197" w:rsidR="00863CE2" w:rsidRDefault="00C14453" w:rsidP="00D957DF">
      <w:pPr>
        <w:pStyle w:val="Heading3"/>
      </w:pPr>
      <w:bookmarkStart w:id="49" w:name="_Toc520026170"/>
      <w:r>
        <w:t>Raster Brick</w:t>
      </w:r>
      <w:bookmarkEnd w:id="49"/>
    </w:p>
    <w:p w14:paraId="2C4A23EC" w14:textId="4E7A37A3" w:rsidR="00377F0C" w:rsidRDefault="001B6C92" w:rsidP="00377F0C">
      <w:pPr>
        <w:pStyle w:val="Caption"/>
      </w:pPr>
      <w:r>
        <w:rPr>
          <w:noProof/>
        </w:rPr>
        <w:drawing>
          <wp:anchor distT="0" distB="0" distL="114300" distR="114300" simplePos="0" relativeHeight="251668481" behindDoc="0" locked="0" layoutInCell="1" allowOverlap="1" wp14:anchorId="1C07AD44" wp14:editId="11D35FB7">
            <wp:simplePos x="0" y="0"/>
            <wp:positionH relativeFrom="margin">
              <wp:align>right</wp:align>
            </wp:positionH>
            <wp:positionV relativeFrom="paragraph">
              <wp:posOffset>1101666</wp:posOffset>
            </wp:positionV>
            <wp:extent cx="5943600" cy="934085"/>
            <wp:effectExtent l="19050" t="19050" r="19050" b="18415"/>
            <wp:wrapThrough wrapText="bothSides">
              <wp:wrapPolygon edited="0">
                <wp:start x="-69" y="-441"/>
                <wp:lineTo x="-69" y="21585"/>
                <wp:lineTo x="21600" y="21585"/>
                <wp:lineTo x="21600" y="-441"/>
                <wp:lineTo x="-69" y="-441"/>
              </wp:wrapPolygon>
            </wp:wrapThrough>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943600" cy="934085"/>
                    </a:xfrm>
                    <a:prstGeom prst="rect">
                      <a:avLst/>
                    </a:prstGeom>
                    <a:ln>
                      <a:solidFill>
                        <a:schemeClr val="accent3"/>
                      </a:solidFill>
                    </a:ln>
                  </pic:spPr>
                </pic:pic>
              </a:graphicData>
            </a:graphic>
          </wp:anchor>
        </w:drawing>
      </w:r>
      <w:r w:rsidR="008462D1">
        <w:t>The raster brick is an object with R that contains</w:t>
      </w:r>
      <w:r w:rsidR="003066F9">
        <w:t xml:space="preserve"> rasters</w:t>
      </w:r>
      <w:r w:rsidR="00B10B14">
        <w:t>,</w:t>
      </w:r>
      <w:r w:rsidR="003066F9">
        <w:t xml:space="preserve"> which on a cell by cell basis, the model will be applied to generate the interpolated output. The rasters must </w:t>
      </w:r>
      <w:r w:rsidR="00B10B14">
        <w:t>have cells that</w:t>
      </w:r>
      <w:r w:rsidR="003066F9">
        <w:t xml:space="preserve"> overlay exactly, i.e. </w:t>
      </w:r>
      <w:r>
        <w:t xml:space="preserve">the rasters must </w:t>
      </w:r>
      <w:r w:rsidR="003066F9">
        <w:t>have the exact same cell size, number of rows and c</w:t>
      </w:r>
      <w:r w:rsidR="00B10B14">
        <w:t>olumns</w:t>
      </w:r>
      <w:r w:rsidR="003066F9">
        <w:t xml:space="preserve">, and projected coordinate system, </w:t>
      </w:r>
      <w:r w:rsidR="008462D1">
        <w:t>to</w:t>
      </w:r>
      <w:r w:rsidR="003066F9">
        <w:t xml:space="preserve"> have every cell aligning to calculate an output </w:t>
      </w:r>
      <w:r w:rsidR="00B10B14">
        <w:t>cell</w:t>
      </w:r>
      <w:r>
        <w:t xml:space="preserve"> value</w:t>
      </w:r>
      <w:r w:rsidR="005B0F7B">
        <w:t xml:space="preserve"> (</w:t>
      </w:r>
    </w:p>
    <w:p w14:paraId="1929A22D" w14:textId="6D1459D9" w:rsidR="008462D1" w:rsidRDefault="005B0F7B" w:rsidP="008462D1">
      <w:pPr>
        <w:ind w:firstLine="720"/>
      </w:pPr>
      <w:r>
        <w:t>)</w:t>
      </w:r>
      <w:r w:rsidR="001B6C92">
        <w:t>.</w:t>
      </w:r>
    </w:p>
    <w:p w14:paraId="3B87EA0F" w14:textId="4E2CC9EB" w:rsidR="001B6C92" w:rsidRDefault="001B6C92" w:rsidP="001B6C92">
      <w:pPr>
        <w:pStyle w:val="Caption"/>
      </w:pPr>
      <w:r>
        <w:t xml:space="preserve">Figure </w:t>
      </w:r>
      <w:r w:rsidR="00244376">
        <w:fldChar w:fldCharType="begin"/>
      </w:r>
      <w:r w:rsidR="00244376">
        <w:instrText xml:space="preserve"> STYLEREF 1 \s </w:instrText>
      </w:r>
      <w:r w:rsidR="00244376">
        <w:fldChar w:fldCharType="separate"/>
      </w:r>
      <w:r w:rsidR="00244376">
        <w:rPr>
          <w:noProof/>
        </w:rPr>
        <w:t>2</w:t>
      </w:r>
      <w:r w:rsidR="00244376">
        <w:fldChar w:fldCharType="end"/>
      </w:r>
      <w:r w:rsidR="00244376">
        <w:noBreakHyphen/>
      </w:r>
      <w:r w:rsidR="00244376">
        <w:fldChar w:fldCharType="begin"/>
      </w:r>
      <w:r w:rsidR="00244376">
        <w:instrText xml:space="preserve"> SEQ Figure \* ARABIC \s 1 </w:instrText>
      </w:r>
      <w:r w:rsidR="00244376">
        <w:fldChar w:fldCharType="separate"/>
      </w:r>
      <w:r w:rsidR="00244376">
        <w:rPr>
          <w:noProof/>
        </w:rPr>
        <w:t>6</w:t>
      </w:r>
      <w:r w:rsidR="00244376">
        <w:fldChar w:fldCharType="end"/>
      </w:r>
      <w:r>
        <w:t xml:space="preserve"> The structure of a raster brick object in R. </w:t>
      </w:r>
    </w:p>
    <w:p w14:paraId="0548E3C1" w14:textId="5C72CF4F" w:rsidR="00B10B14" w:rsidRDefault="001B6C92" w:rsidP="008462D1">
      <w:pPr>
        <w:ind w:firstLine="720"/>
      </w:pPr>
      <w:r>
        <w:t xml:space="preserve">Notice multiple rasters with one set of dimensions, resolution, extent and coordinate system </w:t>
      </w:r>
      <w:r w:rsidR="00B10B14">
        <w:t>Although the input rasters do not need to be in a raster brick object until generating the final output, creating the raster brick first ensures th</w:t>
      </w:r>
      <w:r w:rsidR="004B538E">
        <w:t>at the</w:t>
      </w:r>
      <w:r w:rsidR="00A12C23">
        <w:t xml:space="preserve"> rasters remain unchanged between the modelling and interpolation processes.</w:t>
      </w:r>
    </w:p>
    <w:p w14:paraId="061EAF93" w14:textId="4B45BEF0" w:rsidR="008462D1" w:rsidRDefault="008462D1" w:rsidP="00B10B14">
      <w:pPr>
        <w:ind w:firstLine="720"/>
      </w:pPr>
      <w:r>
        <w:t xml:space="preserve">With a single function in R, </w:t>
      </w:r>
      <w:r w:rsidRPr="00B10B14">
        <w:rPr>
          <w:rFonts w:ascii="Courier New" w:hAnsi="Courier New" w:cs="Courier New"/>
          <w:sz w:val="18"/>
          <w:szCs w:val="18"/>
        </w:rPr>
        <w:t>raster::resample()</w:t>
      </w:r>
      <w:r w:rsidRPr="00B10B14">
        <w:t>,</w:t>
      </w:r>
      <w:r>
        <w:t xml:space="preserve"> all the properties </w:t>
      </w:r>
      <w:r w:rsidR="004E0219">
        <w:t xml:space="preserve">necessary to create a raster brick </w:t>
      </w:r>
      <w:r>
        <w:t xml:space="preserve">in a raster can be changed to match a second defined raster. The </w:t>
      </w:r>
      <w:r w:rsidR="00B10B14">
        <w:t xml:space="preserve">input rasters: DEM, easting, northing, aspect, slope and ptoc, were resampled </w:t>
      </w:r>
      <w:r w:rsidR="004E0219">
        <w:t xml:space="preserve">with </w:t>
      </w:r>
      <w:r w:rsidR="004E0219" w:rsidRPr="00B10B14">
        <w:rPr>
          <w:rFonts w:ascii="Courier New" w:hAnsi="Courier New" w:cs="Courier New"/>
          <w:sz w:val="18"/>
          <w:szCs w:val="18"/>
        </w:rPr>
        <w:t>raster::resample()</w:t>
      </w:r>
      <w:r w:rsidR="004E0219">
        <w:t xml:space="preserve"> in R </w:t>
      </w:r>
      <w:r w:rsidR="00B10B14">
        <w:t>to a solar radiation raster</w:t>
      </w:r>
      <w:r w:rsidR="001B6C92">
        <w:t xml:space="preserve"> ()</w:t>
      </w:r>
      <w:r w:rsidR="00B10B14">
        <w:t xml:space="preserve">. The 2109 solar radiation rasters all have the same raster properties. The rasters are now able to form a raster brick object, generated with the function </w:t>
      </w:r>
      <w:r w:rsidR="00B10B14" w:rsidRPr="00B10B14">
        <w:rPr>
          <w:rFonts w:ascii="Courier New" w:hAnsi="Courier New" w:cs="Courier New"/>
          <w:sz w:val="18"/>
          <w:szCs w:val="18"/>
        </w:rPr>
        <w:t>raster::brick()</w:t>
      </w:r>
      <w:r w:rsidR="00B10B14" w:rsidRPr="00B10B14">
        <w:t>.</w:t>
      </w:r>
      <w:r w:rsidR="00B10B14">
        <w:t xml:space="preserve"> The complete set of solar radiation rasters were not added to the brick at once, rather on a daily basis for each daily interpolated output.</w:t>
      </w:r>
    </w:p>
    <w:p w14:paraId="637D38EF" w14:textId="4A426988" w:rsidR="005B0F7B" w:rsidRDefault="005B0F7B" w:rsidP="005B0F7B">
      <w:pPr>
        <w:keepNext/>
      </w:pPr>
    </w:p>
    <w:p w14:paraId="110B3E8C" w14:textId="7F78BDE2" w:rsidR="00453C02" w:rsidRDefault="005B0F7B" w:rsidP="005B0F7B">
      <w:pPr>
        <w:pStyle w:val="Caption"/>
      </w:pPr>
      <w:r>
        <w:t>.</w:t>
      </w:r>
    </w:p>
    <w:p w14:paraId="53CEC6D7" w14:textId="077FFFDB" w:rsidR="00074306" w:rsidRDefault="00074306" w:rsidP="005B0F7B"/>
    <w:p w14:paraId="54872530" w14:textId="022F2413" w:rsidR="001B2408" w:rsidRDefault="001B2408" w:rsidP="005B0F7B"/>
    <w:p w14:paraId="6587A506" w14:textId="77777777" w:rsidR="001B2408" w:rsidRPr="005B0F7B" w:rsidRDefault="001B2408" w:rsidP="005B0F7B"/>
    <w:p w14:paraId="1B69FF51" w14:textId="00835DA4" w:rsidR="00A65F35" w:rsidRDefault="00A04F70" w:rsidP="00D957DF">
      <w:pPr>
        <w:pStyle w:val="Heading3"/>
      </w:pPr>
      <w:bookmarkStart w:id="50" w:name="_Toc515965392"/>
      <w:bookmarkStart w:id="51" w:name="_Ref520025039"/>
      <w:bookmarkStart w:id="52" w:name="_Ref520025078"/>
      <w:bookmarkStart w:id="53" w:name="_Toc520026171"/>
      <w:r>
        <w:t>Data</w:t>
      </w:r>
      <w:r w:rsidR="00A200BA">
        <w:t xml:space="preserve"> </w:t>
      </w:r>
      <w:r w:rsidR="00572C91">
        <w:t>F</w:t>
      </w:r>
      <w:r>
        <w:t>rame</w:t>
      </w:r>
      <w:bookmarkEnd w:id="50"/>
      <w:bookmarkEnd w:id="51"/>
      <w:bookmarkEnd w:id="52"/>
      <w:bookmarkEnd w:id="53"/>
    </w:p>
    <w:p w14:paraId="5C524A69" w14:textId="77777777" w:rsidR="001B2408" w:rsidRDefault="0039498E" w:rsidP="001B2408">
      <w:pPr>
        <w:keepNext/>
        <w:spacing w:before="360"/>
        <w:ind w:firstLine="720"/>
      </w:pPr>
      <w:r>
        <w:t xml:space="preserve">The temperature data was acquired as an Excel spreadsheet of daily weather stations records from 2012 – 2017 </w:t>
      </w:r>
      <w:r w:rsidR="00941808">
        <w:t xml:space="preserve">with the relevant columns: station I.D., date, mean temperature, maximum temperature and minimum temperature. </w:t>
      </w:r>
      <w:r w:rsidR="00A04F70">
        <w:t xml:space="preserve"> </w:t>
      </w:r>
      <w:r w:rsidR="00941808">
        <w:t xml:space="preserve">The .CSV was </w:t>
      </w:r>
      <w:r w:rsidR="00572C91">
        <w:t>loaded</w:t>
      </w:r>
      <w:r w:rsidR="00941808">
        <w:t xml:space="preserve"> into R Studio as a data frame.</w:t>
      </w:r>
      <w:r w:rsidR="004E0219">
        <w:t xml:space="preserve"> </w:t>
      </w:r>
      <w:r w:rsidR="00941808">
        <w:t xml:space="preserve"> </w:t>
      </w:r>
      <w:r w:rsidR="001B2408">
        <w:t>T</w:t>
      </w:r>
      <w:r w:rsidR="004E0219">
        <w:t>he data frame</w:t>
      </w:r>
      <w:r w:rsidR="000F1ADF">
        <w:t xml:space="preserve"> requires the easting and northing for each weather station, and the corresponding values from each input raster. </w:t>
      </w:r>
    </w:p>
    <w:p w14:paraId="0D96722D" w14:textId="2FDD6AAD" w:rsidR="00074306" w:rsidRDefault="000F1ADF" w:rsidP="001B2408">
      <w:pPr>
        <w:keepNext/>
        <w:ind w:firstLine="720"/>
      </w:pPr>
      <w:r>
        <w:t>The input rasters are separated into two categories for this process: constant rasters and temporal changing rasters. The distinction is made because the constant rasters (DEM, asp, slope, ptoc, easting and northing) only need to be extracted once to the weather station locations. Whereas the temporally changing rasters (solar irradiance rasters) need to be extracted to the weather station locations daily.</w:t>
      </w:r>
    </w:p>
    <w:p w14:paraId="5CFE5FF0" w14:textId="78A954C1" w:rsidR="00F760DE" w:rsidRDefault="000F1ADF" w:rsidP="00074306">
      <w:pPr>
        <w:ind w:firstLine="720"/>
      </w:pPr>
      <w:r>
        <w:t>The</w:t>
      </w:r>
      <w:r w:rsidR="004B538E">
        <w:t xml:space="preserve"> </w:t>
      </w:r>
      <w:r>
        <w:t xml:space="preserve">easting and northing </w:t>
      </w:r>
      <w:r w:rsidR="004B538E">
        <w:t xml:space="preserve">(metres, NAD83 CSRS UTM Zone 20N) </w:t>
      </w:r>
      <w:r>
        <w:t xml:space="preserve">of each weather station was joined to the temperature records data frame from the </w:t>
      </w:r>
      <w:r w:rsidR="004A4C20">
        <w:t xml:space="preserve">attribute table of the stations shapefile in R. </w:t>
      </w:r>
      <w:r w:rsidR="004B538E">
        <w:t xml:space="preserve">The values of the constant rasters were extracted to the temperature records data frame with the function </w:t>
      </w:r>
      <w:r w:rsidR="004B538E" w:rsidRPr="004B538E">
        <w:rPr>
          <w:rStyle w:val="codeChar"/>
        </w:rPr>
        <w:t>swns</w:t>
      </w:r>
      <w:r w:rsidR="004B538E">
        <w:rPr>
          <w:rStyle w:val="codeChar"/>
        </w:rPr>
        <w:t>modelr</w:t>
      </w:r>
      <w:r w:rsidR="004B538E" w:rsidRPr="004B538E">
        <w:rPr>
          <w:rStyle w:val="codeChar"/>
        </w:rPr>
        <w:t>::extract_constant_raster_values()</w:t>
      </w:r>
      <w:r w:rsidR="004E0219">
        <w:t xml:space="preserve">. The values of the solar radiation rasters were extracted to the temperature records with a combination of the functions </w:t>
      </w:r>
      <w:r w:rsidR="004E0219" w:rsidRPr="004E0219">
        <w:rPr>
          <w:rStyle w:val="codeChar"/>
        </w:rPr>
        <w:t>swnsmodelr::make_temporal_rasters_df</w:t>
      </w:r>
      <w:r w:rsidR="004E0219">
        <w:t xml:space="preserve"> and  </w:t>
      </w:r>
      <w:r w:rsidR="004E0219" w:rsidRPr="004E0219">
        <w:rPr>
          <w:rStyle w:val="codeChar"/>
        </w:rPr>
        <w:t>swns</w:t>
      </w:r>
      <w:r w:rsidR="004E0219">
        <w:rPr>
          <w:rStyle w:val="codeChar"/>
        </w:rPr>
        <w:t>model</w:t>
      </w:r>
      <w:r w:rsidR="004E0219" w:rsidRPr="004E0219">
        <w:rPr>
          <w:rStyle w:val="codeChar"/>
        </w:rPr>
        <w:t>r::extract_temporal_raster_values()</w:t>
      </w:r>
      <w:r w:rsidR="004E0219" w:rsidRPr="00F760DE">
        <w:t>.</w:t>
      </w:r>
      <w:r w:rsidR="00F760DE">
        <w:t xml:space="preserve">  The final data frame has the daily temperature records for each of 98 stations, with the easting and northing values, as well extract values from the input rasters (</w:t>
      </w:r>
      <w:r w:rsidR="00F760DE">
        <w:fldChar w:fldCharType="begin"/>
      </w:r>
      <w:r w:rsidR="00F760DE">
        <w:instrText xml:space="preserve"> REF _Ref519370063 \h </w:instrText>
      </w:r>
      <w:r w:rsidR="00F760DE">
        <w:fldChar w:fldCharType="separate"/>
      </w:r>
      <w:r w:rsidR="005D0B91">
        <w:t xml:space="preserve">Figure </w:t>
      </w:r>
      <w:r w:rsidR="005D0B91">
        <w:rPr>
          <w:noProof/>
        </w:rPr>
        <w:t>2</w:t>
      </w:r>
      <w:r w:rsidR="005D0B91">
        <w:noBreakHyphen/>
      </w:r>
      <w:r w:rsidR="005D0B91">
        <w:rPr>
          <w:noProof/>
        </w:rPr>
        <w:t>7</w:t>
      </w:r>
      <w:r w:rsidR="00F760DE">
        <w:fldChar w:fldCharType="end"/>
      </w:r>
      <w:r w:rsidR="00F760DE">
        <w:t>).</w:t>
      </w:r>
    </w:p>
    <w:p w14:paraId="59D5DEC6" w14:textId="77777777" w:rsidR="00F760DE" w:rsidRDefault="00F760DE" w:rsidP="00F760DE">
      <w:pPr>
        <w:keepNext/>
      </w:pPr>
      <w:r>
        <w:rPr>
          <w:noProof/>
        </w:rPr>
        <w:drawing>
          <wp:inline distT="0" distB="0" distL="0" distR="0" wp14:anchorId="4BD79950" wp14:editId="2589B0FF">
            <wp:extent cx="5581291" cy="2147247"/>
            <wp:effectExtent l="19050" t="19050" r="19685" b="2476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91986" cy="2151362"/>
                    </a:xfrm>
                    <a:prstGeom prst="rect">
                      <a:avLst/>
                    </a:prstGeom>
                    <a:ln>
                      <a:solidFill>
                        <a:schemeClr val="accent3"/>
                      </a:solidFill>
                    </a:ln>
                  </pic:spPr>
                </pic:pic>
              </a:graphicData>
            </a:graphic>
          </wp:inline>
        </w:drawing>
      </w:r>
    </w:p>
    <w:p w14:paraId="24931847" w14:textId="5CC3B1B4" w:rsidR="00A12C23" w:rsidRDefault="00F760DE" w:rsidP="00005FF0">
      <w:pPr>
        <w:pStyle w:val="Caption"/>
        <w:jc w:val="center"/>
      </w:pPr>
      <w:bookmarkStart w:id="54" w:name="_Ref519370063"/>
      <w:r>
        <w:t xml:space="preserve">Figure </w:t>
      </w:r>
      <w:r w:rsidR="00244376">
        <w:fldChar w:fldCharType="begin"/>
      </w:r>
      <w:r w:rsidR="00244376">
        <w:instrText xml:space="preserve"> STYLEREF 1 \s </w:instrText>
      </w:r>
      <w:r w:rsidR="00244376">
        <w:fldChar w:fldCharType="separate"/>
      </w:r>
      <w:r w:rsidR="00244376">
        <w:rPr>
          <w:noProof/>
        </w:rPr>
        <w:t>2</w:t>
      </w:r>
      <w:r w:rsidR="00244376">
        <w:fldChar w:fldCharType="end"/>
      </w:r>
      <w:r w:rsidR="00244376">
        <w:noBreakHyphen/>
      </w:r>
      <w:r w:rsidR="00244376">
        <w:fldChar w:fldCharType="begin"/>
      </w:r>
      <w:r w:rsidR="00244376">
        <w:instrText xml:space="preserve"> SEQ Figure \* ARABIC \s 1 </w:instrText>
      </w:r>
      <w:r w:rsidR="00244376">
        <w:fldChar w:fldCharType="separate"/>
      </w:r>
      <w:r w:rsidR="00244376">
        <w:rPr>
          <w:noProof/>
        </w:rPr>
        <w:t>7</w:t>
      </w:r>
      <w:r w:rsidR="00244376">
        <w:fldChar w:fldCharType="end"/>
      </w:r>
      <w:bookmarkEnd w:id="54"/>
      <w:r>
        <w:t xml:space="preserve"> Structure of final modelling data frame</w:t>
      </w:r>
      <w:r w:rsidR="00005FF0">
        <w:t xml:space="preserve">. </w:t>
      </w:r>
      <w:r w:rsidR="00F32A25">
        <w:t xml:space="preserve">Note: </w:t>
      </w:r>
      <w:r w:rsidR="00005FF0">
        <w:t>‘east’ and ‘north’ are extracted from easting and northing rasters, whereas ‘EAST</w:t>
      </w:r>
      <w:r w:rsidR="00F32A25">
        <w:t>ING’ and ‘NORTHING’ are actual</w:t>
      </w:r>
      <w:r w:rsidR="00005FF0">
        <w:t xml:space="preserve"> coordinates at weather station.</w:t>
      </w:r>
    </w:p>
    <w:p w14:paraId="36BF9E0E" w14:textId="77777777" w:rsidR="0075634D" w:rsidRPr="001706DA" w:rsidRDefault="0075634D" w:rsidP="00D957DF"/>
    <w:p w14:paraId="701F3FAC" w14:textId="41A4628A" w:rsidR="00DB0318" w:rsidRDefault="004702FE" w:rsidP="00D957DF">
      <w:pPr>
        <w:pStyle w:val="Heading3"/>
      </w:pPr>
      <w:bookmarkStart w:id="55" w:name="_Toc520026172"/>
      <w:r>
        <w:t>Separate Model and Validation Stations</w:t>
      </w:r>
      <w:bookmarkEnd w:id="55"/>
    </w:p>
    <w:p w14:paraId="05800C21" w14:textId="0F361737" w:rsidR="001B2408" w:rsidRPr="004702FE" w:rsidRDefault="004702FE" w:rsidP="004702FE">
      <w:r>
        <w:tab/>
        <w:t>The weathe</w:t>
      </w:r>
      <w:r w:rsidR="001B2408">
        <w:t>r</w:t>
      </w:r>
      <w:r>
        <w:t xml:space="preserve"> stations were assigned to one of two groups: model and validation. The</w:t>
      </w:r>
      <w:r w:rsidR="008D6954">
        <w:t xml:space="preserve"> data frame of temperatures and raster values at all weather stations, created in the previous section (</w:t>
      </w:r>
      <w:r w:rsidR="00147B6F">
        <w:fldChar w:fldCharType="begin"/>
      </w:r>
      <w:r w:rsidR="00147B6F">
        <w:instrText xml:space="preserve"> REF _Ref520025115 \h </w:instrText>
      </w:r>
      <w:r w:rsidR="00147B6F">
        <w:fldChar w:fldCharType="separate"/>
      </w:r>
      <w:r w:rsidR="00147B6F">
        <w:t>Stage 1: Prepare Interpolation Inputs</w:t>
      </w:r>
      <w:r w:rsidR="00147B6F">
        <w:fldChar w:fldCharType="end"/>
      </w:r>
      <w:r w:rsidR="00147B6F">
        <w:t xml:space="preserve">: </w:t>
      </w:r>
      <w:r w:rsidR="008D6954">
        <w:fldChar w:fldCharType="begin"/>
      </w:r>
      <w:r w:rsidR="008D6954">
        <w:instrText xml:space="preserve"> REF _Ref520025039 \h </w:instrText>
      </w:r>
      <w:r w:rsidR="008D6954">
        <w:fldChar w:fldCharType="separate"/>
      </w:r>
      <w:r w:rsidR="008D6954">
        <w:t>Data Frame</w:t>
      </w:r>
      <w:r w:rsidR="008D6954">
        <w:fldChar w:fldCharType="end"/>
      </w:r>
      <w:r w:rsidR="008D6954">
        <w:t>),</w:t>
      </w:r>
      <w:r>
        <w:t xml:space="preserve"> was separated into two data frames based on the station assignments. The model station data frame was used to the generate the models, then the models were applied to the validation stations data frame to </w:t>
      </w:r>
      <w:r w:rsidR="001B2408">
        <w:t>assess the accuracy.</w:t>
      </w:r>
    </w:p>
    <w:p w14:paraId="79DA9959" w14:textId="3DB9F862" w:rsidR="00DB0318" w:rsidRDefault="00A04F70" w:rsidP="00D957DF">
      <w:r>
        <w:tab/>
      </w:r>
      <w:r w:rsidR="001B2408">
        <w:t xml:space="preserve"> Ideally, the AGRG weather stations would have formed the model stations, and the e</w:t>
      </w:r>
      <w:r w:rsidR="00C259BD">
        <w:t>xternal stations (ECAN and DNR) formed</w:t>
      </w:r>
      <w:r w:rsidR="001B2408">
        <w:t xml:space="preserve"> the validations stations. The AGRG stations have been recording the mostly consistently since 2012, and have identical sensors among them. However, t</w:t>
      </w:r>
      <w:r>
        <w:t>he AGRG stations lack placement in certain areas of Nova Scotia, therefore some external stations were included as modelling stations</w:t>
      </w:r>
      <w:r w:rsidR="001B2408">
        <w:t xml:space="preserve"> (See </w:t>
      </w:r>
      <w:r w:rsidR="001B2408">
        <w:fldChar w:fldCharType="begin"/>
      </w:r>
      <w:r w:rsidR="001B2408">
        <w:instrText xml:space="preserve"> REF _Ref515889484 \h </w:instrText>
      </w:r>
      <w:r w:rsidR="001B2408">
        <w:fldChar w:fldCharType="separate"/>
      </w:r>
      <w:r w:rsidR="005D0B91">
        <w:t xml:space="preserve">Figure </w:t>
      </w:r>
      <w:r w:rsidR="005D0B91">
        <w:rPr>
          <w:noProof/>
        </w:rPr>
        <w:t>1</w:t>
      </w:r>
      <w:r w:rsidR="005D0B91">
        <w:noBreakHyphen/>
      </w:r>
      <w:r w:rsidR="005D0B91">
        <w:rPr>
          <w:noProof/>
        </w:rPr>
        <w:t>1</w:t>
      </w:r>
      <w:r w:rsidR="001B2408">
        <w:fldChar w:fldCharType="end"/>
      </w:r>
      <w:r w:rsidR="001B2408">
        <w:t>)</w:t>
      </w:r>
      <w:r>
        <w:t xml:space="preserve">. Conversely, </w:t>
      </w:r>
      <w:r w:rsidR="001B2408">
        <w:t xml:space="preserve">many </w:t>
      </w:r>
      <w:r>
        <w:t>external stations were very close to modelling stations, therefore some AGRG stations were included as validation stations</w:t>
      </w:r>
      <w:r w:rsidR="001B2408">
        <w:t xml:space="preserve"> (See </w:t>
      </w:r>
      <w:r w:rsidR="001B2408">
        <w:fldChar w:fldCharType="begin"/>
      </w:r>
      <w:r w:rsidR="001B2408">
        <w:instrText xml:space="preserve"> REF _Ref515889484 \h </w:instrText>
      </w:r>
      <w:r w:rsidR="001B2408">
        <w:fldChar w:fldCharType="separate"/>
      </w:r>
      <w:r w:rsidR="005D0B91">
        <w:t xml:space="preserve">Figure </w:t>
      </w:r>
      <w:r w:rsidR="005D0B91">
        <w:rPr>
          <w:noProof/>
        </w:rPr>
        <w:t>1</w:t>
      </w:r>
      <w:r w:rsidR="005D0B91">
        <w:noBreakHyphen/>
      </w:r>
      <w:r w:rsidR="005D0B91">
        <w:rPr>
          <w:noProof/>
        </w:rPr>
        <w:t>1</w:t>
      </w:r>
      <w:r w:rsidR="001B2408">
        <w:fldChar w:fldCharType="end"/>
      </w:r>
      <w:r w:rsidR="001B2408">
        <w:t>)</w:t>
      </w:r>
      <w:r>
        <w:t xml:space="preserve">. </w:t>
      </w:r>
    </w:p>
    <w:p w14:paraId="5239F2E0" w14:textId="5BE373E2" w:rsidR="00A04F70" w:rsidRDefault="00A200BA" w:rsidP="001B2408">
      <w:pPr>
        <w:pStyle w:val="BodyText"/>
        <w:spacing w:line="360" w:lineRule="auto"/>
      </w:pPr>
      <w:r>
        <w:tab/>
      </w:r>
      <w:r w:rsidR="000A5D4E" w:rsidRPr="000A5D4E">
        <w:rPr>
          <w:sz w:val="22"/>
          <w:szCs w:val="22"/>
        </w:rPr>
        <w:t xml:space="preserve">The </w:t>
      </w:r>
      <w:r w:rsidR="00BB13C4">
        <w:rPr>
          <w:sz w:val="22"/>
          <w:szCs w:val="22"/>
        </w:rPr>
        <w:t xml:space="preserve">AGRG </w:t>
      </w:r>
      <w:r w:rsidR="000A5D4E" w:rsidRPr="000A5D4E">
        <w:rPr>
          <w:sz w:val="22"/>
          <w:szCs w:val="22"/>
        </w:rPr>
        <w:t xml:space="preserve">study stations alone do not provide sufficient coverage in the eastern most portion surrounding the Halifax area, and the Annapolis valley. There are external stations in those areas which were included in the model stations along with the study stations. The external stations that were included as model stations were ‘6354’ in Greenwood, ‘6456’ north is St. Margaret’s Bay, ‘47187’ in Halifax, ‘DN025’ south of Digby and ‘6497’ near Berwick. </w:t>
      </w:r>
      <w:r w:rsidR="00BB13C4">
        <w:rPr>
          <w:sz w:val="22"/>
          <w:szCs w:val="22"/>
        </w:rPr>
        <w:t>A few</w:t>
      </w:r>
      <w:r w:rsidR="000A5D4E" w:rsidRPr="000A5D4E">
        <w:rPr>
          <w:sz w:val="22"/>
          <w:szCs w:val="22"/>
        </w:rPr>
        <w:t xml:space="preserve"> study stations were used in validating the models rather than generating them, these stations were: </w:t>
      </w:r>
      <w:r w:rsidR="000A5D4E">
        <w:rPr>
          <w:sz w:val="22"/>
          <w:szCs w:val="22"/>
        </w:rPr>
        <w:t>“</w:t>
      </w:r>
      <w:r w:rsidR="000A5D4E" w:rsidRPr="000A5D4E">
        <w:rPr>
          <w:sz w:val="22"/>
          <w:szCs w:val="22"/>
        </w:rPr>
        <w:t>YA4”,</w:t>
      </w:r>
      <w:r w:rsidR="000A5D4E">
        <w:rPr>
          <w:sz w:val="22"/>
          <w:szCs w:val="22"/>
        </w:rPr>
        <w:t xml:space="preserve"> </w:t>
      </w:r>
      <w:r w:rsidR="000A5D4E" w:rsidRPr="000A5D4E">
        <w:rPr>
          <w:sz w:val="22"/>
          <w:szCs w:val="22"/>
        </w:rPr>
        <w:t>“S160”,</w:t>
      </w:r>
      <w:r w:rsidR="000A5D4E">
        <w:rPr>
          <w:sz w:val="22"/>
          <w:szCs w:val="22"/>
        </w:rPr>
        <w:t xml:space="preserve"> </w:t>
      </w:r>
      <w:r w:rsidR="000A5D4E" w:rsidRPr="000A5D4E">
        <w:rPr>
          <w:sz w:val="22"/>
          <w:szCs w:val="22"/>
        </w:rPr>
        <w:t>“AN3”,</w:t>
      </w:r>
      <w:r w:rsidR="000A5D4E">
        <w:rPr>
          <w:sz w:val="22"/>
          <w:szCs w:val="22"/>
        </w:rPr>
        <w:t xml:space="preserve"> </w:t>
      </w:r>
      <w:r w:rsidR="000A5D4E" w:rsidRPr="000A5D4E">
        <w:rPr>
          <w:sz w:val="22"/>
          <w:szCs w:val="22"/>
        </w:rPr>
        <w:t>“CL4”,</w:t>
      </w:r>
      <w:r w:rsidR="000A5D4E">
        <w:rPr>
          <w:sz w:val="22"/>
          <w:szCs w:val="22"/>
        </w:rPr>
        <w:t xml:space="preserve"> </w:t>
      </w:r>
      <w:r w:rsidR="000A5D4E" w:rsidRPr="000A5D4E">
        <w:rPr>
          <w:sz w:val="22"/>
          <w:szCs w:val="22"/>
        </w:rPr>
        <w:t>“KE5”,</w:t>
      </w:r>
      <w:r w:rsidR="000A5D4E">
        <w:rPr>
          <w:sz w:val="22"/>
          <w:szCs w:val="22"/>
        </w:rPr>
        <w:t xml:space="preserve"> </w:t>
      </w:r>
      <w:r w:rsidR="000A5D4E" w:rsidRPr="000A5D4E">
        <w:rPr>
          <w:sz w:val="22"/>
          <w:szCs w:val="22"/>
        </w:rPr>
        <w:t>“WE5”,</w:t>
      </w:r>
      <w:r w:rsidR="000A5D4E">
        <w:rPr>
          <w:sz w:val="22"/>
          <w:szCs w:val="22"/>
        </w:rPr>
        <w:t xml:space="preserve"> </w:t>
      </w:r>
      <w:r w:rsidR="000A5D4E" w:rsidRPr="000A5D4E">
        <w:rPr>
          <w:sz w:val="22"/>
          <w:szCs w:val="22"/>
        </w:rPr>
        <w:t>“WE2”,</w:t>
      </w:r>
      <w:r w:rsidR="000A5D4E">
        <w:rPr>
          <w:sz w:val="22"/>
          <w:szCs w:val="22"/>
        </w:rPr>
        <w:t xml:space="preserve"> </w:t>
      </w:r>
      <w:r w:rsidR="000A5D4E" w:rsidRPr="000A5D4E">
        <w:rPr>
          <w:sz w:val="22"/>
          <w:szCs w:val="22"/>
        </w:rPr>
        <w:t>“LI2”,</w:t>
      </w:r>
      <w:r w:rsidR="000A5D4E">
        <w:rPr>
          <w:sz w:val="22"/>
          <w:szCs w:val="22"/>
        </w:rPr>
        <w:t xml:space="preserve"> </w:t>
      </w:r>
      <w:r w:rsidR="000A5D4E" w:rsidRPr="000A5D4E">
        <w:rPr>
          <w:sz w:val="22"/>
          <w:szCs w:val="22"/>
        </w:rPr>
        <w:t xml:space="preserve">“CH4”. These stations </w:t>
      </w:r>
      <w:r w:rsidR="00BB13C4" w:rsidRPr="000A5D4E">
        <w:rPr>
          <w:sz w:val="22"/>
          <w:szCs w:val="22"/>
        </w:rPr>
        <w:t>are in</w:t>
      </w:r>
      <w:r w:rsidR="000A5D4E" w:rsidRPr="000A5D4E">
        <w:rPr>
          <w:sz w:val="22"/>
          <w:szCs w:val="22"/>
        </w:rPr>
        <w:t xml:space="preserve"> areas represented by model stations</w:t>
      </w:r>
      <w:r w:rsidR="00BB13C4">
        <w:rPr>
          <w:sz w:val="22"/>
          <w:szCs w:val="22"/>
        </w:rPr>
        <w:t>,</w:t>
      </w:r>
      <w:r w:rsidR="000A5D4E" w:rsidRPr="000A5D4E">
        <w:rPr>
          <w:sz w:val="22"/>
          <w:szCs w:val="22"/>
        </w:rPr>
        <w:t xml:space="preserve"> but not so close that their modelling values were essentially the same.</w:t>
      </w:r>
    </w:p>
    <w:p w14:paraId="1F6B08FC" w14:textId="77777777" w:rsidR="00005FF0" w:rsidRDefault="000E0626" w:rsidP="00005FF0">
      <w:pPr>
        <w:keepNext/>
        <w:jc w:val="center"/>
      </w:pPr>
      <w:r>
        <w:rPr>
          <w:noProof/>
        </w:rPr>
        <w:drawing>
          <wp:inline distT="0" distB="0" distL="0" distR="0" wp14:anchorId="60DB28EC" wp14:editId="21650FC9">
            <wp:extent cx="4099035" cy="21354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3049" t="8466" b="9700"/>
                    <a:stretch/>
                  </pic:blipFill>
                  <pic:spPr bwMode="auto">
                    <a:xfrm>
                      <a:off x="0" y="0"/>
                      <a:ext cx="4113696" cy="2143058"/>
                    </a:xfrm>
                    <a:prstGeom prst="rect">
                      <a:avLst/>
                    </a:prstGeom>
                    <a:ln>
                      <a:noFill/>
                    </a:ln>
                    <a:extLst>
                      <a:ext uri="{53640926-AAD7-44D8-BBD7-CCE9431645EC}">
                        <a14:shadowObscured xmlns:a14="http://schemas.microsoft.com/office/drawing/2010/main"/>
                      </a:ext>
                    </a:extLst>
                  </pic:spPr>
                </pic:pic>
              </a:graphicData>
            </a:graphic>
          </wp:inline>
        </w:drawing>
      </w:r>
    </w:p>
    <w:p w14:paraId="14276BD8" w14:textId="7C5F382B" w:rsidR="00A04F70" w:rsidRPr="00DB0318" w:rsidRDefault="00005FF0" w:rsidP="00005FF0">
      <w:pPr>
        <w:pStyle w:val="Caption"/>
        <w:jc w:val="center"/>
      </w:pPr>
      <w:r>
        <w:t xml:space="preserve">Figure </w:t>
      </w:r>
      <w:r w:rsidR="00244376">
        <w:fldChar w:fldCharType="begin"/>
      </w:r>
      <w:r w:rsidR="00244376">
        <w:instrText xml:space="preserve"> STYLEREF 1 \s </w:instrText>
      </w:r>
      <w:r w:rsidR="00244376">
        <w:fldChar w:fldCharType="separate"/>
      </w:r>
      <w:r w:rsidR="00244376">
        <w:rPr>
          <w:noProof/>
        </w:rPr>
        <w:t>2</w:t>
      </w:r>
      <w:r w:rsidR="00244376">
        <w:fldChar w:fldCharType="end"/>
      </w:r>
      <w:r w:rsidR="00244376">
        <w:noBreakHyphen/>
      </w:r>
      <w:r w:rsidR="00244376">
        <w:fldChar w:fldCharType="begin"/>
      </w:r>
      <w:r w:rsidR="00244376">
        <w:instrText xml:space="preserve"> SEQ Figure \* ARABIC \s 1 </w:instrText>
      </w:r>
      <w:r w:rsidR="00244376">
        <w:fldChar w:fldCharType="separate"/>
      </w:r>
      <w:r w:rsidR="00244376">
        <w:rPr>
          <w:noProof/>
        </w:rPr>
        <w:t>8</w:t>
      </w:r>
      <w:r w:rsidR="00244376">
        <w:fldChar w:fldCharType="end"/>
      </w:r>
      <w:r>
        <w:t xml:space="preserve"> The location of the model stations (circle) and validation stations (x) plotted over the SWNS DEM</w:t>
      </w:r>
    </w:p>
    <w:p w14:paraId="47610999" w14:textId="7830E951" w:rsidR="00A04F70" w:rsidRDefault="00BB13C4" w:rsidP="00D957DF">
      <w:pPr>
        <w:pStyle w:val="Heading2"/>
      </w:pPr>
      <w:bookmarkStart w:id="56" w:name="_Toc515965394"/>
      <w:bookmarkStart w:id="57" w:name="_Toc520026173"/>
      <w:r>
        <w:t>Stage</w:t>
      </w:r>
      <w:r w:rsidR="0030646F">
        <w:t xml:space="preserve"> 2: </w:t>
      </w:r>
      <w:r w:rsidR="0050472F">
        <w:t>Model Selection</w:t>
      </w:r>
      <w:bookmarkEnd w:id="56"/>
      <w:bookmarkEnd w:id="57"/>
    </w:p>
    <w:p w14:paraId="0773C2DD" w14:textId="06BDAB39" w:rsidR="00C843B4" w:rsidRPr="00C843B4" w:rsidRDefault="003834DC" w:rsidP="00C843B4">
      <w:pPr>
        <w:ind w:firstLine="720"/>
      </w:pPr>
      <w:r>
        <w:t xml:space="preserve">The suitability of considering each constant input raster for modelling (DEM, slope, aspect, easting, northing, tpi and PTOC) was assessed by </w:t>
      </w:r>
      <w:r w:rsidR="00FA10C4">
        <w:t xml:space="preserve">plotting the range of raster values covered by the weather stations. </w:t>
      </w:r>
      <w:r>
        <w:t xml:space="preserve"> Models were</w:t>
      </w:r>
      <w:r w:rsidR="00FA10C4">
        <w:t xml:space="preserve"> then</w:t>
      </w:r>
      <w:r>
        <w:t xml:space="preserve"> tested by</w:t>
      </w:r>
      <w:r w:rsidR="00C843B4">
        <w:t xml:space="preserve"> generating a series of test models and applying them to the 2012 temperature data. </w:t>
      </w:r>
      <w:r w:rsidR="00FA10C4">
        <w:t xml:space="preserve">The parameters tested throughout for the selection process were: the daily temperature variable (mean, maximum or minimum), the allowed flexibility of the GAMs (i.e. allowed knots), and the modelling timeframe (all years, one year, monthly, weekly or daily).  </w:t>
      </w:r>
    </w:p>
    <w:p w14:paraId="24170EE3" w14:textId="2A4F63AD" w:rsidR="00F04160" w:rsidRDefault="003834DC" w:rsidP="00F04160">
      <w:pPr>
        <w:pStyle w:val="Heading3"/>
      </w:pPr>
      <w:r>
        <w:t>Raster Coverage by Weather Stations</w:t>
      </w:r>
    </w:p>
    <w:p w14:paraId="23A2EC83" w14:textId="1C09EE2F" w:rsidR="00F04160" w:rsidRDefault="00F04160" w:rsidP="00F04160">
      <w:r>
        <w:tab/>
        <w:t>The values of each</w:t>
      </w:r>
      <w:r w:rsidR="003834DC">
        <w:t xml:space="preserve"> constant</w:t>
      </w:r>
      <w:r>
        <w:t xml:space="preserve"> </w:t>
      </w:r>
      <w:r w:rsidR="003834DC">
        <w:t>input</w:t>
      </w:r>
      <w:r>
        <w:t xml:space="preserve"> raster at the weather stations was plotted in order of raster value to assess the coverage (</w:t>
      </w:r>
      <w:r>
        <w:fldChar w:fldCharType="begin"/>
      </w:r>
      <w:r>
        <w:instrText xml:space="preserve"> REF _Ref518963540 \h </w:instrText>
      </w:r>
      <w:r>
        <w:instrText xml:space="preserve"> \* MERGEFORMAT </w:instrText>
      </w:r>
      <w:r>
        <w:fldChar w:fldCharType="separate"/>
      </w:r>
      <w:r w:rsidR="005D0B91">
        <w:t xml:space="preserve">Figure </w:t>
      </w:r>
      <w:r w:rsidR="005D0B91">
        <w:rPr>
          <w:noProof/>
        </w:rPr>
        <w:t>2</w:t>
      </w:r>
      <w:r w:rsidR="005D0B91">
        <w:rPr>
          <w:noProof/>
        </w:rPr>
        <w:noBreakHyphen/>
        <w:t>9</w:t>
      </w:r>
      <w:r>
        <w:fldChar w:fldCharType="end"/>
      </w:r>
      <w:r>
        <w:t xml:space="preserve">). </w:t>
      </w:r>
    </w:p>
    <w:p w14:paraId="1EBAEF7D" w14:textId="5E79DCD2" w:rsidR="00F04160" w:rsidRDefault="00F04160" w:rsidP="003834DC">
      <w:pPr>
        <w:pStyle w:val="Caption"/>
        <w:jc w:val="center"/>
      </w:pPr>
      <w:r>
        <w:rPr>
          <w:noProof/>
        </w:rPr>
        <w:drawing>
          <wp:inline distT="0" distB="0" distL="0" distR="0" wp14:anchorId="04825C0A" wp14:editId="6A331C2F">
            <wp:extent cx="4444773" cy="50377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9936" cy="5043642"/>
                    </a:xfrm>
                    <a:prstGeom prst="rect">
                      <a:avLst/>
                    </a:prstGeom>
                    <a:noFill/>
                    <a:ln>
                      <a:noFill/>
                    </a:ln>
                  </pic:spPr>
                </pic:pic>
              </a:graphicData>
            </a:graphic>
          </wp:inline>
        </w:drawing>
      </w:r>
      <w:bookmarkStart w:id="58" w:name="_Ref518963540"/>
      <w:bookmarkStart w:id="59" w:name="_Toc515965245"/>
      <w:bookmarkStart w:id="60" w:name="_Toc519356936"/>
      <w:r w:rsidR="003D1830">
        <w:br/>
      </w:r>
      <w:r>
        <w:t xml:space="preserve">Figure </w:t>
      </w:r>
      <w:r w:rsidR="00244376">
        <w:fldChar w:fldCharType="begin"/>
      </w:r>
      <w:r w:rsidR="00244376">
        <w:instrText xml:space="preserve"> STYLEREF 1 \s </w:instrText>
      </w:r>
      <w:r w:rsidR="00244376">
        <w:fldChar w:fldCharType="separate"/>
      </w:r>
      <w:r w:rsidR="00244376">
        <w:rPr>
          <w:noProof/>
        </w:rPr>
        <w:t>2</w:t>
      </w:r>
      <w:r w:rsidR="00244376">
        <w:fldChar w:fldCharType="end"/>
      </w:r>
      <w:r w:rsidR="00244376">
        <w:noBreakHyphen/>
      </w:r>
      <w:r w:rsidR="00244376">
        <w:fldChar w:fldCharType="begin"/>
      </w:r>
      <w:r w:rsidR="00244376">
        <w:instrText xml:space="preserve"> SEQ Figure \* ARABIC \s 1 </w:instrText>
      </w:r>
      <w:r w:rsidR="00244376">
        <w:fldChar w:fldCharType="separate"/>
      </w:r>
      <w:r w:rsidR="00244376">
        <w:rPr>
          <w:noProof/>
        </w:rPr>
        <w:t>9</w:t>
      </w:r>
      <w:r w:rsidR="00244376">
        <w:fldChar w:fldCharType="end"/>
      </w:r>
      <w:bookmarkEnd w:id="58"/>
      <w:r w:rsidR="00C37020">
        <w:t xml:space="preserve"> The coverage of input</w:t>
      </w:r>
      <w:r>
        <w:t xml:space="preserve"> raster values by weather stations.</w:t>
      </w:r>
      <w:bookmarkEnd w:id="59"/>
      <w:bookmarkEnd w:id="60"/>
    </w:p>
    <w:p w14:paraId="215433CD" w14:textId="0AE4112F" w:rsidR="00F04160" w:rsidRDefault="003D1830" w:rsidP="00C259BD">
      <w:pPr>
        <w:ind w:firstLine="720"/>
      </w:pPr>
      <w:r>
        <w:t xml:space="preserve">Slope was under represented at the station locations, and </w:t>
      </w:r>
      <w:r w:rsidR="00E54ED5">
        <w:t>was removed from the modelling process</w:t>
      </w:r>
      <w:r>
        <w:t xml:space="preserve">. </w:t>
      </w:r>
      <w:r w:rsidR="00A94DCD">
        <w:t>The lack of slope values most likely stems from the stability of weather stations on flat surfaces rather than sloped surfaces</w:t>
      </w:r>
      <w:r w:rsidR="00C843B4">
        <w:t>.</w:t>
      </w:r>
      <w:r>
        <w:t xml:space="preserve"> The other variables are relatively well covered, except for the high elevations (dem), the eastern most part of the study area (east) and the upper and lower ranges of the modified aspect. </w:t>
      </w:r>
      <w:r w:rsidR="00C843B4">
        <w:t xml:space="preserve">It is less likely that a surface is exactly north or south facing, so most of the aspect values are in the mid-range. </w:t>
      </w:r>
    </w:p>
    <w:p w14:paraId="53C670FB" w14:textId="53E340BA" w:rsidR="00FA10C4" w:rsidRDefault="00C61422" w:rsidP="00FA10C4">
      <w:pPr>
        <w:pStyle w:val="Heading3"/>
      </w:pPr>
      <w:r>
        <w:t>Timeframe and Daily Temperature Variable</w:t>
      </w:r>
    </w:p>
    <w:p w14:paraId="503712A9" w14:textId="54A72630" w:rsidR="00C61422" w:rsidRPr="00C61422" w:rsidRDefault="00C61422" w:rsidP="00C61422">
      <w:r>
        <w:tab/>
        <w:t>The daily T</w:t>
      </w:r>
      <w:r>
        <w:rPr>
          <w:vertAlign w:val="subscript"/>
        </w:rPr>
        <w:t>s</w:t>
      </w:r>
      <w:r>
        <w:t xml:space="preserve"> can be modelled with a single day of records from each weather station, or by using longer timeframes that can include multiple days of records. The modelling timeframes that were tested are: daily, weekly, monthly, annually, and the entire dataset (all six years). </w:t>
      </w:r>
    </w:p>
    <w:p w14:paraId="45E8D671" w14:textId="77CB34CB" w:rsidR="006735F5" w:rsidRPr="006735F5" w:rsidRDefault="00B25672" w:rsidP="00A94DCD">
      <w:r>
        <w:tab/>
      </w:r>
      <w:r w:rsidR="00363A11">
        <w:t xml:space="preserve">There daily measures of </w:t>
      </w:r>
      <w:r w:rsidR="00520EA3">
        <w:t>T</w:t>
      </w:r>
      <w:r w:rsidR="00520EA3">
        <w:rPr>
          <w:vertAlign w:val="subscript"/>
        </w:rPr>
        <w:t>s</w:t>
      </w:r>
      <w:r w:rsidR="00520EA3">
        <w:t xml:space="preserve"> </w:t>
      </w:r>
      <w:r w:rsidR="00363A11">
        <w:t>are available for each weather station</w:t>
      </w:r>
      <w:r>
        <w:t xml:space="preserve">: the daily maximum, minimum, and mean. </w:t>
      </w:r>
      <w:r w:rsidR="006735F5">
        <w:t>The daily mean T</w:t>
      </w:r>
      <w:r w:rsidR="006735F5">
        <w:rPr>
          <w:vertAlign w:val="subscript"/>
        </w:rPr>
        <w:t>s</w:t>
      </w:r>
      <w:r w:rsidR="006735F5">
        <w:t xml:space="preserve"> was calculated from the maximum and minimum as in Equation [2]:</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
        <w:gridCol w:w="7833"/>
        <w:gridCol w:w="623"/>
      </w:tblGrid>
      <w:tr w:rsidR="006735F5" w14:paraId="6C4E3ECE" w14:textId="77777777" w:rsidTr="0013137E">
        <w:tc>
          <w:tcPr>
            <w:tcW w:w="805" w:type="dxa"/>
          </w:tcPr>
          <w:p w14:paraId="6B941532" w14:textId="77777777" w:rsidR="006735F5" w:rsidRDefault="006735F5" w:rsidP="0013137E">
            <w:pPr>
              <w:pStyle w:val="Heading2"/>
              <w:outlineLvl w:val="1"/>
            </w:pPr>
          </w:p>
        </w:tc>
        <w:tc>
          <w:tcPr>
            <w:tcW w:w="7920" w:type="dxa"/>
          </w:tcPr>
          <w:p w14:paraId="2AFE08AA" w14:textId="2C84196E" w:rsidR="006735F5" w:rsidRDefault="006735F5" w:rsidP="0013137E">
            <m:oMathPara>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mean</m:t>
                        </m:r>
                      </m:sub>
                    </m:sSub>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max</m:t>
                            </m:r>
                          </m:sub>
                        </m:sSub>
                      </m:sub>
                    </m:sSub>
                    <m:r>
                      <w:rPr>
                        <w:rFonts w:ascii="Cambria Math" w:hAnsi="Cambria Math"/>
                      </w:rPr>
                      <m:t xml:space="preserve">+ </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min</m:t>
                            </m:r>
                          </m:sub>
                        </m:sSub>
                      </m:sub>
                    </m:sSub>
                    <m:r>
                      <w:rPr>
                        <w:rFonts w:ascii="Cambria Math" w:hAnsi="Cambria Math"/>
                      </w:rPr>
                      <m:t>)</m:t>
                    </m:r>
                  </m:num>
                  <m:den>
                    <m:r>
                      <w:rPr>
                        <w:rFonts w:ascii="Cambria Math" w:hAnsi="Cambria Math"/>
                      </w:rPr>
                      <m:t>2</m:t>
                    </m:r>
                  </m:den>
                </m:f>
              </m:oMath>
            </m:oMathPara>
          </w:p>
        </w:tc>
        <w:tc>
          <w:tcPr>
            <w:tcW w:w="625" w:type="dxa"/>
            <w:vAlign w:val="center"/>
          </w:tcPr>
          <w:p w14:paraId="6E9F3201" w14:textId="6B9416EB" w:rsidR="006735F5" w:rsidRDefault="006735F5" w:rsidP="0013137E">
            <w:r>
              <w:t>[2]</w:t>
            </w:r>
          </w:p>
        </w:tc>
      </w:tr>
    </w:tbl>
    <w:p w14:paraId="5CCEFB82" w14:textId="4CDBC972" w:rsidR="006735F5" w:rsidRPr="00520EA3" w:rsidRDefault="00520EA3" w:rsidP="00392D1C">
      <w:pPr>
        <w:ind w:firstLine="720"/>
      </w:pPr>
      <w:r>
        <w:t>The goal is to generate daily mean T</w:t>
      </w:r>
      <w:r>
        <w:rPr>
          <w:vertAlign w:val="subscript"/>
        </w:rPr>
        <w:t>s</w:t>
      </w:r>
      <w:r>
        <w:t xml:space="preserve"> rasters, which can either be done by direct interpolation of daily mean T</w:t>
      </w:r>
      <w:r>
        <w:rPr>
          <w:vertAlign w:val="subscript"/>
        </w:rPr>
        <w:t>s</w:t>
      </w:r>
      <w:r>
        <w:t>, or by interpolating daily maximum and minimum T</w:t>
      </w:r>
      <w:r>
        <w:rPr>
          <w:vertAlign w:val="subscript"/>
        </w:rPr>
        <w:t>s</w:t>
      </w:r>
      <w:r>
        <w:t xml:space="preserve"> separately, then applying Equation [2] to the interpolated rasters.</w:t>
      </w:r>
      <w:r w:rsidR="00392D1C">
        <w:t xml:space="preserve"> The latter requires twice as much interpolation, and will only be implemented if the results are significantly better than the former. </w:t>
      </w:r>
    </w:p>
    <w:p w14:paraId="4856D007" w14:textId="6F537D85" w:rsidR="00C259BD" w:rsidRDefault="00392D1C" w:rsidP="00FA0C6C">
      <w:r>
        <w:t xml:space="preserve"> </w:t>
      </w:r>
      <w:r w:rsidR="00FA0C6C">
        <w:tab/>
      </w:r>
      <w:r w:rsidR="00C61422">
        <w:t xml:space="preserve">The different model formulas for the different timeframes that were tested separately on all three daily temperature variables are described in </w:t>
      </w:r>
      <w:r w:rsidR="00C259BD">
        <w:fldChar w:fldCharType="begin"/>
      </w:r>
      <w:r w:rsidR="00C259BD">
        <w:instrText xml:space="preserve"> REF _Ref519373106 \h </w:instrText>
      </w:r>
      <w:r w:rsidR="00C259BD">
        <w:fldChar w:fldCharType="separate"/>
      </w:r>
      <w:r w:rsidR="005D0B91">
        <w:t xml:space="preserve">Table </w:t>
      </w:r>
      <w:r w:rsidR="005D0B91">
        <w:rPr>
          <w:noProof/>
        </w:rPr>
        <w:t>2</w:t>
      </w:r>
      <w:r w:rsidR="005D0B91">
        <w:noBreakHyphen/>
      </w:r>
      <w:r w:rsidR="005D0B91">
        <w:rPr>
          <w:noProof/>
        </w:rPr>
        <w:t>1</w:t>
      </w:r>
      <w:r w:rsidR="00C259BD">
        <w:fldChar w:fldCharType="end"/>
      </w:r>
      <w:r w:rsidR="009432F2">
        <w:t>.</w:t>
      </w:r>
      <w:r w:rsidR="00C61422">
        <w:t xml:space="preserve"> </w:t>
      </w:r>
    </w:p>
    <w:p w14:paraId="671E3060" w14:textId="33EEC037" w:rsidR="00C259BD" w:rsidRDefault="00C259BD" w:rsidP="00C259BD">
      <w:pPr>
        <w:pStyle w:val="Caption"/>
        <w:keepNext/>
      </w:pPr>
      <w:bookmarkStart w:id="61" w:name="_Ref519373106"/>
      <w:r>
        <w:t xml:space="preserve">Table </w:t>
      </w:r>
      <w:r>
        <w:fldChar w:fldCharType="begin"/>
      </w:r>
      <w:r>
        <w:instrText xml:space="preserve"> STYLEREF 1 \s </w:instrText>
      </w:r>
      <w:r>
        <w:fldChar w:fldCharType="separate"/>
      </w:r>
      <w:r w:rsidR="005D0B91">
        <w:rPr>
          <w:noProof/>
        </w:rPr>
        <w:t>2</w:t>
      </w:r>
      <w:r>
        <w:fldChar w:fldCharType="end"/>
      </w:r>
      <w:r>
        <w:noBreakHyphen/>
      </w:r>
      <w:r>
        <w:fldChar w:fldCharType="begin"/>
      </w:r>
      <w:r>
        <w:instrText xml:space="preserve"> SEQ Table \* ARABIC \s 1 </w:instrText>
      </w:r>
      <w:r>
        <w:fldChar w:fldCharType="separate"/>
      </w:r>
      <w:r w:rsidR="005D0B91">
        <w:rPr>
          <w:noProof/>
        </w:rPr>
        <w:t>1</w:t>
      </w:r>
      <w:r>
        <w:fldChar w:fldCharType="end"/>
      </w:r>
      <w:bookmarkEnd w:id="61"/>
      <w:r>
        <w:t xml:space="preserve"> </w:t>
      </w:r>
      <w:r w:rsidRPr="007615D0">
        <w:t>Formulas for modelling daily temperature at the different timeframes, where temp_var is daily minimu</w:t>
      </w:r>
      <w:r w:rsidR="00C61422">
        <w:t xml:space="preserve">m, maximum and mean temperature; yday is the day of year (i.e. 1 – 365). </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55"/>
        <w:gridCol w:w="7115"/>
      </w:tblGrid>
      <w:tr w:rsidR="009432F2" w14:paraId="220CC31A" w14:textId="77777777" w:rsidTr="009A2967">
        <w:tc>
          <w:tcPr>
            <w:tcW w:w="2155" w:type="dxa"/>
          </w:tcPr>
          <w:p w14:paraId="3364EA69" w14:textId="77777777" w:rsidR="009432F2" w:rsidRDefault="009432F2" w:rsidP="00D957DF">
            <w:r>
              <w:t>Timeframe</w:t>
            </w:r>
          </w:p>
        </w:tc>
        <w:tc>
          <w:tcPr>
            <w:tcW w:w="7115" w:type="dxa"/>
          </w:tcPr>
          <w:p w14:paraId="41818D0B" w14:textId="77777777" w:rsidR="009432F2" w:rsidRDefault="009432F2" w:rsidP="00D957DF">
            <w:r>
              <w:t>Model Formula</w:t>
            </w:r>
          </w:p>
        </w:tc>
      </w:tr>
      <w:tr w:rsidR="009432F2" w14:paraId="4287CA4E" w14:textId="77777777" w:rsidTr="009A2967">
        <w:trPr>
          <w:trHeight w:val="971"/>
        </w:trPr>
        <w:tc>
          <w:tcPr>
            <w:tcW w:w="2155" w:type="dxa"/>
          </w:tcPr>
          <w:p w14:paraId="5EA589B2" w14:textId="77777777" w:rsidR="009432F2" w:rsidRDefault="009432F2" w:rsidP="00D957DF">
            <w:r>
              <w:t>All six years</w:t>
            </w:r>
          </w:p>
        </w:tc>
        <w:tc>
          <w:tcPr>
            <w:tcW w:w="7115" w:type="dxa"/>
          </w:tcPr>
          <w:p w14:paraId="0FA055EC" w14:textId="77777777" w:rsidR="009432F2" w:rsidRPr="00D26B99" w:rsidRDefault="009432F2" w:rsidP="00D957DF">
            <w:pPr>
              <w:rPr>
                <w:rFonts w:ascii="Courier New" w:hAnsi="Courier New" w:cs="Courier New"/>
                <w:sz w:val="16"/>
                <w:szCs w:val="16"/>
              </w:rPr>
            </w:pPr>
            <w:r>
              <w:rPr>
                <w:rFonts w:ascii="Courier New" w:hAnsi="Courier New" w:cs="Courier New"/>
                <w:sz w:val="16"/>
                <w:szCs w:val="16"/>
              </w:rPr>
              <w:t>temp_var</w:t>
            </w:r>
            <w:r w:rsidRPr="00D26B99">
              <w:rPr>
                <w:rFonts w:ascii="Courier New" w:hAnsi="Courier New" w:cs="Courier New"/>
                <w:sz w:val="16"/>
                <w:szCs w:val="16"/>
              </w:rPr>
              <w:t xml:space="preserve"> ~</w:t>
            </w:r>
          </w:p>
          <w:p w14:paraId="150CF390" w14:textId="77777777" w:rsidR="009432F2" w:rsidRPr="00D26B99" w:rsidRDefault="009432F2" w:rsidP="00D957DF">
            <w:pPr>
              <w:rPr>
                <w:rFonts w:ascii="Courier New" w:hAnsi="Courier New" w:cs="Courier New"/>
                <w:sz w:val="16"/>
                <w:szCs w:val="16"/>
              </w:rPr>
            </w:pPr>
            <w:r w:rsidRPr="00D26B99">
              <w:rPr>
                <w:rFonts w:ascii="Courier New" w:hAnsi="Courier New" w:cs="Courier New"/>
                <w:sz w:val="16"/>
                <w:szCs w:val="16"/>
              </w:rPr>
              <w:t xml:space="preserve">  s(dem,month) +</w:t>
            </w:r>
            <w:r>
              <w:rPr>
                <w:rFonts w:ascii="Courier New" w:hAnsi="Courier New" w:cs="Courier New"/>
                <w:sz w:val="16"/>
                <w:szCs w:val="16"/>
              </w:rPr>
              <w:t xml:space="preserve"> </w:t>
            </w:r>
            <w:r w:rsidRPr="00D26B99">
              <w:rPr>
                <w:rFonts w:ascii="Courier New" w:hAnsi="Courier New" w:cs="Courier New"/>
                <w:sz w:val="16"/>
                <w:szCs w:val="16"/>
              </w:rPr>
              <w:t>s(ptoc,month</w:t>
            </w:r>
            <w:r>
              <w:rPr>
                <w:rFonts w:ascii="Courier New" w:hAnsi="Courier New" w:cs="Courier New"/>
                <w:sz w:val="16"/>
                <w:szCs w:val="16"/>
              </w:rPr>
              <w:t>, k = 3</w:t>
            </w:r>
            <w:r w:rsidRPr="00D26B99">
              <w:rPr>
                <w:rFonts w:ascii="Courier New" w:hAnsi="Courier New" w:cs="Courier New"/>
                <w:sz w:val="16"/>
                <w:szCs w:val="16"/>
              </w:rPr>
              <w:t>) +  s(sum_irradiance, month) +</w:t>
            </w:r>
          </w:p>
          <w:p w14:paraId="2CE890F6" w14:textId="77777777" w:rsidR="009432F2" w:rsidRPr="00D26B99" w:rsidRDefault="009432F2" w:rsidP="00D957DF">
            <w:pPr>
              <w:rPr>
                <w:rFonts w:ascii="Courier New" w:hAnsi="Courier New" w:cs="Courier New"/>
                <w:sz w:val="16"/>
                <w:szCs w:val="16"/>
              </w:rPr>
            </w:pPr>
            <w:r w:rsidRPr="00D26B99">
              <w:rPr>
                <w:rFonts w:ascii="Courier New" w:hAnsi="Courier New" w:cs="Courier New"/>
                <w:sz w:val="16"/>
                <w:szCs w:val="16"/>
              </w:rPr>
              <w:t xml:space="preserve">  s(tpi,month)</w:t>
            </w:r>
            <w:r>
              <w:rPr>
                <w:rFonts w:ascii="Courier New" w:hAnsi="Courier New" w:cs="Courier New"/>
                <w:sz w:val="16"/>
                <w:szCs w:val="16"/>
              </w:rPr>
              <w:t xml:space="preserve"> </w:t>
            </w:r>
            <w:r w:rsidRPr="00D26B99">
              <w:rPr>
                <w:rFonts w:ascii="Courier New" w:hAnsi="Courier New" w:cs="Courier New"/>
                <w:sz w:val="16"/>
                <w:szCs w:val="16"/>
              </w:rPr>
              <w:t>+</w:t>
            </w:r>
            <w:r>
              <w:rPr>
                <w:rFonts w:ascii="Courier New" w:hAnsi="Courier New" w:cs="Courier New"/>
                <w:sz w:val="16"/>
                <w:szCs w:val="16"/>
              </w:rPr>
              <w:t xml:space="preserve"> </w:t>
            </w:r>
            <w:r w:rsidRPr="00D26B99">
              <w:rPr>
                <w:rFonts w:ascii="Courier New" w:hAnsi="Courier New" w:cs="Courier New"/>
                <w:sz w:val="16"/>
                <w:szCs w:val="16"/>
              </w:rPr>
              <w:t>s(</w:t>
            </w:r>
            <w:r w:rsidR="009A2F4D">
              <w:rPr>
                <w:rFonts w:ascii="Courier New" w:hAnsi="Courier New" w:cs="Courier New"/>
                <w:sz w:val="16"/>
                <w:szCs w:val="16"/>
              </w:rPr>
              <w:t>asp</w:t>
            </w:r>
            <w:r w:rsidRPr="00D26B99">
              <w:rPr>
                <w:rFonts w:ascii="Courier New" w:hAnsi="Courier New" w:cs="Courier New"/>
                <w:sz w:val="16"/>
                <w:szCs w:val="16"/>
              </w:rPr>
              <w:t>, month) + s(east,north) +</w:t>
            </w:r>
            <w:r>
              <w:rPr>
                <w:rFonts w:ascii="Courier New" w:hAnsi="Courier New" w:cs="Courier New"/>
                <w:sz w:val="16"/>
                <w:szCs w:val="16"/>
              </w:rPr>
              <w:t xml:space="preserve"> </w:t>
            </w:r>
            <w:r w:rsidRPr="00D26B99">
              <w:rPr>
                <w:rFonts w:ascii="Courier New" w:hAnsi="Courier New" w:cs="Courier New"/>
                <w:sz w:val="16"/>
                <w:szCs w:val="16"/>
              </w:rPr>
              <w:t>s(week</w:t>
            </w:r>
            <w:r>
              <w:rPr>
                <w:rFonts w:ascii="Courier New" w:hAnsi="Courier New" w:cs="Courier New"/>
                <w:sz w:val="16"/>
                <w:szCs w:val="16"/>
              </w:rPr>
              <w:t>, k= 3</w:t>
            </w:r>
            <w:r w:rsidRPr="00D26B99">
              <w:rPr>
                <w:rFonts w:ascii="Courier New" w:hAnsi="Courier New" w:cs="Courier New"/>
                <w:sz w:val="16"/>
                <w:szCs w:val="16"/>
              </w:rPr>
              <w:t>) +</w:t>
            </w:r>
          </w:p>
          <w:p w14:paraId="710E094D" w14:textId="77777777" w:rsidR="009432F2" w:rsidRPr="00D26B99" w:rsidRDefault="009432F2" w:rsidP="00D957DF">
            <w:pPr>
              <w:rPr>
                <w:rFonts w:ascii="Courier New" w:hAnsi="Courier New" w:cs="Courier New"/>
                <w:sz w:val="16"/>
                <w:szCs w:val="16"/>
              </w:rPr>
            </w:pPr>
            <w:r w:rsidRPr="00D26B99">
              <w:rPr>
                <w:rFonts w:ascii="Courier New" w:hAnsi="Courier New" w:cs="Courier New"/>
                <w:sz w:val="16"/>
                <w:szCs w:val="16"/>
              </w:rPr>
              <w:t xml:space="preserve">  year</w:t>
            </w:r>
          </w:p>
        </w:tc>
      </w:tr>
      <w:tr w:rsidR="009432F2" w14:paraId="76A95343" w14:textId="77777777" w:rsidTr="009A2967">
        <w:trPr>
          <w:trHeight w:val="791"/>
        </w:trPr>
        <w:tc>
          <w:tcPr>
            <w:tcW w:w="2155" w:type="dxa"/>
          </w:tcPr>
          <w:p w14:paraId="6E68EB93" w14:textId="77777777" w:rsidR="009432F2" w:rsidRDefault="009432F2" w:rsidP="00D957DF">
            <w:r>
              <w:t>One Year</w:t>
            </w:r>
          </w:p>
        </w:tc>
        <w:tc>
          <w:tcPr>
            <w:tcW w:w="7115" w:type="dxa"/>
          </w:tcPr>
          <w:p w14:paraId="4A224D0E" w14:textId="77777777" w:rsidR="009432F2" w:rsidRPr="00D26B99" w:rsidRDefault="009432F2" w:rsidP="00D957DF">
            <w:pPr>
              <w:rPr>
                <w:rFonts w:ascii="Courier New" w:hAnsi="Courier New" w:cs="Courier New"/>
                <w:sz w:val="16"/>
                <w:szCs w:val="16"/>
              </w:rPr>
            </w:pPr>
            <w:r>
              <w:rPr>
                <w:rFonts w:ascii="Courier New" w:hAnsi="Courier New" w:cs="Courier New"/>
                <w:sz w:val="16"/>
                <w:szCs w:val="16"/>
              </w:rPr>
              <w:t>temp_var</w:t>
            </w:r>
            <w:r w:rsidRPr="00D26B99">
              <w:rPr>
                <w:rFonts w:ascii="Courier New" w:hAnsi="Courier New" w:cs="Courier New"/>
                <w:sz w:val="16"/>
                <w:szCs w:val="16"/>
              </w:rPr>
              <w:t xml:space="preserve"> ~ s(dem,week) +</w:t>
            </w:r>
            <w:r>
              <w:rPr>
                <w:rFonts w:ascii="Courier New" w:hAnsi="Courier New" w:cs="Courier New"/>
                <w:sz w:val="16"/>
                <w:szCs w:val="16"/>
              </w:rPr>
              <w:t xml:space="preserve"> </w:t>
            </w:r>
            <w:r w:rsidRPr="00D26B99">
              <w:rPr>
                <w:rFonts w:ascii="Courier New" w:hAnsi="Courier New" w:cs="Courier New"/>
                <w:sz w:val="16"/>
                <w:szCs w:val="16"/>
              </w:rPr>
              <w:t xml:space="preserve"> s(ptoc,week</w:t>
            </w:r>
            <w:r>
              <w:rPr>
                <w:rFonts w:ascii="Courier New" w:hAnsi="Courier New" w:cs="Courier New"/>
                <w:sz w:val="16"/>
                <w:szCs w:val="16"/>
              </w:rPr>
              <w:t>, k = 3</w:t>
            </w:r>
            <w:r w:rsidRPr="00D26B99">
              <w:rPr>
                <w:rFonts w:ascii="Courier New" w:hAnsi="Courier New" w:cs="Courier New"/>
                <w:sz w:val="16"/>
                <w:szCs w:val="16"/>
              </w:rPr>
              <w:t xml:space="preserve">)+ </w:t>
            </w:r>
            <w:r>
              <w:rPr>
                <w:rFonts w:ascii="Courier New" w:hAnsi="Courier New" w:cs="Courier New"/>
                <w:sz w:val="16"/>
                <w:szCs w:val="16"/>
              </w:rPr>
              <w:t xml:space="preserve">s(sum_irradiance, week)+ </w:t>
            </w:r>
          </w:p>
          <w:p w14:paraId="20F2E63C" w14:textId="77777777" w:rsidR="009432F2" w:rsidRPr="00D26B99" w:rsidRDefault="009432F2" w:rsidP="00D957DF">
            <w:pPr>
              <w:rPr>
                <w:rFonts w:ascii="Courier New" w:hAnsi="Courier New" w:cs="Courier New"/>
                <w:sz w:val="16"/>
                <w:szCs w:val="16"/>
              </w:rPr>
            </w:pPr>
            <w:r w:rsidRPr="00D26B99">
              <w:rPr>
                <w:rFonts w:ascii="Courier New" w:hAnsi="Courier New" w:cs="Courier New"/>
                <w:sz w:val="16"/>
                <w:szCs w:val="16"/>
              </w:rPr>
              <w:t xml:space="preserve"> s(tpi,week)+</w:t>
            </w:r>
            <w:r>
              <w:rPr>
                <w:rFonts w:ascii="Courier New" w:hAnsi="Courier New" w:cs="Courier New"/>
                <w:sz w:val="16"/>
                <w:szCs w:val="16"/>
              </w:rPr>
              <w:t xml:space="preserve"> </w:t>
            </w:r>
            <w:r w:rsidRPr="00D26B99">
              <w:rPr>
                <w:rFonts w:ascii="Courier New" w:hAnsi="Courier New" w:cs="Courier New"/>
                <w:sz w:val="16"/>
                <w:szCs w:val="16"/>
              </w:rPr>
              <w:t>s(</w:t>
            </w:r>
            <w:r w:rsidR="009A2F4D">
              <w:rPr>
                <w:rFonts w:ascii="Courier New" w:hAnsi="Courier New" w:cs="Courier New"/>
                <w:sz w:val="16"/>
                <w:szCs w:val="16"/>
              </w:rPr>
              <w:t>asp</w:t>
            </w:r>
            <w:r w:rsidRPr="00D26B99">
              <w:rPr>
                <w:rFonts w:ascii="Courier New" w:hAnsi="Courier New" w:cs="Courier New"/>
                <w:sz w:val="16"/>
                <w:szCs w:val="16"/>
              </w:rPr>
              <w:t>, week) +</w:t>
            </w:r>
            <w:r>
              <w:rPr>
                <w:rFonts w:ascii="Courier New" w:hAnsi="Courier New" w:cs="Courier New"/>
                <w:sz w:val="16"/>
                <w:szCs w:val="16"/>
              </w:rPr>
              <w:t xml:space="preserve">  </w:t>
            </w:r>
            <w:r w:rsidRPr="00D26B99">
              <w:rPr>
                <w:rFonts w:ascii="Courier New" w:hAnsi="Courier New" w:cs="Courier New"/>
                <w:sz w:val="16"/>
                <w:szCs w:val="16"/>
              </w:rPr>
              <w:t>s(east,week) +</w:t>
            </w:r>
            <w:r>
              <w:rPr>
                <w:rFonts w:ascii="Courier New" w:hAnsi="Courier New" w:cs="Courier New"/>
                <w:sz w:val="16"/>
                <w:szCs w:val="16"/>
              </w:rPr>
              <w:t xml:space="preserve"> </w:t>
            </w:r>
            <w:r w:rsidRPr="00D26B99">
              <w:rPr>
                <w:rFonts w:ascii="Courier New" w:hAnsi="Courier New" w:cs="Courier New"/>
                <w:sz w:val="16"/>
                <w:szCs w:val="16"/>
              </w:rPr>
              <w:t xml:space="preserve"> s(yday</w:t>
            </w:r>
            <w:r>
              <w:rPr>
                <w:rFonts w:ascii="Courier New" w:hAnsi="Courier New" w:cs="Courier New"/>
                <w:sz w:val="16"/>
                <w:szCs w:val="16"/>
              </w:rPr>
              <w:t>, k=3</w:t>
            </w:r>
            <w:r w:rsidRPr="00D26B99">
              <w:rPr>
                <w:rFonts w:ascii="Courier New" w:hAnsi="Courier New" w:cs="Courier New"/>
                <w:sz w:val="16"/>
                <w:szCs w:val="16"/>
              </w:rPr>
              <w:t>) +</w:t>
            </w:r>
          </w:p>
          <w:p w14:paraId="21773E9A" w14:textId="77777777" w:rsidR="009432F2" w:rsidRPr="00D26B99" w:rsidRDefault="009432F2" w:rsidP="00D957DF">
            <w:pPr>
              <w:rPr>
                <w:rFonts w:ascii="Courier New" w:hAnsi="Courier New" w:cs="Courier New"/>
                <w:sz w:val="16"/>
                <w:szCs w:val="16"/>
              </w:rPr>
            </w:pPr>
            <w:r w:rsidRPr="00D26B99">
              <w:rPr>
                <w:rFonts w:ascii="Courier New" w:hAnsi="Courier New" w:cs="Courier New"/>
                <w:sz w:val="16"/>
                <w:szCs w:val="16"/>
              </w:rPr>
              <w:t xml:space="preserve"> month</w:t>
            </w:r>
          </w:p>
        </w:tc>
      </w:tr>
      <w:tr w:rsidR="009432F2" w14:paraId="273496CE" w14:textId="77777777" w:rsidTr="009A2967">
        <w:trPr>
          <w:trHeight w:val="530"/>
        </w:trPr>
        <w:tc>
          <w:tcPr>
            <w:tcW w:w="2155" w:type="dxa"/>
          </w:tcPr>
          <w:p w14:paraId="58EC2FD1" w14:textId="77777777" w:rsidR="009432F2" w:rsidRDefault="009432F2" w:rsidP="00D957DF">
            <w:r>
              <w:t>Monthly</w:t>
            </w:r>
          </w:p>
        </w:tc>
        <w:tc>
          <w:tcPr>
            <w:tcW w:w="7115" w:type="dxa"/>
          </w:tcPr>
          <w:p w14:paraId="77F35624" w14:textId="77777777" w:rsidR="009432F2" w:rsidRDefault="009432F2" w:rsidP="00D957DF">
            <w:pPr>
              <w:rPr>
                <w:rFonts w:ascii="Courier New" w:hAnsi="Courier New" w:cs="Courier New"/>
                <w:sz w:val="16"/>
                <w:szCs w:val="16"/>
              </w:rPr>
            </w:pPr>
            <w:r>
              <w:rPr>
                <w:rFonts w:ascii="Courier New" w:hAnsi="Courier New" w:cs="Courier New"/>
                <w:sz w:val="16"/>
                <w:szCs w:val="16"/>
              </w:rPr>
              <w:t>temp_var</w:t>
            </w:r>
            <w:r w:rsidRPr="00D26B99">
              <w:rPr>
                <w:rFonts w:ascii="Courier New" w:hAnsi="Courier New" w:cs="Courier New"/>
                <w:sz w:val="16"/>
                <w:szCs w:val="16"/>
              </w:rPr>
              <w:t xml:space="preserve"> ~</w:t>
            </w:r>
            <w:r>
              <w:rPr>
                <w:rFonts w:ascii="Courier New" w:hAnsi="Courier New" w:cs="Courier New"/>
                <w:sz w:val="16"/>
                <w:szCs w:val="16"/>
              </w:rPr>
              <w:t xml:space="preserve"> </w:t>
            </w:r>
            <w:r w:rsidRPr="00D26B99">
              <w:rPr>
                <w:rFonts w:ascii="Courier New" w:hAnsi="Courier New" w:cs="Courier New"/>
                <w:sz w:val="16"/>
                <w:szCs w:val="16"/>
              </w:rPr>
              <w:t xml:space="preserve"> s(dem,yday) +</w:t>
            </w:r>
            <w:r>
              <w:rPr>
                <w:rFonts w:ascii="Courier New" w:hAnsi="Courier New" w:cs="Courier New"/>
                <w:sz w:val="16"/>
                <w:szCs w:val="16"/>
              </w:rPr>
              <w:t xml:space="preserve"> </w:t>
            </w:r>
            <w:r w:rsidRPr="00D26B99">
              <w:rPr>
                <w:rFonts w:ascii="Courier New" w:hAnsi="Courier New" w:cs="Courier New"/>
                <w:sz w:val="16"/>
                <w:szCs w:val="16"/>
              </w:rPr>
              <w:t>s(ptoc,yday</w:t>
            </w:r>
            <w:r>
              <w:rPr>
                <w:rFonts w:ascii="Courier New" w:hAnsi="Courier New" w:cs="Courier New"/>
                <w:sz w:val="16"/>
                <w:szCs w:val="16"/>
              </w:rPr>
              <w:t xml:space="preserve"> k = 3)</w:t>
            </w:r>
            <w:r w:rsidRPr="00D26B99">
              <w:rPr>
                <w:rFonts w:ascii="Courier New" w:hAnsi="Courier New" w:cs="Courier New"/>
                <w:sz w:val="16"/>
                <w:szCs w:val="16"/>
              </w:rPr>
              <w:t>+</w:t>
            </w:r>
            <w:r>
              <w:rPr>
                <w:rFonts w:ascii="Courier New" w:hAnsi="Courier New" w:cs="Courier New"/>
                <w:sz w:val="16"/>
                <w:szCs w:val="16"/>
              </w:rPr>
              <w:t xml:space="preserve"> </w:t>
            </w:r>
            <w:r w:rsidRPr="00D26B99">
              <w:rPr>
                <w:rFonts w:ascii="Courier New" w:hAnsi="Courier New" w:cs="Courier New"/>
                <w:sz w:val="16"/>
                <w:szCs w:val="16"/>
              </w:rPr>
              <w:t>s(sum_irradiance, yday) +</w:t>
            </w:r>
          </w:p>
          <w:p w14:paraId="4D3C8E86" w14:textId="77777777" w:rsidR="009432F2" w:rsidRPr="00D26B99" w:rsidRDefault="009432F2" w:rsidP="00D957DF">
            <w:pPr>
              <w:rPr>
                <w:rFonts w:ascii="Courier New" w:hAnsi="Courier New" w:cs="Courier New"/>
                <w:sz w:val="16"/>
                <w:szCs w:val="16"/>
              </w:rPr>
            </w:pPr>
            <w:r>
              <w:rPr>
                <w:rFonts w:ascii="Courier New" w:hAnsi="Courier New" w:cs="Courier New"/>
                <w:sz w:val="16"/>
                <w:szCs w:val="16"/>
              </w:rPr>
              <w:t xml:space="preserve">   </w:t>
            </w:r>
            <w:r w:rsidRPr="00D26B99">
              <w:rPr>
                <w:rFonts w:ascii="Courier New" w:hAnsi="Courier New" w:cs="Courier New"/>
                <w:sz w:val="16"/>
                <w:szCs w:val="16"/>
              </w:rPr>
              <w:t>s(tpi,yday) +</w:t>
            </w:r>
            <w:r>
              <w:rPr>
                <w:rFonts w:ascii="Courier New" w:hAnsi="Courier New" w:cs="Courier New"/>
                <w:sz w:val="16"/>
                <w:szCs w:val="16"/>
              </w:rPr>
              <w:t xml:space="preserve"> </w:t>
            </w:r>
            <w:r w:rsidRPr="00D26B99">
              <w:rPr>
                <w:rFonts w:ascii="Courier New" w:hAnsi="Courier New" w:cs="Courier New"/>
                <w:sz w:val="16"/>
                <w:szCs w:val="16"/>
              </w:rPr>
              <w:t xml:space="preserve"> s(</w:t>
            </w:r>
            <w:r w:rsidR="009A2F4D">
              <w:rPr>
                <w:rFonts w:ascii="Courier New" w:hAnsi="Courier New" w:cs="Courier New"/>
                <w:sz w:val="16"/>
                <w:szCs w:val="16"/>
              </w:rPr>
              <w:t>asp</w:t>
            </w:r>
            <w:r w:rsidRPr="00D26B99">
              <w:rPr>
                <w:rFonts w:ascii="Courier New" w:hAnsi="Courier New" w:cs="Courier New"/>
                <w:sz w:val="16"/>
                <w:szCs w:val="16"/>
              </w:rPr>
              <w:t>, yday) +</w:t>
            </w:r>
            <w:r>
              <w:rPr>
                <w:rFonts w:ascii="Courier New" w:hAnsi="Courier New" w:cs="Courier New"/>
                <w:sz w:val="16"/>
                <w:szCs w:val="16"/>
              </w:rPr>
              <w:t xml:space="preserve"> </w:t>
            </w:r>
            <w:r w:rsidRPr="00D26B99">
              <w:rPr>
                <w:rFonts w:ascii="Courier New" w:hAnsi="Courier New" w:cs="Courier New"/>
                <w:sz w:val="16"/>
                <w:szCs w:val="16"/>
              </w:rPr>
              <w:t xml:space="preserve"> s(east,north) +</w:t>
            </w:r>
            <w:r>
              <w:rPr>
                <w:rFonts w:ascii="Courier New" w:hAnsi="Courier New" w:cs="Courier New"/>
                <w:sz w:val="16"/>
                <w:szCs w:val="16"/>
              </w:rPr>
              <w:t xml:space="preserve">    </w:t>
            </w:r>
            <w:r w:rsidRPr="00D26B99">
              <w:rPr>
                <w:rFonts w:ascii="Courier New" w:hAnsi="Courier New" w:cs="Courier New"/>
                <w:sz w:val="16"/>
                <w:szCs w:val="16"/>
              </w:rPr>
              <w:t>week</w:t>
            </w:r>
          </w:p>
        </w:tc>
      </w:tr>
      <w:tr w:rsidR="009432F2" w14:paraId="5FF34850" w14:textId="77777777" w:rsidTr="009A2967">
        <w:trPr>
          <w:trHeight w:val="710"/>
        </w:trPr>
        <w:tc>
          <w:tcPr>
            <w:tcW w:w="2155" w:type="dxa"/>
          </w:tcPr>
          <w:p w14:paraId="278A146F" w14:textId="77777777" w:rsidR="009432F2" w:rsidRDefault="009432F2" w:rsidP="00D957DF">
            <w:r>
              <w:br/>
              <w:t>Weekly</w:t>
            </w:r>
          </w:p>
        </w:tc>
        <w:tc>
          <w:tcPr>
            <w:tcW w:w="7115" w:type="dxa"/>
          </w:tcPr>
          <w:p w14:paraId="773EB79E" w14:textId="77777777" w:rsidR="009432F2" w:rsidRDefault="009432F2" w:rsidP="00D957DF">
            <w:pPr>
              <w:rPr>
                <w:rFonts w:ascii="Courier New" w:hAnsi="Courier New" w:cs="Courier New"/>
                <w:sz w:val="16"/>
                <w:szCs w:val="16"/>
              </w:rPr>
            </w:pPr>
            <w:r>
              <w:rPr>
                <w:rFonts w:ascii="Courier New" w:hAnsi="Courier New" w:cs="Courier New"/>
                <w:sz w:val="16"/>
                <w:szCs w:val="16"/>
              </w:rPr>
              <w:t>temp_var</w:t>
            </w:r>
            <w:r w:rsidRPr="00D26B99">
              <w:rPr>
                <w:rFonts w:ascii="Courier New" w:hAnsi="Courier New" w:cs="Courier New"/>
                <w:sz w:val="16"/>
                <w:szCs w:val="16"/>
              </w:rPr>
              <w:t xml:space="preserve"> ~ s(dem,yday) + s(ptoc,yday</w:t>
            </w:r>
            <w:r>
              <w:rPr>
                <w:rFonts w:ascii="Courier New" w:hAnsi="Courier New" w:cs="Courier New"/>
                <w:sz w:val="16"/>
                <w:szCs w:val="16"/>
              </w:rPr>
              <w:t xml:space="preserve"> k = 3</w:t>
            </w:r>
            <w:r w:rsidRPr="00D26B99">
              <w:rPr>
                <w:rFonts w:ascii="Courier New" w:hAnsi="Courier New" w:cs="Courier New"/>
                <w:sz w:val="16"/>
                <w:szCs w:val="16"/>
              </w:rPr>
              <w:t xml:space="preserve">) + s(sum_irradiance, yday) +                                                  </w:t>
            </w:r>
            <w:r>
              <w:rPr>
                <w:rFonts w:ascii="Courier New" w:hAnsi="Courier New" w:cs="Courier New"/>
                <w:sz w:val="16"/>
                <w:szCs w:val="16"/>
              </w:rPr>
              <w:t xml:space="preserve">    </w:t>
            </w:r>
          </w:p>
          <w:p w14:paraId="3C172BAC" w14:textId="77777777" w:rsidR="009432F2" w:rsidRDefault="009432F2" w:rsidP="00D957DF">
            <w:pPr>
              <w:rPr>
                <w:rFonts w:ascii="Courier New" w:hAnsi="Courier New" w:cs="Courier New"/>
                <w:sz w:val="16"/>
                <w:szCs w:val="16"/>
              </w:rPr>
            </w:pPr>
            <w:r>
              <w:rPr>
                <w:rFonts w:ascii="Courier New" w:hAnsi="Courier New" w:cs="Courier New"/>
                <w:sz w:val="16"/>
                <w:szCs w:val="16"/>
              </w:rPr>
              <w:t xml:space="preserve">    </w:t>
            </w:r>
            <w:r w:rsidRPr="00D26B99">
              <w:rPr>
                <w:rFonts w:ascii="Courier New" w:hAnsi="Courier New" w:cs="Courier New"/>
                <w:sz w:val="16"/>
                <w:szCs w:val="16"/>
              </w:rPr>
              <w:t>s(tpi,yday) + s(</w:t>
            </w:r>
            <w:r w:rsidR="009A2F4D">
              <w:rPr>
                <w:rFonts w:ascii="Courier New" w:hAnsi="Courier New" w:cs="Courier New"/>
                <w:sz w:val="16"/>
                <w:szCs w:val="16"/>
              </w:rPr>
              <w:t>asp</w:t>
            </w:r>
            <w:r w:rsidRPr="00D26B99">
              <w:rPr>
                <w:rFonts w:ascii="Courier New" w:hAnsi="Courier New" w:cs="Courier New"/>
                <w:sz w:val="16"/>
                <w:szCs w:val="16"/>
              </w:rPr>
              <w:t>, yday) +</w:t>
            </w:r>
            <w:r>
              <w:rPr>
                <w:rFonts w:ascii="Courier New" w:hAnsi="Courier New" w:cs="Courier New"/>
                <w:sz w:val="16"/>
                <w:szCs w:val="16"/>
              </w:rPr>
              <w:t xml:space="preserve"> </w:t>
            </w:r>
            <w:r w:rsidRPr="00D26B99">
              <w:rPr>
                <w:rFonts w:ascii="Courier New" w:hAnsi="Courier New" w:cs="Courier New"/>
                <w:sz w:val="16"/>
                <w:szCs w:val="16"/>
              </w:rPr>
              <w:t>s(east,north)</w:t>
            </w:r>
          </w:p>
        </w:tc>
      </w:tr>
      <w:tr w:rsidR="009432F2" w14:paraId="6094E88D" w14:textId="77777777" w:rsidTr="00244376">
        <w:trPr>
          <w:trHeight w:val="274"/>
        </w:trPr>
        <w:tc>
          <w:tcPr>
            <w:tcW w:w="2155" w:type="dxa"/>
          </w:tcPr>
          <w:p w14:paraId="132A154F" w14:textId="7E2C6941" w:rsidR="009432F2" w:rsidRDefault="00244376" w:rsidP="00D957DF">
            <w:r>
              <w:t>D</w:t>
            </w:r>
            <w:r w:rsidR="009432F2">
              <w:t xml:space="preserve">aily </w:t>
            </w:r>
          </w:p>
        </w:tc>
        <w:tc>
          <w:tcPr>
            <w:tcW w:w="7115" w:type="dxa"/>
          </w:tcPr>
          <w:p w14:paraId="50802EEC" w14:textId="77777777" w:rsidR="009432F2" w:rsidRPr="00D26B99" w:rsidRDefault="009432F2" w:rsidP="00D957DF">
            <w:pPr>
              <w:rPr>
                <w:rFonts w:ascii="Courier New" w:hAnsi="Courier New" w:cs="Courier New"/>
                <w:sz w:val="16"/>
                <w:szCs w:val="16"/>
              </w:rPr>
            </w:pPr>
            <w:r>
              <w:rPr>
                <w:rFonts w:ascii="Courier New" w:hAnsi="Courier New" w:cs="Courier New"/>
                <w:sz w:val="16"/>
                <w:szCs w:val="16"/>
              </w:rPr>
              <w:t>temp_var</w:t>
            </w:r>
            <w:r w:rsidRPr="00D26B99">
              <w:rPr>
                <w:rFonts w:ascii="Courier New" w:hAnsi="Courier New" w:cs="Courier New"/>
                <w:sz w:val="16"/>
                <w:szCs w:val="16"/>
              </w:rPr>
              <w:t xml:space="preserve"> ~</w:t>
            </w:r>
            <w:r>
              <w:rPr>
                <w:rFonts w:ascii="Courier New" w:hAnsi="Courier New" w:cs="Courier New"/>
                <w:sz w:val="16"/>
                <w:szCs w:val="16"/>
              </w:rPr>
              <w:t xml:space="preserve"> </w:t>
            </w:r>
            <w:r w:rsidRPr="00D26B99">
              <w:rPr>
                <w:rFonts w:ascii="Courier New" w:hAnsi="Courier New" w:cs="Courier New"/>
                <w:sz w:val="16"/>
                <w:szCs w:val="16"/>
              </w:rPr>
              <w:t>s(dem) +</w:t>
            </w:r>
            <w:r>
              <w:rPr>
                <w:rFonts w:ascii="Courier New" w:hAnsi="Courier New" w:cs="Courier New"/>
                <w:sz w:val="16"/>
                <w:szCs w:val="16"/>
              </w:rPr>
              <w:t xml:space="preserve"> </w:t>
            </w:r>
            <w:r w:rsidRPr="00D26B99">
              <w:rPr>
                <w:rFonts w:ascii="Courier New" w:hAnsi="Courier New" w:cs="Courier New"/>
                <w:sz w:val="16"/>
                <w:szCs w:val="16"/>
              </w:rPr>
              <w:t>s(ptoc</w:t>
            </w:r>
            <w:r>
              <w:rPr>
                <w:rFonts w:ascii="Courier New" w:hAnsi="Courier New" w:cs="Courier New"/>
                <w:sz w:val="16"/>
                <w:szCs w:val="16"/>
              </w:rPr>
              <w:t>, k = 3</w:t>
            </w:r>
            <w:r w:rsidRPr="00D26B99">
              <w:rPr>
                <w:rFonts w:ascii="Courier New" w:hAnsi="Courier New" w:cs="Courier New"/>
                <w:sz w:val="16"/>
                <w:szCs w:val="16"/>
              </w:rPr>
              <w:t>) +</w:t>
            </w:r>
            <w:r>
              <w:rPr>
                <w:rFonts w:ascii="Courier New" w:hAnsi="Courier New" w:cs="Courier New"/>
                <w:sz w:val="16"/>
                <w:szCs w:val="16"/>
              </w:rPr>
              <w:t xml:space="preserve"> </w:t>
            </w:r>
            <w:r w:rsidRPr="00D26B99">
              <w:rPr>
                <w:rFonts w:ascii="Courier New" w:hAnsi="Courier New" w:cs="Courier New"/>
                <w:sz w:val="16"/>
                <w:szCs w:val="16"/>
              </w:rPr>
              <w:t>s(sum_irradiance)</w:t>
            </w:r>
            <w:r>
              <w:rPr>
                <w:rFonts w:ascii="Courier New" w:hAnsi="Courier New" w:cs="Courier New"/>
                <w:sz w:val="16"/>
                <w:szCs w:val="16"/>
              </w:rPr>
              <w:t xml:space="preserve"> + </w:t>
            </w:r>
            <w:r w:rsidRPr="00D26B99">
              <w:rPr>
                <w:rFonts w:ascii="Courier New" w:hAnsi="Courier New" w:cs="Courier New"/>
                <w:sz w:val="16"/>
                <w:szCs w:val="16"/>
              </w:rPr>
              <w:t>s(east,north)</w:t>
            </w:r>
          </w:p>
        </w:tc>
      </w:tr>
    </w:tbl>
    <w:p w14:paraId="4BAA5ABD" w14:textId="74D97D3E" w:rsidR="009432F2" w:rsidRDefault="009432F2" w:rsidP="00D957DF">
      <w:pPr>
        <w:pStyle w:val="Caption"/>
        <w:spacing w:line="360" w:lineRule="auto"/>
      </w:pPr>
    </w:p>
    <w:p w14:paraId="56A6BAC5" w14:textId="70180A54" w:rsidR="00FA0C6C" w:rsidRDefault="00FA0C6C" w:rsidP="00FA0C6C">
      <w:pPr>
        <w:ind w:firstLine="720"/>
      </w:pPr>
      <w:r>
        <w:t>A raster term in parentheses with a date field</w:t>
      </w:r>
      <w:r w:rsidR="002B7248">
        <w:t xml:space="preserve"> (</w:t>
      </w:r>
      <w:r>
        <w:t xml:space="preserve">ex: </w:t>
      </w:r>
      <w:r w:rsidRPr="00FA0C6C">
        <w:rPr>
          <w:rStyle w:val="codeChar"/>
        </w:rPr>
        <w:t>s(dem, month)</w:t>
      </w:r>
      <w:r>
        <w:rPr>
          <w:rStyle w:val="codeChar"/>
        </w:rPr>
        <w:t xml:space="preserve"> </w:t>
      </w:r>
      <w:r w:rsidRPr="00FA0C6C">
        <w:t>from the ‘All six years’ model</w:t>
      </w:r>
      <w:r w:rsidR="002B7248">
        <w:t>)</w:t>
      </w:r>
      <w:r>
        <w:t xml:space="preserve">  means that the values of the raster (i.e. the dem) are modelled against temperature while taking into consideration the date field (i.e. the individual months). A term without parentheses</w:t>
      </w:r>
      <w:r w:rsidR="002B7248">
        <w:t xml:space="preserve"> is a non-smooth term</w:t>
      </w:r>
      <w:r>
        <w:t xml:space="preserve"> </w:t>
      </w:r>
      <w:r w:rsidR="002B7248">
        <w:t>(</w:t>
      </w:r>
      <w:r>
        <w:t xml:space="preserve">ex: </w:t>
      </w:r>
      <w:r w:rsidRPr="00FA0C6C">
        <w:rPr>
          <w:rStyle w:val="codeChar"/>
        </w:rPr>
        <w:t>year</w:t>
      </w:r>
      <w:r>
        <w:t xml:space="preserve"> from the ‘All six years’ model</w:t>
      </w:r>
      <w:r w:rsidR="002B7248">
        <w:t xml:space="preserve">) by which the data is separated into pseudo sub-models within the model. </w:t>
      </w:r>
    </w:p>
    <w:p w14:paraId="655137AB" w14:textId="6FE9E85E" w:rsidR="002B7248" w:rsidRPr="00EE6253" w:rsidRDefault="00EE6253" w:rsidP="00FA0C6C">
      <w:pPr>
        <w:ind w:firstLine="720"/>
      </w:pPr>
      <w:r>
        <w:t>Each model was generated using data from the model stations, then applied to the validation station. The residuals from the models at the validation stations were collected, as well as the GCV scores, and adjusted R</w:t>
      </w:r>
      <w:r>
        <w:rPr>
          <w:vertAlign w:val="superscript"/>
        </w:rPr>
        <w:t>2</w:t>
      </w:r>
      <w:r>
        <w:t xml:space="preserve"> values from the models.</w:t>
      </w:r>
      <w:r w:rsidR="00CA6053">
        <w:t xml:space="preserve"> For generating sample results for 2012, the all years model and annual model only need to be ran once. For the other timeframes (daily, weekly, monthly) functions were written for the swnsmodelr package to automate the model generation. The script used to </w:t>
      </w:r>
    </w:p>
    <w:p w14:paraId="139BC6F3" w14:textId="11158D9A" w:rsidR="00FA10C4" w:rsidRPr="00FA10C4" w:rsidRDefault="00FA10C4" w:rsidP="00FA10C4">
      <w:pPr>
        <w:pStyle w:val="Heading3"/>
      </w:pPr>
      <w:r>
        <w:t>Allowed Knots</w:t>
      </w:r>
    </w:p>
    <w:p w14:paraId="6167E59E" w14:textId="5ED80376" w:rsidR="009432F2" w:rsidRDefault="009432F2" w:rsidP="00D957DF">
      <w:pPr>
        <w:ind w:firstLine="720"/>
      </w:pPr>
      <w:r>
        <w:t>Daily models can only have four raster variables due to restraints by the number of observations compared to</w:t>
      </w:r>
      <w:r w:rsidR="00725233">
        <w:t xml:space="preserve"> the</w:t>
      </w:r>
      <w:r>
        <w:t xml:space="preserve"> </w:t>
      </w:r>
      <w:r w:rsidR="00C843B4">
        <w:t>number</w:t>
      </w:r>
      <w:r>
        <w:t xml:space="preserve"> of covariates. The p-values of modelling each raster variables separately with daily temperatures (</w:t>
      </w:r>
      <w:r w:rsidR="00814487">
        <w:t xml:space="preserve">Appendix A, </w:t>
      </w:r>
      <w:r w:rsidR="00814487">
        <w:fldChar w:fldCharType="begin"/>
      </w:r>
      <w:r w:rsidR="00814487">
        <w:instrText xml:space="preserve"> REF _Ref514599270 \h </w:instrText>
      </w:r>
      <w:r w:rsidR="00D60442">
        <w:instrText xml:space="preserve"> \* MERGEFORMAT </w:instrText>
      </w:r>
      <w:r w:rsidR="00814487">
        <w:fldChar w:fldCharType="separate"/>
      </w:r>
      <w:r w:rsidR="005D0B91">
        <w:t xml:space="preserve">Figure </w:t>
      </w:r>
      <w:r w:rsidR="005D0B91">
        <w:rPr>
          <w:noProof/>
        </w:rPr>
        <w:t>0</w:t>
      </w:r>
      <w:r w:rsidR="005D0B91">
        <w:rPr>
          <w:noProof/>
        </w:rPr>
        <w:noBreakHyphen/>
        <w:t>5</w:t>
      </w:r>
      <w:r w:rsidR="00814487">
        <w:fldChar w:fldCharType="end"/>
      </w:r>
      <w:r>
        <w:t xml:space="preserve">) were </w:t>
      </w:r>
      <w:r w:rsidR="00814487">
        <w:t>used for deciding to exclude TPI and aspect</w:t>
      </w:r>
      <w:r>
        <w:t xml:space="preserve">. </w:t>
      </w:r>
      <w:r w:rsidR="00950BA7">
        <w:t xml:space="preserve"> </w:t>
      </w:r>
    </w:p>
    <w:p w14:paraId="69E0B9E2" w14:textId="5D830B2D" w:rsidR="00AD639B" w:rsidRPr="00AD639B" w:rsidRDefault="00BB13C4" w:rsidP="00D957DF">
      <w:pPr>
        <w:pStyle w:val="Heading2"/>
      </w:pPr>
      <w:bookmarkStart w:id="62" w:name="_Toc515965395"/>
      <w:bookmarkStart w:id="63" w:name="_Toc520026176"/>
      <w:r>
        <w:t>Stage</w:t>
      </w:r>
      <w:r w:rsidR="003C5D57">
        <w:t xml:space="preserve"> 3: Generating Output</w:t>
      </w:r>
      <w:bookmarkEnd w:id="62"/>
      <w:bookmarkEnd w:id="63"/>
      <w:r w:rsidR="00130014">
        <w:t xml:space="preserve"> </w:t>
      </w:r>
    </w:p>
    <w:p w14:paraId="6D480AFC" w14:textId="77777777" w:rsidR="003C5D57" w:rsidRDefault="0075634D" w:rsidP="00D957DF">
      <w:r>
        <w:tab/>
        <w:t xml:space="preserve">A daily </w:t>
      </w:r>
      <w:r w:rsidR="0046617E">
        <w:t>mean</w:t>
      </w:r>
      <w:r>
        <w:t xml:space="preserve"> temperature raster was generated for each day from 2012 – 2017. </w:t>
      </w:r>
      <w:r w:rsidR="00D056DB">
        <w:t xml:space="preserve">They were generated in R studio with the </w:t>
      </w:r>
      <w:r w:rsidR="00D056DB" w:rsidRPr="00D056DB">
        <w:rPr>
          <w:rFonts w:ascii="Courier New" w:hAnsi="Courier New" w:cs="Courier New"/>
        </w:rPr>
        <w:t>predict</w:t>
      </w:r>
      <w:r w:rsidR="00D056DB">
        <w:t xml:space="preserve"> </w:t>
      </w:r>
      <w:r w:rsidR="00DE530C">
        <w:t xml:space="preserve">function of the </w:t>
      </w:r>
      <w:r w:rsidR="00DE530C" w:rsidRPr="00D056DB">
        <w:rPr>
          <w:rFonts w:ascii="Courier New" w:hAnsi="Courier New" w:cs="Courier New"/>
        </w:rPr>
        <w:t>raster</w:t>
      </w:r>
      <w:r w:rsidR="00D056DB">
        <w:t xml:space="preserve"> R</w:t>
      </w:r>
      <w:r w:rsidR="00DE530C">
        <w:t xml:space="preserve"> package. </w:t>
      </w:r>
      <w:r w:rsidR="00D056DB">
        <w:t>The function returns an estimated raster surface from a defined model formula and set of rasters</w:t>
      </w:r>
      <w:r w:rsidR="0031764A">
        <w:t xml:space="preserve"> that match the formula terms</w:t>
      </w:r>
      <w:r w:rsidR="00D056DB">
        <w:t xml:space="preserve">. </w:t>
      </w:r>
      <w:r w:rsidR="0031764A">
        <w:t>Since the weekly models have day of the year in their formula, a raster for each day with all cell values equal to the day of year were generated and added to the set of rasters each day.</w:t>
      </w:r>
    </w:p>
    <w:p w14:paraId="7FDA575C" w14:textId="77777777" w:rsidR="00DE530C" w:rsidRDefault="00DE530C" w:rsidP="00D957DF">
      <w:r>
        <w:tab/>
        <w:t xml:space="preserve"> </w:t>
      </w:r>
      <w:r w:rsidR="00D056DB">
        <w:t xml:space="preserve">A GDD raster for each day was calculated from the daily </w:t>
      </w:r>
      <w:r w:rsidR="0046617E">
        <w:t>mean</w:t>
      </w:r>
      <w:r w:rsidR="00D056DB">
        <w:t xml:space="preserve"> temperature rasters. In R Studio, all daily </w:t>
      </w:r>
      <w:r w:rsidR="0046617E">
        <w:t>mean</w:t>
      </w:r>
      <w:r w:rsidR="00D056DB">
        <w:t xml:space="preserve"> temperature rasters were </w:t>
      </w:r>
      <w:r w:rsidR="00572C91">
        <w:t>loaded</w:t>
      </w:r>
      <w:r w:rsidR="00D056DB">
        <w:t xml:space="preserve"> into the environment as raster objects. The threshold temperature was subtracted from each raster, and negative values were set to 0. </w:t>
      </w:r>
      <w:r w:rsidR="009A2F4D">
        <w:t xml:space="preserve">The rasters values were accumulated each day over each growing season. The procedure was repeated for thresholds of 5 and 10. </w:t>
      </w:r>
    </w:p>
    <w:p w14:paraId="76566153" w14:textId="77777777" w:rsidR="00DE530C" w:rsidRPr="003C5D57" w:rsidRDefault="0039498E" w:rsidP="00D957DF">
      <w:r>
        <w:tab/>
        <w:t>Six-</w:t>
      </w:r>
      <w:r w:rsidR="00DE530C">
        <w:t xml:space="preserve">year GDD </w:t>
      </w:r>
      <w:r w:rsidR="0046617E">
        <w:t>mean</w:t>
      </w:r>
      <w:r w:rsidR="00DE530C">
        <w:t>s for growing seasons</w:t>
      </w:r>
      <w:r w:rsidR="009C7002">
        <w:t xml:space="preserve"> were calcul</w:t>
      </w:r>
      <w:r w:rsidR="00DE530C">
        <w:t xml:space="preserve">ated by averaging the accumulated GDD on </w:t>
      </w:r>
      <w:r w:rsidR="009A2F4D">
        <w:t xml:space="preserve">the last day of the growing season, </w:t>
      </w:r>
      <w:r w:rsidR="00DE530C">
        <w:t>November 30</w:t>
      </w:r>
      <w:r w:rsidR="00DE530C" w:rsidRPr="00DE530C">
        <w:rPr>
          <w:vertAlign w:val="superscript"/>
        </w:rPr>
        <w:t>th</w:t>
      </w:r>
      <w:r w:rsidR="009A2F4D">
        <w:t>,</w:t>
      </w:r>
      <w:r w:rsidR="00DE530C">
        <w:t xml:space="preserve"> for the six years. </w:t>
      </w:r>
    </w:p>
    <w:p w14:paraId="6AE0A58F" w14:textId="6D2D4C08" w:rsidR="009432F2" w:rsidRDefault="009432F2" w:rsidP="00D957DF">
      <w:pPr>
        <w:pStyle w:val="Heading1"/>
        <w:numPr>
          <w:ilvl w:val="0"/>
          <w:numId w:val="1"/>
        </w:numPr>
      </w:pPr>
      <w:bookmarkStart w:id="64" w:name="_Toc515965396"/>
      <w:bookmarkStart w:id="65" w:name="_Toc520026177"/>
      <w:r>
        <w:t>Results and Discussion</w:t>
      </w:r>
      <w:bookmarkEnd w:id="64"/>
      <w:bookmarkEnd w:id="65"/>
    </w:p>
    <w:p w14:paraId="473C5B41" w14:textId="6CA741F0" w:rsidR="00641C59" w:rsidRDefault="009432F2" w:rsidP="00D957DF">
      <w:pPr>
        <w:pStyle w:val="Heading2"/>
      </w:pPr>
      <w:bookmarkStart w:id="66" w:name="_Toc515965397"/>
      <w:bookmarkStart w:id="67" w:name="_Toc520026178"/>
      <w:r>
        <w:t>Model Selection</w:t>
      </w:r>
      <w:bookmarkEnd w:id="66"/>
      <w:bookmarkEnd w:id="67"/>
    </w:p>
    <w:p w14:paraId="7185B3A3" w14:textId="55DD9EBA" w:rsidR="009432F2" w:rsidRPr="009432F2" w:rsidRDefault="009432F2" w:rsidP="00D957DF">
      <w:pPr>
        <w:pStyle w:val="Heading3"/>
      </w:pPr>
      <w:bookmarkStart w:id="68" w:name="_Toc515965398"/>
      <w:bookmarkStart w:id="69" w:name="_Toc520026179"/>
      <w:r>
        <w:t>Timeframe</w:t>
      </w:r>
      <w:bookmarkEnd w:id="68"/>
      <w:bookmarkEnd w:id="69"/>
    </w:p>
    <w:p w14:paraId="031AFADA" w14:textId="77777777" w:rsidR="00244376" w:rsidRDefault="005D38D6" w:rsidP="00244376">
      <w:pPr>
        <w:ind w:firstLine="720"/>
      </w:pPr>
      <w:r>
        <w:t>The summary statistics from modelling different timeframes suggest a divide between the two larger timeframes (all years and yearly) and the smaller timeframes (daily, weekly, and monthly</w:t>
      </w:r>
      <w:r w:rsidR="0045467B">
        <w:t>). The residuals are least concentrated around zero for the two larger timeframes, followed by the monthly and weekly timeframes, then daily</w:t>
      </w:r>
      <w:r w:rsidR="00A020EE">
        <w:t xml:space="preserve"> (</w:t>
      </w:r>
      <w:r w:rsidR="00A020EE">
        <w:fldChar w:fldCharType="begin"/>
      </w:r>
      <w:r w:rsidR="00A020EE">
        <w:instrText xml:space="preserve"> REF _Ref514343114 \h </w:instrText>
      </w:r>
      <w:r w:rsidR="00D60442">
        <w:instrText xml:space="preserve"> \* MERGEFORMAT </w:instrText>
      </w:r>
      <w:r w:rsidR="00A020EE">
        <w:fldChar w:fldCharType="separate"/>
      </w:r>
      <w:r w:rsidR="005D0B91">
        <w:t xml:space="preserve">Figure </w:t>
      </w:r>
      <w:r w:rsidR="005D0B91">
        <w:rPr>
          <w:noProof/>
        </w:rPr>
        <w:t>3</w:t>
      </w:r>
      <w:r w:rsidR="005D0B91">
        <w:rPr>
          <w:noProof/>
        </w:rPr>
        <w:noBreakHyphen/>
        <w:t>1</w:t>
      </w:r>
      <w:r w:rsidR="00A020EE">
        <w:fldChar w:fldCharType="end"/>
      </w:r>
      <w:r w:rsidR="00A020EE">
        <w:t xml:space="preserve">). </w:t>
      </w:r>
    </w:p>
    <w:p w14:paraId="0B7C6E7C" w14:textId="6376D3F8" w:rsidR="00244376" w:rsidRDefault="00D30FF8" w:rsidP="006107EE">
      <w:r>
        <w:rPr>
          <w:noProof/>
        </w:rPr>
        <w:drawing>
          <wp:inline distT="0" distB="0" distL="0" distR="0" wp14:anchorId="24BBC99A" wp14:editId="7C0B612C">
            <wp:extent cx="5010655" cy="5371465"/>
            <wp:effectExtent l="0" t="0" r="0" b="63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14773" cy="5375880"/>
                    </a:xfrm>
                    <a:prstGeom prst="rect">
                      <a:avLst/>
                    </a:prstGeom>
                  </pic:spPr>
                </pic:pic>
              </a:graphicData>
            </a:graphic>
          </wp:inline>
        </w:drawing>
      </w:r>
    </w:p>
    <w:p w14:paraId="39A33E1E" w14:textId="694A3B2F" w:rsidR="00244376" w:rsidRDefault="00244376" w:rsidP="00244376">
      <w:pPr>
        <w:pStyle w:val="Caption"/>
      </w:pPr>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Error at validation from models at five different timeframes</w:t>
      </w:r>
    </w:p>
    <w:p w14:paraId="5FCD5782" w14:textId="13428198" w:rsidR="001F711A" w:rsidRDefault="001F711A" w:rsidP="001F711A"/>
    <w:p w14:paraId="79725C1D" w14:textId="75ACA7F4" w:rsidR="006107EE" w:rsidRDefault="006107EE" w:rsidP="001F711A"/>
    <w:p w14:paraId="25771806" w14:textId="7A85D993" w:rsidR="006107EE" w:rsidRDefault="006107EE" w:rsidP="001F711A"/>
    <w:p w14:paraId="0BBD5A98" w14:textId="1D43C5BC" w:rsidR="00381BF5" w:rsidRDefault="00381BF5" w:rsidP="001F711A"/>
    <w:p w14:paraId="4C05793D" w14:textId="67B37D78" w:rsidR="00381BF5" w:rsidRDefault="00381BF5" w:rsidP="001F711A"/>
    <w:p w14:paraId="3037852C" w14:textId="2FB8DFBF" w:rsidR="00F02A5A" w:rsidRDefault="00F02A5A" w:rsidP="001F711A"/>
    <w:p w14:paraId="74C06B2F" w14:textId="7C5D1735" w:rsidR="00230E91" w:rsidRDefault="00230E91" w:rsidP="001F711A"/>
    <w:p w14:paraId="1B9A244B" w14:textId="686C3346" w:rsidR="00960347" w:rsidRDefault="00960347" w:rsidP="001F711A"/>
    <w:p w14:paraId="6494BBFD" w14:textId="7B0C1316" w:rsidR="00230E91" w:rsidRDefault="00230E91" w:rsidP="001F711A"/>
    <w:p w14:paraId="1EC604C1" w14:textId="015217B7" w:rsidR="00230E91" w:rsidRDefault="00230E91" w:rsidP="001F711A"/>
    <w:p w14:paraId="45648AC4" w14:textId="2CCE1638" w:rsidR="00960347" w:rsidRDefault="00960347" w:rsidP="001F711A"/>
    <w:p w14:paraId="02E62E27" w14:textId="70C39BD6" w:rsidR="00960347" w:rsidRDefault="00960347" w:rsidP="001F711A"/>
    <w:p w14:paraId="35C00476" w14:textId="2989148F" w:rsidR="00F02A5A" w:rsidRDefault="00F02A5A" w:rsidP="001F711A"/>
    <w:p w14:paraId="67F50189" w14:textId="6740E167" w:rsidR="0013137E" w:rsidRDefault="0013137E" w:rsidP="001F711A"/>
    <w:p w14:paraId="269C851C" w14:textId="77777777" w:rsidR="001F711A" w:rsidRPr="001F711A" w:rsidRDefault="001F711A" w:rsidP="001F711A"/>
    <w:p w14:paraId="680AC420" w14:textId="77777777" w:rsidR="00A020EE" w:rsidRDefault="00A020EE" w:rsidP="00D957DF">
      <w:pPr>
        <w:ind w:firstLine="720"/>
      </w:pPr>
    </w:p>
    <w:p w14:paraId="0012DE57" w14:textId="2815B90E" w:rsidR="0045467B" w:rsidRDefault="0045467B" w:rsidP="00D957DF">
      <w:pPr>
        <w:ind w:firstLine="720"/>
      </w:pPr>
      <w:r>
        <w:t xml:space="preserve">The distribution of residuals relative to daily temperature had a strong positive relationship in the larger timeframes, showing under- and over estimation of temperature lows and high, respectively (Appendix A, </w:t>
      </w:r>
      <w:r>
        <w:fldChar w:fldCharType="begin"/>
      </w:r>
      <w:r>
        <w:instrText xml:space="preserve"> REF _Ref514342700 \h </w:instrText>
      </w:r>
      <w:r w:rsidR="00D60442">
        <w:instrText xml:space="preserve"> \* MERGEFORMAT </w:instrText>
      </w:r>
      <w:r>
        <w:fldChar w:fldCharType="separate"/>
      </w:r>
      <w:r w:rsidR="005D0B91">
        <w:t xml:space="preserve">Figure </w:t>
      </w:r>
      <w:r w:rsidR="005D0B91">
        <w:rPr>
          <w:noProof/>
        </w:rPr>
        <w:t>0</w:t>
      </w:r>
      <w:r w:rsidR="005D0B91">
        <w:rPr>
          <w:noProof/>
        </w:rPr>
        <w:noBreakHyphen/>
        <w:t>2</w:t>
      </w:r>
      <w:r>
        <w:fldChar w:fldCharType="end"/>
      </w:r>
      <w:r>
        <w:t xml:space="preserve">). This positive relationship was much </w:t>
      </w:r>
      <w:r w:rsidR="00223086">
        <w:t>subtler</w:t>
      </w:r>
      <w:r>
        <w:t xml:space="preserve"> in the smaller timeframes.</w:t>
      </w:r>
    </w:p>
    <w:p w14:paraId="6EE8537E" w14:textId="1695E381" w:rsidR="00244C80" w:rsidRDefault="0030646F" w:rsidP="00D957DF">
      <w:pPr>
        <w:ind w:firstLine="720"/>
      </w:pPr>
      <w:r>
        <w:t>T</w:t>
      </w:r>
      <w:r w:rsidR="00641C59">
        <w:t xml:space="preserve">he GCV scores reiterate that </w:t>
      </w:r>
      <w:r w:rsidR="005D38D6">
        <w:t>using the larger timeframes</w:t>
      </w:r>
      <w:r w:rsidR="00884CC3">
        <w:t xml:space="preserve"> </w:t>
      </w:r>
      <w:r>
        <w:t>were</w:t>
      </w:r>
      <w:r w:rsidR="00884CC3">
        <w:t xml:space="preserve"> </w:t>
      </w:r>
      <w:r>
        <w:t xml:space="preserve">potentially </w:t>
      </w:r>
      <w:r w:rsidR="00884CC3">
        <w:t>the least accurate</w:t>
      </w:r>
      <w:r>
        <w:t>.</w:t>
      </w:r>
      <w:r w:rsidR="004A6907">
        <w:t xml:space="preserve"> </w:t>
      </w:r>
      <w:r w:rsidR="00B620B8">
        <w:t>The</w:t>
      </w:r>
      <w:r w:rsidR="005D38D6">
        <w:t xml:space="preserve"> larger timeframe GCV</w:t>
      </w:r>
      <w:r w:rsidR="00B620B8">
        <w:t xml:space="preserve"> scores are </w:t>
      </w:r>
      <w:r w:rsidR="005D38D6">
        <w:t xml:space="preserve">much </w:t>
      </w:r>
      <w:r w:rsidR="00B620B8">
        <w:t>higher (approximately 15 – 20) th</w:t>
      </w:r>
      <w:r w:rsidR="005D38D6">
        <w:t>an the smaller timeframes (&lt; 4</w:t>
      </w:r>
      <w:r w:rsidR="00B620B8">
        <w:t>)</w:t>
      </w:r>
      <w:r w:rsidR="00A020EE">
        <w:t xml:space="preserve"> (Appendix A, </w:t>
      </w:r>
      <w:r w:rsidR="00A020EE">
        <w:fldChar w:fldCharType="begin"/>
      </w:r>
      <w:r w:rsidR="00A020EE">
        <w:instrText xml:space="preserve"> REF _Ref514414621 \h </w:instrText>
      </w:r>
      <w:r w:rsidR="00D60442">
        <w:instrText xml:space="preserve"> \* MERGEFORMAT </w:instrText>
      </w:r>
      <w:r w:rsidR="00A020EE">
        <w:fldChar w:fldCharType="separate"/>
      </w:r>
      <w:r w:rsidR="005D0B91">
        <w:t xml:space="preserve">Figure </w:t>
      </w:r>
      <w:r w:rsidR="005D0B91">
        <w:rPr>
          <w:noProof/>
        </w:rPr>
        <w:t>0</w:t>
      </w:r>
      <w:r w:rsidR="005D0B91">
        <w:rPr>
          <w:noProof/>
        </w:rPr>
        <w:noBreakHyphen/>
        <w:t>3</w:t>
      </w:r>
      <w:r w:rsidR="00A020EE">
        <w:fldChar w:fldCharType="end"/>
      </w:r>
      <w:r w:rsidR="00A020EE">
        <w:t>)</w:t>
      </w:r>
      <w:r w:rsidR="00F64079">
        <w:t xml:space="preserve">. </w:t>
      </w:r>
      <w:r w:rsidR="00A020EE">
        <w:t xml:space="preserve"> </w:t>
      </w:r>
    </w:p>
    <w:p w14:paraId="61D80933" w14:textId="68C4E761" w:rsidR="0045467B" w:rsidRDefault="00884CC3" w:rsidP="00D957DF">
      <w:r>
        <w:tab/>
      </w:r>
      <w:r w:rsidR="00641C59">
        <w:t>The adjusted R</w:t>
      </w:r>
      <w:r w:rsidR="00641C59">
        <w:rPr>
          <w:vertAlign w:val="superscript"/>
        </w:rPr>
        <w:t>2</w:t>
      </w:r>
      <w:r w:rsidR="00641C59">
        <w:t xml:space="preserve"> values </w:t>
      </w:r>
      <w:r w:rsidR="0050472F">
        <w:t>for all years</w:t>
      </w:r>
      <w:r w:rsidR="00F64079">
        <w:t xml:space="preserve"> was</w:t>
      </w:r>
      <w:r w:rsidR="0050472F">
        <w:t xml:space="preserve"> and yearly</w:t>
      </w:r>
      <w:r w:rsidR="00F64079">
        <w:t xml:space="preserve"> were on </w:t>
      </w:r>
      <w:r w:rsidR="0046617E">
        <w:t>mean</w:t>
      </w:r>
      <w:r w:rsidR="00F64079">
        <w:t xml:space="preserve"> 0.799 and 0.843, respectively.  </w:t>
      </w:r>
      <w:r w:rsidR="00C3649F">
        <w:t xml:space="preserve">The weekly and monthly timeframes ranged from 0.724 – 0.963 and 0.611 – 0.984, respectively. They both followed a similar </w:t>
      </w:r>
      <w:r w:rsidR="00A020EE">
        <w:t xml:space="preserve">pattern </w:t>
      </w:r>
      <w:r w:rsidR="00C3649F">
        <w:t>throughout the year of starting and end</w:t>
      </w:r>
      <w:r w:rsidR="00A020EE">
        <w:t>ing</w:t>
      </w:r>
      <w:r w:rsidR="00C3649F">
        <w:t xml:space="preserve"> with high values and dipping in the middle of the year, however monthly model</w:t>
      </w:r>
      <w:r w:rsidR="00A020EE">
        <w:t>s</w:t>
      </w:r>
      <w:r w:rsidR="00C3649F">
        <w:t xml:space="preserve"> drop earlier </w:t>
      </w:r>
      <w:r w:rsidR="00D82098">
        <w:t>(</w:t>
      </w:r>
      <w:r w:rsidR="004A6907">
        <w:t xml:space="preserve">Appendix A, </w:t>
      </w:r>
      <w:r w:rsidR="00D82098">
        <w:fldChar w:fldCharType="begin"/>
      </w:r>
      <w:r w:rsidR="00D82098">
        <w:instrText xml:space="preserve"> REF _Ref514355614 \h </w:instrText>
      </w:r>
      <w:r w:rsidR="00D60442">
        <w:instrText xml:space="preserve"> \* MERGEFORMAT </w:instrText>
      </w:r>
      <w:r w:rsidR="00D82098">
        <w:fldChar w:fldCharType="separate"/>
      </w:r>
      <w:r w:rsidR="005D0B91">
        <w:t xml:space="preserve">Figure </w:t>
      </w:r>
      <w:r w:rsidR="005D0B91">
        <w:rPr>
          <w:noProof/>
        </w:rPr>
        <w:t>0</w:t>
      </w:r>
      <w:r w:rsidR="005D0B91">
        <w:rPr>
          <w:noProof/>
        </w:rPr>
        <w:noBreakHyphen/>
        <w:t>4</w:t>
      </w:r>
      <w:r w:rsidR="00D82098">
        <w:fldChar w:fldCharType="end"/>
      </w:r>
      <w:r w:rsidR="00D82098">
        <w:t xml:space="preserve">). </w:t>
      </w:r>
      <w:r w:rsidR="0050472F">
        <w:t xml:space="preserve"> </w:t>
      </w:r>
    </w:p>
    <w:p w14:paraId="37E5DDE4" w14:textId="77777777" w:rsidR="004A6907" w:rsidRDefault="0030646F" w:rsidP="00D957DF">
      <w:pPr>
        <w:ind w:firstLine="720"/>
      </w:pPr>
      <w:r>
        <w:t>The combination of low adjusted R</w:t>
      </w:r>
      <w:r>
        <w:rPr>
          <w:vertAlign w:val="superscript"/>
        </w:rPr>
        <w:t>2</w:t>
      </w:r>
      <w:r>
        <w:t xml:space="preserve"> values and low GCV scores from the daily models suggests that </w:t>
      </w:r>
      <w:r w:rsidR="004A6907">
        <w:t xml:space="preserve">they are more accurate despite having less significant correlation with the raster variables. </w:t>
      </w:r>
      <w:r w:rsidR="00A020EE">
        <w:t>S</w:t>
      </w:r>
      <w:r w:rsidR="004A6907">
        <w:t>ignificance between temperature and raster variables is more likely to be found</w:t>
      </w:r>
      <w:r w:rsidR="00A020EE">
        <w:t xml:space="preserve"> with larger dataframes where there are more records</w:t>
      </w:r>
      <w:r w:rsidR="004A6907">
        <w:t xml:space="preserve">. It is possible that using larger timeframes is advantageous because of this feature, although in this case </w:t>
      </w:r>
      <w:r w:rsidR="00A020EE">
        <w:t>it may find false significance that is</w:t>
      </w:r>
      <w:r w:rsidR="004A6907">
        <w:t xml:space="preserve"> detrimental to the accuracy.</w:t>
      </w:r>
      <w:r w:rsidR="00A020EE">
        <w:t xml:space="preserve"> </w:t>
      </w:r>
      <w:r w:rsidR="002B1AF3">
        <w:t>The all years and yearly timeframes were not considered from here on the model selection process.</w:t>
      </w:r>
      <w:r w:rsidR="00A020EE">
        <w:t xml:space="preserve"> </w:t>
      </w:r>
    </w:p>
    <w:p w14:paraId="087E510B" w14:textId="06060F96" w:rsidR="002B1AF3" w:rsidRDefault="002B1AF3" w:rsidP="00D957DF">
      <w:pPr>
        <w:pStyle w:val="Heading3"/>
      </w:pPr>
      <w:bookmarkStart w:id="70" w:name="_Toc515965399"/>
      <w:bookmarkStart w:id="71" w:name="_Toc520026180"/>
      <w:r>
        <w:t>Daily Temperature Variable</w:t>
      </w:r>
      <w:bookmarkEnd w:id="70"/>
      <w:bookmarkEnd w:id="71"/>
    </w:p>
    <w:p w14:paraId="70F7C4F8" w14:textId="25E4F08D" w:rsidR="002B1AF3" w:rsidRDefault="0045467B" w:rsidP="00D957DF">
      <w:r>
        <w:tab/>
        <w:t>The models with daily mean temperature have residuals at the validation stations that are more concentrated around zero then daily minimum or maximum temperature (</w:t>
      </w:r>
      <w:r>
        <w:fldChar w:fldCharType="begin"/>
      </w:r>
      <w:r>
        <w:instrText xml:space="preserve"> REF _Ref514343114 \h </w:instrText>
      </w:r>
      <w:r w:rsidR="00D60442">
        <w:instrText xml:space="preserve"> \* MERGEFORMAT </w:instrText>
      </w:r>
      <w:r>
        <w:fldChar w:fldCharType="separate"/>
      </w:r>
      <w:r w:rsidR="005D0B91">
        <w:t xml:space="preserve">Figure </w:t>
      </w:r>
      <w:r w:rsidR="005D0B91">
        <w:rPr>
          <w:noProof/>
        </w:rPr>
        <w:t>3</w:t>
      </w:r>
      <w:r w:rsidR="005D0B91">
        <w:rPr>
          <w:noProof/>
        </w:rPr>
        <w:noBreakHyphen/>
        <w:t>1</w:t>
      </w:r>
      <w:r>
        <w:fldChar w:fldCharType="end"/>
      </w:r>
      <w:r>
        <w:t>).</w:t>
      </w:r>
      <w:r w:rsidR="00953E3D">
        <w:t xml:space="preserve"> The residuals at validation stations are distributed more randomly around zero in the daily mean temperature models; whereas the plots </w:t>
      </w:r>
      <w:r w:rsidR="0031764A">
        <w:t>suggest</w:t>
      </w:r>
      <w:r w:rsidR="00953E3D">
        <w:t xml:space="preserve"> under and overestimation of high and low values respectively in daily minimum and maximum temperature models (</w:t>
      </w:r>
      <w:r w:rsidR="00AE22AB">
        <w:t xml:space="preserve">Appendix A, </w:t>
      </w:r>
      <w:r w:rsidR="00AE22AB">
        <w:fldChar w:fldCharType="begin"/>
      </w:r>
      <w:r w:rsidR="00AE22AB">
        <w:instrText xml:space="preserve"> REF _Ref514342700 \h </w:instrText>
      </w:r>
      <w:r w:rsidR="00D60442">
        <w:instrText xml:space="preserve"> \* MERGEFORMAT </w:instrText>
      </w:r>
      <w:r w:rsidR="00AE22AB">
        <w:fldChar w:fldCharType="separate"/>
      </w:r>
      <w:r w:rsidR="005D0B91">
        <w:t xml:space="preserve">Figure </w:t>
      </w:r>
      <w:r w:rsidR="005D0B91">
        <w:rPr>
          <w:noProof/>
        </w:rPr>
        <w:t>0</w:t>
      </w:r>
      <w:r w:rsidR="005D0B91">
        <w:rPr>
          <w:noProof/>
        </w:rPr>
        <w:noBreakHyphen/>
        <w:t>2</w:t>
      </w:r>
      <w:r w:rsidR="00AE22AB">
        <w:fldChar w:fldCharType="end"/>
      </w:r>
      <w:r w:rsidR="00953E3D">
        <w:t xml:space="preserve">). </w:t>
      </w:r>
    </w:p>
    <w:p w14:paraId="6C4C6437" w14:textId="658A93A7" w:rsidR="00953E3D" w:rsidRPr="002B1AF3" w:rsidRDefault="00953E3D" w:rsidP="00D957DF">
      <w:r>
        <w:tab/>
        <w:t>Th</w:t>
      </w:r>
      <w:r w:rsidR="00AE22AB">
        <w:t xml:space="preserve">e daily mean temperature GCV scores lie closer to zero throughout the course of the year than the daily minimum and maximum models (Appendix A, </w:t>
      </w:r>
      <w:r w:rsidR="00AE22AB">
        <w:fldChar w:fldCharType="begin"/>
      </w:r>
      <w:r w:rsidR="00AE22AB">
        <w:instrText xml:space="preserve"> REF _Ref514344510 \h </w:instrText>
      </w:r>
      <w:r w:rsidR="00D60442">
        <w:instrText xml:space="preserve"> \* MERGEFORMAT </w:instrText>
      </w:r>
      <w:r w:rsidR="00AE22AB">
        <w:fldChar w:fldCharType="separate"/>
      </w:r>
      <w:r w:rsidR="005D0B91">
        <w:t xml:space="preserve">Figure </w:t>
      </w:r>
      <w:r w:rsidR="005D0B91">
        <w:rPr>
          <w:noProof/>
        </w:rPr>
        <w:t>0</w:t>
      </w:r>
      <w:r w:rsidR="005D0B91">
        <w:rPr>
          <w:noProof/>
        </w:rPr>
        <w:noBreakHyphen/>
        <w:t>3</w:t>
      </w:r>
      <w:r w:rsidR="00AE22AB">
        <w:fldChar w:fldCharType="end"/>
      </w:r>
      <w:r w:rsidR="00AE22AB">
        <w:t>).</w:t>
      </w:r>
    </w:p>
    <w:p w14:paraId="49AD7137" w14:textId="77777777" w:rsidR="00884CC3" w:rsidRDefault="00884CC3" w:rsidP="00D957DF">
      <w:pPr>
        <w:ind w:firstLine="720"/>
      </w:pPr>
      <w:r>
        <w:t xml:space="preserve">These preliminary results do not suggest that there is advantage over modelling daily minimum and maximum temperature separately before calculating the daily mean. </w:t>
      </w:r>
      <w:r w:rsidR="00F53252">
        <w:t xml:space="preserve">Therefore, only daily mean temperatures were considered from here on. </w:t>
      </w:r>
    </w:p>
    <w:p w14:paraId="1DDD1FBA" w14:textId="5571EE72" w:rsidR="00F53252" w:rsidRDefault="00F53252" w:rsidP="00D957DF">
      <w:pPr>
        <w:pStyle w:val="Heading3"/>
      </w:pPr>
      <w:bookmarkStart w:id="72" w:name="_Toc515965400"/>
      <w:bookmarkStart w:id="73" w:name="_Toc520026181"/>
      <w:r>
        <w:t>Knots in smooth terms</w:t>
      </w:r>
      <w:bookmarkEnd w:id="72"/>
      <w:bookmarkEnd w:id="73"/>
    </w:p>
    <w:p w14:paraId="4716E6C1" w14:textId="03988170" w:rsidR="00E0355A" w:rsidRDefault="00F53252" w:rsidP="00D957DF">
      <w:r>
        <w:tab/>
        <w:t>Daily</w:t>
      </w:r>
      <w:r w:rsidR="00E0355A">
        <w:t xml:space="preserve">, weekly and monthly </w:t>
      </w:r>
      <w:r>
        <w:t xml:space="preserve">models </w:t>
      </w:r>
      <w:r w:rsidR="005A32A2">
        <w:t xml:space="preserve">of daily mean temperature </w:t>
      </w:r>
      <w:r>
        <w:t>were regenerated with</w:t>
      </w:r>
      <w:r w:rsidR="00DB0318">
        <w:t xml:space="preserve"> k values </w:t>
      </w:r>
      <w:r>
        <w:t>of 1, 5, and 9</w:t>
      </w:r>
      <w:r w:rsidR="00E0355A">
        <w:t xml:space="preserve">. </w:t>
      </w:r>
      <w:r>
        <w:t xml:space="preserve"> </w:t>
      </w:r>
      <w:r w:rsidR="00814487">
        <w:t xml:space="preserve">Counts of residuals at validations stations when k values are changed in smooth terms are shown in </w:t>
      </w:r>
      <w:r w:rsidR="00814487">
        <w:fldChar w:fldCharType="begin"/>
      </w:r>
      <w:r w:rsidR="00814487">
        <w:instrText xml:space="preserve"> REF _Ref514599716 \h </w:instrText>
      </w:r>
      <w:r w:rsidR="00D60442">
        <w:instrText xml:space="preserve"> \* MERGEFORMAT </w:instrText>
      </w:r>
      <w:r w:rsidR="00814487">
        <w:fldChar w:fldCharType="separate"/>
      </w:r>
      <w:r w:rsidR="005D0B91">
        <w:t xml:space="preserve">Figure </w:t>
      </w:r>
      <w:r w:rsidR="005D0B91">
        <w:rPr>
          <w:noProof/>
        </w:rPr>
        <w:t>3</w:t>
      </w:r>
      <w:r w:rsidR="005D0B91">
        <w:rPr>
          <w:noProof/>
        </w:rPr>
        <w:noBreakHyphen/>
        <w:t>2</w:t>
      </w:r>
      <w:r w:rsidR="00814487">
        <w:fldChar w:fldCharType="end"/>
      </w:r>
      <w:r w:rsidR="00814487">
        <w:t>.</w:t>
      </w:r>
    </w:p>
    <w:p w14:paraId="549F5F31" w14:textId="77777777" w:rsidR="00814487" w:rsidRDefault="000E0626" w:rsidP="00D957DF">
      <w:pPr>
        <w:keepNext/>
      </w:pPr>
      <w:r>
        <w:rPr>
          <w:noProof/>
        </w:rPr>
        <w:drawing>
          <wp:inline distT="0" distB="0" distL="0" distR="0" wp14:anchorId="09D110C6" wp14:editId="347D4223">
            <wp:extent cx="5939790" cy="246507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9790" cy="2465070"/>
                    </a:xfrm>
                    <a:prstGeom prst="rect">
                      <a:avLst/>
                    </a:prstGeom>
                    <a:noFill/>
                    <a:ln>
                      <a:noFill/>
                    </a:ln>
                  </pic:spPr>
                </pic:pic>
              </a:graphicData>
            </a:graphic>
          </wp:inline>
        </w:drawing>
      </w:r>
    </w:p>
    <w:p w14:paraId="0113B5EB" w14:textId="55A246A4" w:rsidR="00D82098" w:rsidRDefault="00814487" w:rsidP="00D957DF">
      <w:pPr>
        <w:pStyle w:val="Caption"/>
        <w:spacing w:line="360" w:lineRule="auto"/>
      </w:pPr>
      <w:bookmarkStart w:id="74" w:name="_Ref514599716"/>
      <w:bookmarkStart w:id="75" w:name="_Toc515965247"/>
      <w:bookmarkStart w:id="76" w:name="_Toc519356938"/>
      <w:r>
        <w:t xml:space="preserve">Figure </w:t>
      </w:r>
      <w:r w:rsidR="00244376">
        <w:fldChar w:fldCharType="begin"/>
      </w:r>
      <w:r w:rsidR="00244376">
        <w:instrText xml:space="preserve"> STYLEREF 1 \s </w:instrText>
      </w:r>
      <w:r w:rsidR="00244376">
        <w:fldChar w:fldCharType="separate"/>
      </w:r>
      <w:r w:rsidR="00244376">
        <w:rPr>
          <w:noProof/>
        </w:rPr>
        <w:t>3</w:t>
      </w:r>
      <w:r w:rsidR="00244376">
        <w:fldChar w:fldCharType="end"/>
      </w:r>
      <w:r w:rsidR="00244376">
        <w:noBreakHyphen/>
      </w:r>
      <w:r w:rsidR="00244376">
        <w:fldChar w:fldCharType="begin"/>
      </w:r>
      <w:r w:rsidR="00244376">
        <w:instrText xml:space="preserve"> SEQ Figure \* ARABIC \s 1 </w:instrText>
      </w:r>
      <w:r w:rsidR="00244376">
        <w:fldChar w:fldCharType="separate"/>
      </w:r>
      <w:r w:rsidR="00244376">
        <w:rPr>
          <w:noProof/>
        </w:rPr>
        <w:t>2</w:t>
      </w:r>
      <w:r w:rsidR="00244376">
        <w:fldChar w:fldCharType="end"/>
      </w:r>
      <w:bookmarkEnd w:id="74"/>
      <w:r>
        <w:t xml:space="preserve"> Histogram of </w:t>
      </w:r>
      <w:r w:rsidR="00EC7F06">
        <w:t>errors</w:t>
      </w:r>
      <w:r>
        <w:t xml:space="preserve"> at validation stations from daily mean temperature models at three different timeframes (daily, weekly, month) with three different values of k in the smooth terms (1, 5, 9, no limit).</w:t>
      </w:r>
      <w:bookmarkEnd w:id="75"/>
      <w:bookmarkEnd w:id="76"/>
      <w:r>
        <w:tab/>
      </w:r>
    </w:p>
    <w:p w14:paraId="6C36A70D" w14:textId="77777777" w:rsidR="00814487" w:rsidRPr="00814487" w:rsidRDefault="006D2000" w:rsidP="00D957DF">
      <w:r>
        <w:tab/>
        <w:t>Limiting the knots in the daily timeframe slight</w:t>
      </w:r>
      <w:r w:rsidR="008B7EAD">
        <w:t>l</w:t>
      </w:r>
      <w:r>
        <w:t xml:space="preserve">y raised the residuals, with little difference between for the values of k.  Residuals increased in weekly models when k was set to 1, stayed the same with k set to 5, and actually decreased with k set to 9. Setting knots in monthly models consistently increased residuals, with greater increases as knots were lowered. </w:t>
      </w:r>
    </w:p>
    <w:p w14:paraId="07B37DC9" w14:textId="5AA5E315" w:rsidR="005A32A2" w:rsidRDefault="00AA0AF5" w:rsidP="00D957DF">
      <w:pPr>
        <w:pStyle w:val="Heading2"/>
      </w:pPr>
      <w:bookmarkStart w:id="77" w:name="_Toc515965401"/>
      <w:bookmarkStart w:id="78" w:name="_Toc520026182"/>
      <w:r>
        <w:t>Accumulated Monthly GDD</w:t>
      </w:r>
      <w:bookmarkEnd w:id="77"/>
      <w:bookmarkEnd w:id="78"/>
    </w:p>
    <w:p w14:paraId="1DA7AA7D" w14:textId="5F2DEDC1" w:rsidR="00E81D87" w:rsidRPr="00E81D87" w:rsidRDefault="000E2561" w:rsidP="00D957DF">
      <w:r>
        <w:rPr>
          <w:noProof/>
        </w:rPr>
        <w:drawing>
          <wp:inline distT="0" distB="0" distL="0" distR="0" wp14:anchorId="0006F07D" wp14:editId="333484B6">
            <wp:extent cx="5943600" cy="769175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aily_same_ramp.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43751EE9" w14:textId="5DB6200F" w:rsidR="000A5D4E" w:rsidRPr="000A5D4E" w:rsidRDefault="000A5D4E" w:rsidP="00D957DF">
      <w:r>
        <w:rPr>
          <w:noProof/>
        </w:rPr>
        <w:drawing>
          <wp:inline distT="0" distB="0" distL="0" distR="0" wp14:anchorId="2EF8B6E4" wp14:editId="7B3710D5">
            <wp:extent cx="5943289" cy="3783724"/>
            <wp:effectExtent l="0" t="0" r="63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6y_average.jpg"/>
                    <pic:cNvPicPr/>
                  </pic:nvPicPr>
                  <pic:blipFill rotWithShape="1">
                    <a:blip r:embed="rId36" cstate="print">
                      <a:extLst>
                        <a:ext uri="{28A0092B-C50C-407E-A947-70E740481C1C}">
                          <a14:useLocalDpi xmlns:a14="http://schemas.microsoft.com/office/drawing/2010/main" val="0"/>
                        </a:ext>
                      </a:extLst>
                    </a:blip>
                    <a:srcRect t="18447" b="32358"/>
                    <a:stretch/>
                  </pic:blipFill>
                  <pic:spPr bwMode="auto">
                    <a:xfrm>
                      <a:off x="0" y="0"/>
                      <a:ext cx="5943600" cy="3783922"/>
                    </a:xfrm>
                    <a:prstGeom prst="rect">
                      <a:avLst/>
                    </a:prstGeom>
                    <a:ln>
                      <a:noFill/>
                    </a:ln>
                    <a:extLst>
                      <a:ext uri="{53640926-AAD7-44D8-BBD7-CCE9431645EC}">
                        <a14:shadowObscured xmlns:a14="http://schemas.microsoft.com/office/drawing/2010/main"/>
                      </a:ext>
                    </a:extLst>
                  </pic:spPr>
                </pic:pic>
              </a:graphicData>
            </a:graphic>
          </wp:inline>
        </w:drawing>
      </w:r>
    </w:p>
    <w:p w14:paraId="53F0B4FD" w14:textId="0DC76B60" w:rsidR="000A5D4E" w:rsidRPr="000A5D4E" w:rsidRDefault="000A5D4E" w:rsidP="00D957DF">
      <w:r>
        <w:rPr>
          <w:noProof/>
        </w:rPr>
        <w:drawing>
          <wp:inline distT="0" distB="0" distL="0" distR="0" wp14:anchorId="366EF234" wp14:editId="677E7DAD">
            <wp:extent cx="5943600" cy="769175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nthly_2015.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679B0C39" w14:textId="6247AB4C" w:rsidR="000A5D4E" w:rsidRPr="000A5D4E" w:rsidRDefault="000A5D4E" w:rsidP="00D957DF">
      <w:r>
        <w:rPr>
          <w:noProof/>
        </w:rPr>
        <w:drawing>
          <wp:inline distT="0" distB="0" distL="0" distR="0" wp14:anchorId="68A9CB4D" wp14:editId="20D543F6">
            <wp:extent cx="5943600" cy="76917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nthly_2012.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0A68862C" w14:textId="5248FDD7" w:rsidR="00061A5F" w:rsidRDefault="00061A5F" w:rsidP="00D957DF">
      <w:pPr>
        <w:pStyle w:val="Heading1"/>
        <w:numPr>
          <w:ilvl w:val="0"/>
          <w:numId w:val="1"/>
        </w:numPr>
      </w:pPr>
      <w:bookmarkStart w:id="79" w:name="_Toc515965402"/>
      <w:bookmarkStart w:id="80" w:name="_Ref519425903"/>
      <w:bookmarkStart w:id="81" w:name="_Toc520026183"/>
      <w:r>
        <w:t xml:space="preserve">Appendix </w:t>
      </w:r>
      <w:r w:rsidR="00856350">
        <w:t>A</w:t>
      </w:r>
      <w:r>
        <w:t xml:space="preserve">: </w:t>
      </w:r>
      <w:r w:rsidR="00F32A25">
        <w:t xml:space="preserve">Sample </w:t>
      </w:r>
      <w:r w:rsidR="004259DD">
        <w:t>Scripts for Data Preparation</w:t>
      </w:r>
      <w:bookmarkEnd w:id="80"/>
      <w:bookmarkEnd w:id="81"/>
    </w:p>
    <w:p w14:paraId="59772672" w14:textId="77777777" w:rsidR="004259DD" w:rsidRDefault="004259DD" w:rsidP="004259DD">
      <w:r>
        <w:t>These scripts were used throughout the methods to prepare the interpolation inputs.</w:t>
      </w:r>
    </w:p>
    <w:p w14:paraId="21E9C6D8" w14:textId="3D3E9232" w:rsidR="004259DD" w:rsidRDefault="004259DD" w:rsidP="004259DD">
      <w:pPr>
        <w:pStyle w:val="Heading2"/>
        <w:numPr>
          <w:ilvl w:val="0"/>
          <w:numId w:val="4"/>
        </w:numPr>
      </w:pPr>
      <w:bookmarkStart w:id="82" w:name="_Ref519425848"/>
      <w:bookmarkStart w:id="83" w:name="_Toc520026184"/>
      <w:r>
        <w:t xml:space="preserve">Modify </w:t>
      </w:r>
      <w:r w:rsidR="00793FB6">
        <w:t>Aspect and Proximity to the Coastline Rasters (R)</w:t>
      </w:r>
      <w:bookmarkEnd w:id="82"/>
      <w:bookmarkEnd w:id="83"/>
    </w:p>
    <w:p w14:paraId="3D88DCDC" w14:textId="77777777" w:rsidR="00793FB6" w:rsidRDefault="00856350" w:rsidP="00793FB6">
      <w:pPr>
        <w:spacing w:after="0"/>
        <w:ind w:left="720"/>
        <w:jc w:val="left"/>
        <w:rPr>
          <w:rStyle w:val="CommentTok"/>
          <w:sz w:val="18"/>
          <w:szCs w:val="18"/>
        </w:rPr>
      </w:pPr>
      <w:r w:rsidRPr="00793FB6">
        <w:rPr>
          <w:rStyle w:val="CommentTok"/>
          <w:sz w:val="18"/>
          <w:szCs w:val="18"/>
          <w:shd w:val="clear" w:color="auto" w:fill="auto"/>
        </w:rPr>
        <w:t># Modify the Aspect and PTOC Rasters</w:t>
      </w:r>
      <w:r w:rsidRPr="00856350">
        <w:rPr>
          <w:rStyle w:val="CommentTok"/>
          <w:sz w:val="18"/>
          <w:szCs w:val="18"/>
        </w:rPr>
        <w:t xml:space="preserve"> </w:t>
      </w:r>
    </w:p>
    <w:p w14:paraId="0C4780DC" w14:textId="2F8BFB61" w:rsidR="00856350" w:rsidRDefault="00793FB6" w:rsidP="00793FB6">
      <w:pPr>
        <w:spacing w:after="0"/>
        <w:ind w:left="720"/>
        <w:jc w:val="left"/>
        <w:rPr>
          <w:rStyle w:val="NormalTok"/>
          <w:sz w:val="18"/>
          <w:szCs w:val="18"/>
        </w:rPr>
      </w:pPr>
      <w:r w:rsidRPr="00793FB6">
        <w:rPr>
          <w:rStyle w:val="NormalTok"/>
          <w:sz w:val="18"/>
          <w:szCs w:val="18"/>
          <w:shd w:val="clear" w:color="auto" w:fill="auto"/>
        </w:rPr>
        <w:t>library(raster)</w:t>
      </w:r>
      <w:r w:rsidR="00856350" w:rsidRPr="00793FB6">
        <w:rPr>
          <w:sz w:val="18"/>
          <w:szCs w:val="18"/>
        </w:rPr>
        <w:br/>
      </w:r>
      <w:r w:rsidR="00856350" w:rsidRPr="00793FB6">
        <w:rPr>
          <w:rStyle w:val="NormalTok"/>
          <w:sz w:val="18"/>
          <w:szCs w:val="18"/>
          <w:shd w:val="clear" w:color="auto" w:fill="auto"/>
        </w:rPr>
        <w:t xml:space="preserve">## Recalculate Aspect Raster </w:t>
      </w:r>
      <w:r w:rsidR="00856350" w:rsidRPr="00793FB6">
        <w:rPr>
          <w:sz w:val="18"/>
          <w:szCs w:val="18"/>
        </w:rPr>
        <w:br/>
      </w:r>
      <w:r w:rsidR="00856350" w:rsidRPr="00793FB6">
        <w:rPr>
          <w:rStyle w:val="NormalTok"/>
          <w:sz w:val="18"/>
          <w:szCs w:val="18"/>
          <w:shd w:val="clear" w:color="auto" w:fill="auto"/>
        </w:rPr>
        <w:t>asp_raster_in &lt;-</w:t>
      </w:r>
      <w:r w:rsidR="00856350" w:rsidRPr="00793FB6">
        <w:rPr>
          <w:rStyle w:val="StringTok"/>
          <w:sz w:val="18"/>
          <w:szCs w:val="18"/>
          <w:shd w:val="clear" w:color="auto" w:fill="auto"/>
        </w:rPr>
        <w:t xml:space="preserve"> </w:t>
      </w:r>
      <w:r w:rsidR="00856350" w:rsidRPr="00793FB6">
        <w:rPr>
          <w:rStyle w:val="KeywordTok"/>
          <w:sz w:val="18"/>
          <w:szCs w:val="18"/>
          <w:shd w:val="clear" w:color="auto" w:fill="auto"/>
        </w:rPr>
        <w:t>raster</w:t>
      </w:r>
      <w:r w:rsidR="00856350" w:rsidRPr="00793FB6">
        <w:rPr>
          <w:rStyle w:val="NormalTok"/>
          <w:sz w:val="18"/>
          <w:szCs w:val="18"/>
          <w:shd w:val="clear" w:color="auto" w:fill="auto"/>
        </w:rPr>
        <w:t>(</w:t>
      </w:r>
      <w:r w:rsidR="00856350" w:rsidRPr="00793FB6">
        <w:rPr>
          <w:rStyle w:val="KeywordTok"/>
          <w:sz w:val="18"/>
          <w:szCs w:val="18"/>
          <w:shd w:val="clear" w:color="auto" w:fill="auto"/>
        </w:rPr>
        <w:t>file.path</w:t>
      </w:r>
      <w:r w:rsidR="00856350" w:rsidRPr="00793FB6">
        <w:rPr>
          <w:rStyle w:val="NormalTok"/>
          <w:sz w:val="18"/>
          <w:szCs w:val="18"/>
          <w:shd w:val="clear" w:color="auto" w:fill="auto"/>
        </w:rPr>
        <w:t>(</w:t>
      </w:r>
      <w:r w:rsidR="00856350" w:rsidRPr="00793FB6">
        <w:rPr>
          <w:rStyle w:val="StringTok"/>
          <w:sz w:val="18"/>
          <w:szCs w:val="18"/>
          <w:shd w:val="clear" w:color="auto" w:fill="auto"/>
        </w:rPr>
        <w:t>"Rasters"</w:t>
      </w:r>
      <w:r w:rsidR="00856350" w:rsidRPr="00793FB6">
        <w:rPr>
          <w:rStyle w:val="NormalTok"/>
          <w:sz w:val="18"/>
          <w:szCs w:val="18"/>
          <w:shd w:val="clear" w:color="auto" w:fill="auto"/>
        </w:rPr>
        <w:t>,</w:t>
      </w:r>
      <w:r w:rsidR="00856350" w:rsidRPr="00793FB6">
        <w:rPr>
          <w:rStyle w:val="StringTok"/>
          <w:sz w:val="18"/>
          <w:szCs w:val="18"/>
          <w:shd w:val="clear" w:color="auto" w:fill="auto"/>
        </w:rPr>
        <w:t>"200"</w:t>
      </w:r>
      <w:r w:rsidR="00856350" w:rsidRPr="00793FB6">
        <w:rPr>
          <w:rStyle w:val="NormalTok"/>
          <w:sz w:val="18"/>
          <w:szCs w:val="18"/>
          <w:shd w:val="clear" w:color="auto" w:fill="auto"/>
        </w:rPr>
        <w:t>,</w:t>
      </w:r>
      <w:r w:rsidR="00856350" w:rsidRPr="00793FB6">
        <w:rPr>
          <w:rStyle w:val="StringTok"/>
          <w:sz w:val="18"/>
          <w:szCs w:val="18"/>
          <w:shd w:val="clear" w:color="auto" w:fill="auto"/>
        </w:rPr>
        <w:t>"asp.tif"</w:t>
      </w:r>
      <w:r w:rsidR="00856350" w:rsidRPr="00793FB6">
        <w:rPr>
          <w:rStyle w:val="NormalTok"/>
          <w:sz w:val="18"/>
          <w:szCs w:val="18"/>
          <w:shd w:val="clear" w:color="auto" w:fill="auto"/>
        </w:rPr>
        <w:t>))</w:t>
      </w:r>
      <w:r w:rsidR="00856350" w:rsidRPr="00793FB6">
        <w:rPr>
          <w:sz w:val="18"/>
          <w:szCs w:val="18"/>
        </w:rPr>
        <w:br/>
      </w:r>
      <w:r w:rsidR="00856350" w:rsidRPr="00793FB6">
        <w:rPr>
          <w:rStyle w:val="NormalTok"/>
          <w:sz w:val="18"/>
          <w:szCs w:val="18"/>
          <w:shd w:val="clear" w:color="auto" w:fill="auto"/>
        </w:rPr>
        <w:t>asp_raster_out &lt;-</w:t>
      </w:r>
      <w:r w:rsidR="00856350" w:rsidRPr="00793FB6">
        <w:rPr>
          <w:rStyle w:val="StringTok"/>
          <w:sz w:val="18"/>
          <w:szCs w:val="18"/>
          <w:shd w:val="clear" w:color="auto" w:fill="auto"/>
        </w:rPr>
        <w:t xml:space="preserve"> </w:t>
      </w:r>
      <w:r w:rsidR="00856350" w:rsidRPr="00793FB6">
        <w:rPr>
          <w:rStyle w:val="KeywordTok"/>
          <w:sz w:val="18"/>
          <w:szCs w:val="18"/>
          <w:shd w:val="clear" w:color="auto" w:fill="auto"/>
        </w:rPr>
        <w:t>abs</w:t>
      </w:r>
      <w:r w:rsidR="00856350" w:rsidRPr="00793FB6">
        <w:rPr>
          <w:rStyle w:val="NormalTok"/>
          <w:sz w:val="18"/>
          <w:szCs w:val="18"/>
          <w:shd w:val="clear" w:color="auto" w:fill="auto"/>
        </w:rPr>
        <w:t xml:space="preserve">(asp_raster </w:t>
      </w:r>
      <w:r w:rsidR="00856350" w:rsidRPr="00793FB6">
        <w:rPr>
          <w:rStyle w:val="OperatorTok"/>
          <w:sz w:val="18"/>
          <w:szCs w:val="18"/>
          <w:shd w:val="clear" w:color="auto" w:fill="auto"/>
        </w:rPr>
        <w:t>-</w:t>
      </w:r>
      <w:r w:rsidR="00856350" w:rsidRPr="00793FB6">
        <w:rPr>
          <w:rStyle w:val="StringTok"/>
          <w:sz w:val="18"/>
          <w:szCs w:val="18"/>
          <w:shd w:val="clear" w:color="auto" w:fill="auto"/>
        </w:rPr>
        <w:t xml:space="preserve"> </w:t>
      </w:r>
      <w:r w:rsidR="00856350" w:rsidRPr="00793FB6">
        <w:rPr>
          <w:rStyle w:val="DecValTok"/>
          <w:sz w:val="18"/>
          <w:szCs w:val="18"/>
          <w:shd w:val="clear" w:color="auto" w:fill="auto"/>
        </w:rPr>
        <w:t>180</w:t>
      </w:r>
      <w:r w:rsidR="00856350" w:rsidRPr="00793FB6">
        <w:rPr>
          <w:rStyle w:val="NormalTok"/>
          <w:sz w:val="18"/>
          <w:szCs w:val="18"/>
          <w:shd w:val="clear" w:color="auto" w:fill="auto"/>
        </w:rPr>
        <w:t>)</w:t>
      </w:r>
      <w:r w:rsidR="00856350" w:rsidRPr="00793FB6">
        <w:rPr>
          <w:sz w:val="18"/>
          <w:szCs w:val="18"/>
        </w:rPr>
        <w:br/>
      </w:r>
      <w:r w:rsidR="00856350" w:rsidRPr="00793FB6">
        <w:rPr>
          <w:rStyle w:val="KeywordTok"/>
          <w:sz w:val="18"/>
          <w:szCs w:val="18"/>
          <w:shd w:val="clear" w:color="auto" w:fill="auto"/>
        </w:rPr>
        <w:t>writeRaster</w:t>
      </w:r>
      <w:r w:rsidR="00856350" w:rsidRPr="00793FB6">
        <w:rPr>
          <w:rStyle w:val="NormalTok"/>
          <w:sz w:val="18"/>
          <w:szCs w:val="18"/>
          <w:shd w:val="clear" w:color="auto" w:fill="auto"/>
        </w:rPr>
        <w:t xml:space="preserve">(asp_raster_out, </w:t>
      </w:r>
      <w:r w:rsidR="00856350" w:rsidRPr="00793FB6">
        <w:rPr>
          <w:rStyle w:val="KeywordTok"/>
          <w:sz w:val="18"/>
          <w:szCs w:val="18"/>
          <w:shd w:val="clear" w:color="auto" w:fill="auto"/>
        </w:rPr>
        <w:t>file.path</w:t>
      </w:r>
      <w:r w:rsidR="00856350" w:rsidRPr="00793FB6">
        <w:rPr>
          <w:rStyle w:val="NormalTok"/>
          <w:sz w:val="18"/>
          <w:szCs w:val="18"/>
          <w:shd w:val="clear" w:color="auto" w:fill="auto"/>
        </w:rPr>
        <w:t>(</w:t>
      </w:r>
      <w:r w:rsidR="00856350" w:rsidRPr="00793FB6">
        <w:rPr>
          <w:rStyle w:val="StringTok"/>
          <w:sz w:val="18"/>
          <w:szCs w:val="18"/>
          <w:shd w:val="clear" w:color="auto" w:fill="auto"/>
        </w:rPr>
        <w:t>"Rasters"</w:t>
      </w:r>
      <w:r w:rsidR="00856350" w:rsidRPr="00793FB6">
        <w:rPr>
          <w:rStyle w:val="NormalTok"/>
          <w:sz w:val="18"/>
          <w:szCs w:val="18"/>
          <w:shd w:val="clear" w:color="auto" w:fill="auto"/>
        </w:rPr>
        <w:t>,</w:t>
      </w:r>
      <w:r w:rsidR="00856350" w:rsidRPr="00793FB6">
        <w:rPr>
          <w:rStyle w:val="StringTok"/>
          <w:sz w:val="18"/>
          <w:szCs w:val="18"/>
          <w:shd w:val="clear" w:color="auto" w:fill="auto"/>
        </w:rPr>
        <w:t>"200"</w:t>
      </w:r>
      <w:r w:rsidR="00856350" w:rsidRPr="00793FB6">
        <w:rPr>
          <w:rStyle w:val="NormalTok"/>
          <w:sz w:val="18"/>
          <w:szCs w:val="18"/>
          <w:shd w:val="clear" w:color="auto" w:fill="auto"/>
        </w:rPr>
        <w:t>,</w:t>
      </w:r>
      <w:r w:rsidR="00856350" w:rsidRPr="00793FB6">
        <w:rPr>
          <w:rStyle w:val="StringTok"/>
          <w:sz w:val="18"/>
          <w:szCs w:val="18"/>
          <w:shd w:val="clear" w:color="auto" w:fill="auto"/>
        </w:rPr>
        <w:t>"asp.tif"</w:t>
      </w:r>
      <w:r w:rsidR="00856350" w:rsidRPr="00793FB6">
        <w:rPr>
          <w:rStyle w:val="NormalTok"/>
          <w:sz w:val="18"/>
          <w:szCs w:val="18"/>
          <w:shd w:val="clear" w:color="auto" w:fill="auto"/>
        </w:rPr>
        <w:t>),</w:t>
      </w:r>
      <w:r w:rsidR="00856350" w:rsidRPr="00793FB6">
        <w:rPr>
          <w:sz w:val="18"/>
          <w:szCs w:val="18"/>
        </w:rPr>
        <w:br/>
      </w:r>
      <w:r w:rsidR="00856350" w:rsidRPr="00793FB6">
        <w:rPr>
          <w:rStyle w:val="NormalTok"/>
          <w:sz w:val="18"/>
          <w:szCs w:val="18"/>
          <w:shd w:val="clear" w:color="auto" w:fill="auto"/>
        </w:rPr>
        <w:t xml:space="preserve">            </w:t>
      </w:r>
      <w:r w:rsidR="00856350" w:rsidRPr="00793FB6">
        <w:rPr>
          <w:rStyle w:val="DataTypeTok"/>
          <w:sz w:val="18"/>
          <w:szCs w:val="18"/>
          <w:shd w:val="clear" w:color="auto" w:fill="auto"/>
        </w:rPr>
        <w:t>overwrite =</w:t>
      </w:r>
      <w:r w:rsidR="00856350" w:rsidRPr="00793FB6">
        <w:rPr>
          <w:rStyle w:val="NormalTok"/>
          <w:sz w:val="18"/>
          <w:szCs w:val="18"/>
          <w:shd w:val="clear" w:color="auto" w:fill="auto"/>
        </w:rPr>
        <w:t xml:space="preserve"> </w:t>
      </w:r>
      <w:r w:rsidR="00856350" w:rsidRPr="00793FB6">
        <w:rPr>
          <w:rStyle w:val="OtherTok"/>
          <w:sz w:val="18"/>
          <w:szCs w:val="18"/>
          <w:shd w:val="clear" w:color="auto" w:fill="auto"/>
        </w:rPr>
        <w:t>TRUE</w:t>
      </w:r>
      <w:r w:rsidR="00856350" w:rsidRPr="00793FB6">
        <w:rPr>
          <w:rStyle w:val="NormalTok"/>
          <w:sz w:val="18"/>
          <w:szCs w:val="18"/>
          <w:shd w:val="clear" w:color="auto" w:fill="auto"/>
        </w:rPr>
        <w:t>)</w:t>
      </w:r>
      <w:r w:rsidR="00856350" w:rsidRPr="00856350">
        <w:rPr>
          <w:sz w:val="18"/>
          <w:szCs w:val="18"/>
        </w:rPr>
        <w:br/>
      </w:r>
      <w:r w:rsidR="00856350" w:rsidRPr="00856350">
        <w:rPr>
          <w:sz w:val="18"/>
          <w:szCs w:val="18"/>
        </w:rPr>
        <w:br/>
      </w:r>
      <w:r w:rsidR="00856350" w:rsidRPr="00793FB6">
        <w:rPr>
          <w:rStyle w:val="NormalTok"/>
          <w:sz w:val="18"/>
          <w:szCs w:val="18"/>
          <w:shd w:val="clear" w:color="auto" w:fill="auto"/>
        </w:rPr>
        <w:t>## Limit Proximity to the Coastline Raster</w:t>
      </w:r>
      <w:r w:rsidR="00856350" w:rsidRPr="00793FB6">
        <w:rPr>
          <w:sz w:val="18"/>
          <w:szCs w:val="18"/>
        </w:rPr>
        <w:br/>
      </w:r>
      <w:r w:rsidR="00856350" w:rsidRPr="00793FB6">
        <w:rPr>
          <w:rStyle w:val="NormalTok"/>
          <w:sz w:val="18"/>
          <w:szCs w:val="18"/>
          <w:shd w:val="clear" w:color="auto" w:fill="auto"/>
        </w:rPr>
        <w:t>limit &lt;-</w:t>
      </w:r>
      <w:r w:rsidR="00856350" w:rsidRPr="00793FB6">
        <w:rPr>
          <w:rStyle w:val="StringTok"/>
          <w:sz w:val="18"/>
          <w:szCs w:val="18"/>
          <w:shd w:val="clear" w:color="auto" w:fill="auto"/>
        </w:rPr>
        <w:t xml:space="preserve"> </w:t>
      </w:r>
      <w:r w:rsidR="00856350" w:rsidRPr="00793FB6">
        <w:rPr>
          <w:rStyle w:val="DecValTok"/>
          <w:sz w:val="18"/>
          <w:szCs w:val="18"/>
          <w:shd w:val="clear" w:color="auto" w:fill="auto"/>
        </w:rPr>
        <w:t>30000</w:t>
      </w:r>
      <w:r w:rsidR="00856350" w:rsidRPr="00793FB6">
        <w:rPr>
          <w:rStyle w:val="NormalTok"/>
          <w:sz w:val="18"/>
          <w:szCs w:val="18"/>
          <w:shd w:val="clear" w:color="auto" w:fill="auto"/>
        </w:rPr>
        <w:t xml:space="preserve"> </w:t>
      </w:r>
      <w:r w:rsidR="00856350" w:rsidRPr="00793FB6">
        <w:rPr>
          <w:rStyle w:val="CommentTok"/>
          <w:sz w:val="18"/>
          <w:szCs w:val="18"/>
          <w:shd w:val="clear" w:color="auto" w:fill="auto"/>
        </w:rPr>
        <w:t># metres</w:t>
      </w:r>
      <w:r w:rsidR="00856350" w:rsidRPr="00793FB6">
        <w:rPr>
          <w:sz w:val="18"/>
          <w:szCs w:val="18"/>
        </w:rPr>
        <w:br/>
      </w:r>
      <w:r w:rsidR="00856350" w:rsidRPr="00793FB6">
        <w:rPr>
          <w:rStyle w:val="NormalTok"/>
          <w:sz w:val="18"/>
          <w:szCs w:val="18"/>
          <w:shd w:val="clear" w:color="auto" w:fill="auto"/>
        </w:rPr>
        <w:t>ptoc_raster_in &lt;-</w:t>
      </w:r>
      <w:r w:rsidR="00856350" w:rsidRPr="00793FB6">
        <w:rPr>
          <w:rStyle w:val="StringTok"/>
          <w:sz w:val="18"/>
          <w:szCs w:val="18"/>
          <w:shd w:val="clear" w:color="auto" w:fill="auto"/>
        </w:rPr>
        <w:t xml:space="preserve"> </w:t>
      </w:r>
      <w:r w:rsidR="00856350" w:rsidRPr="00793FB6">
        <w:rPr>
          <w:rStyle w:val="KeywordTok"/>
          <w:sz w:val="18"/>
          <w:szCs w:val="18"/>
          <w:shd w:val="clear" w:color="auto" w:fill="auto"/>
        </w:rPr>
        <w:t>raster</w:t>
      </w:r>
      <w:r w:rsidR="00856350" w:rsidRPr="00793FB6">
        <w:rPr>
          <w:rStyle w:val="NormalTok"/>
          <w:sz w:val="18"/>
          <w:szCs w:val="18"/>
          <w:shd w:val="clear" w:color="auto" w:fill="auto"/>
        </w:rPr>
        <w:t>(</w:t>
      </w:r>
      <w:r w:rsidR="00856350" w:rsidRPr="00793FB6">
        <w:rPr>
          <w:rStyle w:val="KeywordTok"/>
          <w:sz w:val="18"/>
          <w:szCs w:val="18"/>
          <w:shd w:val="clear" w:color="auto" w:fill="auto"/>
        </w:rPr>
        <w:t>file.path</w:t>
      </w:r>
      <w:r w:rsidR="00856350" w:rsidRPr="00793FB6">
        <w:rPr>
          <w:rStyle w:val="NormalTok"/>
          <w:sz w:val="18"/>
          <w:szCs w:val="18"/>
          <w:shd w:val="clear" w:color="auto" w:fill="auto"/>
        </w:rPr>
        <w:t>(</w:t>
      </w:r>
      <w:r w:rsidR="00856350" w:rsidRPr="00793FB6">
        <w:rPr>
          <w:rStyle w:val="StringTok"/>
          <w:sz w:val="18"/>
          <w:szCs w:val="18"/>
          <w:shd w:val="clear" w:color="auto" w:fill="auto"/>
        </w:rPr>
        <w:t>"Rasters"</w:t>
      </w:r>
      <w:r w:rsidR="00856350" w:rsidRPr="00793FB6">
        <w:rPr>
          <w:rStyle w:val="NormalTok"/>
          <w:sz w:val="18"/>
          <w:szCs w:val="18"/>
          <w:shd w:val="clear" w:color="auto" w:fill="auto"/>
        </w:rPr>
        <w:t>,</w:t>
      </w:r>
      <w:r w:rsidR="00856350" w:rsidRPr="00793FB6">
        <w:rPr>
          <w:rStyle w:val="StringTok"/>
          <w:sz w:val="18"/>
          <w:szCs w:val="18"/>
          <w:shd w:val="clear" w:color="auto" w:fill="auto"/>
        </w:rPr>
        <w:t>"200"</w:t>
      </w:r>
      <w:r w:rsidR="00856350" w:rsidRPr="00793FB6">
        <w:rPr>
          <w:rStyle w:val="NormalTok"/>
          <w:sz w:val="18"/>
          <w:szCs w:val="18"/>
          <w:shd w:val="clear" w:color="auto" w:fill="auto"/>
        </w:rPr>
        <w:t>,</w:t>
      </w:r>
      <w:r w:rsidR="00856350" w:rsidRPr="00793FB6">
        <w:rPr>
          <w:rStyle w:val="StringTok"/>
          <w:sz w:val="18"/>
          <w:szCs w:val="18"/>
          <w:shd w:val="clear" w:color="auto" w:fill="auto"/>
        </w:rPr>
        <w:t>"ptoc.tif"</w:t>
      </w:r>
      <w:r w:rsidR="00856350" w:rsidRPr="00793FB6">
        <w:rPr>
          <w:rStyle w:val="NormalTok"/>
          <w:sz w:val="18"/>
          <w:szCs w:val="18"/>
          <w:shd w:val="clear" w:color="auto" w:fill="auto"/>
        </w:rPr>
        <w:t>))</w:t>
      </w:r>
      <w:r w:rsidR="00856350" w:rsidRPr="00793FB6">
        <w:rPr>
          <w:sz w:val="18"/>
          <w:szCs w:val="18"/>
        </w:rPr>
        <w:br/>
      </w:r>
      <w:r w:rsidR="00856350" w:rsidRPr="00793FB6">
        <w:rPr>
          <w:rStyle w:val="NormalTok"/>
          <w:sz w:val="18"/>
          <w:szCs w:val="18"/>
          <w:shd w:val="clear" w:color="auto" w:fill="auto"/>
        </w:rPr>
        <w:t>ptoc_raster_out &lt;-</w:t>
      </w:r>
      <w:r w:rsidR="00856350" w:rsidRPr="00793FB6">
        <w:rPr>
          <w:rStyle w:val="StringTok"/>
          <w:sz w:val="18"/>
          <w:szCs w:val="18"/>
          <w:shd w:val="clear" w:color="auto" w:fill="auto"/>
        </w:rPr>
        <w:t xml:space="preserve"> </w:t>
      </w:r>
      <w:r w:rsidR="00856350" w:rsidRPr="00793FB6">
        <w:rPr>
          <w:rStyle w:val="NormalTok"/>
          <w:sz w:val="18"/>
          <w:szCs w:val="18"/>
          <w:shd w:val="clear" w:color="auto" w:fill="auto"/>
        </w:rPr>
        <w:t>ptoc_raster_in</w:t>
      </w:r>
      <w:r w:rsidR="00856350" w:rsidRPr="00793FB6">
        <w:rPr>
          <w:sz w:val="18"/>
          <w:szCs w:val="18"/>
        </w:rPr>
        <w:br/>
      </w:r>
      <w:r w:rsidR="00856350" w:rsidRPr="00793FB6">
        <w:rPr>
          <w:rStyle w:val="NormalTok"/>
          <w:sz w:val="18"/>
          <w:szCs w:val="18"/>
          <w:shd w:val="clear" w:color="auto" w:fill="auto"/>
        </w:rPr>
        <w:t xml:space="preserve">ptoc_raster_out[ptoc_raster_in </w:t>
      </w:r>
      <w:r w:rsidR="00856350" w:rsidRPr="00793FB6">
        <w:rPr>
          <w:rStyle w:val="OperatorTok"/>
          <w:sz w:val="18"/>
          <w:szCs w:val="18"/>
          <w:shd w:val="clear" w:color="auto" w:fill="auto"/>
        </w:rPr>
        <w:t>&gt;=</w:t>
      </w:r>
      <w:r w:rsidR="00856350" w:rsidRPr="00793FB6">
        <w:rPr>
          <w:rStyle w:val="StringTok"/>
          <w:sz w:val="18"/>
          <w:szCs w:val="18"/>
          <w:shd w:val="clear" w:color="auto" w:fill="auto"/>
        </w:rPr>
        <w:t xml:space="preserve"> </w:t>
      </w:r>
      <w:r w:rsidR="00856350" w:rsidRPr="00793FB6">
        <w:rPr>
          <w:rStyle w:val="NormalTok"/>
          <w:sz w:val="18"/>
          <w:szCs w:val="18"/>
          <w:shd w:val="clear" w:color="auto" w:fill="auto"/>
        </w:rPr>
        <w:t>limit] &lt;-</w:t>
      </w:r>
      <w:r w:rsidR="00856350" w:rsidRPr="00793FB6">
        <w:rPr>
          <w:rStyle w:val="StringTok"/>
          <w:sz w:val="18"/>
          <w:szCs w:val="18"/>
          <w:shd w:val="clear" w:color="auto" w:fill="auto"/>
        </w:rPr>
        <w:t xml:space="preserve"> </w:t>
      </w:r>
      <w:r w:rsidR="00856350" w:rsidRPr="00793FB6">
        <w:rPr>
          <w:rStyle w:val="NormalTok"/>
          <w:sz w:val="18"/>
          <w:szCs w:val="18"/>
          <w:shd w:val="clear" w:color="auto" w:fill="auto"/>
        </w:rPr>
        <w:t>limit</w:t>
      </w:r>
    </w:p>
    <w:p w14:paraId="76E105C4" w14:textId="28551B97" w:rsidR="00856350" w:rsidRDefault="00856350" w:rsidP="00793FB6">
      <w:pPr>
        <w:ind w:left="720"/>
        <w:jc w:val="left"/>
        <w:rPr>
          <w:rStyle w:val="NormalTok"/>
          <w:sz w:val="18"/>
          <w:szCs w:val="18"/>
        </w:rPr>
      </w:pPr>
      <w:r w:rsidRPr="00793FB6">
        <w:rPr>
          <w:rStyle w:val="KeywordTok"/>
          <w:sz w:val="18"/>
          <w:szCs w:val="18"/>
          <w:shd w:val="clear" w:color="auto" w:fill="auto"/>
        </w:rPr>
        <w:t>writeRaster</w:t>
      </w:r>
      <w:r w:rsidRPr="00793FB6">
        <w:rPr>
          <w:rStyle w:val="NormalTok"/>
          <w:sz w:val="18"/>
          <w:szCs w:val="18"/>
          <w:shd w:val="clear" w:color="auto" w:fill="auto"/>
        </w:rPr>
        <w:t xml:space="preserve">(ptoc_raster_out, </w:t>
      </w:r>
      <w:r w:rsidRPr="00793FB6">
        <w:rPr>
          <w:rStyle w:val="KeywordTok"/>
          <w:sz w:val="18"/>
          <w:szCs w:val="18"/>
          <w:shd w:val="clear" w:color="auto" w:fill="auto"/>
        </w:rPr>
        <w:t>file.path</w:t>
      </w:r>
      <w:r w:rsidRPr="00793FB6">
        <w:rPr>
          <w:rStyle w:val="NormalTok"/>
          <w:sz w:val="18"/>
          <w:szCs w:val="18"/>
          <w:shd w:val="clear" w:color="auto" w:fill="auto"/>
        </w:rPr>
        <w:t>(</w:t>
      </w:r>
      <w:r w:rsidRPr="00793FB6">
        <w:rPr>
          <w:rStyle w:val="StringTok"/>
          <w:sz w:val="18"/>
          <w:szCs w:val="18"/>
          <w:shd w:val="clear" w:color="auto" w:fill="auto"/>
        </w:rPr>
        <w:t>"Rasters"</w:t>
      </w:r>
      <w:r w:rsidRPr="00793FB6">
        <w:rPr>
          <w:rStyle w:val="NormalTok"/>
          <w:sz w:val="18"/>
          <w:szCs w:val="18"/>
          <w:shd w:val="clear" w:color="auto" w:fill="auto"/>
        </w:rPr>
        <w:t>,</w:t>
      </w:r>
      <w:r w:rsidRPr="00793FB6">
        <w:rPr>
          <w:rStyle w:val="StringTok"/>
          <w:sz w:val="18"/>
          <w:szCs w:val="18"/>
          <w:shd w:val="clear" w:color="auto" w:fill="auto"/>
        </w:rPr>
        <w:t>"200"</w:t>
      </w:r>
      <w:r w:rsidRPr="00793FB6">
        <w:rPr>
          <w:rStyle w:val="NormalTok"/>
          <w:sz w:val="18"/>
          <w:szCs w:val="18"/>
          <w:shd w:val="clear" w:color="auto" w:fill="auto"/>
        </w:rPr>
        <w:t>,</w:t>
      </w:r>
      <w:r w:rsidRPr="00793FB6">
        <w:rPr>
          <w:rStyle w:val="StringTok"/>
          <w:sz w:val="18"/>
          <w:szCs w:val="18"/>
          <w:shd w:val="clear" w:color="auto" w:fill="auto"/>
        </w:rPr>
        <w:t>"ptoc.tif"</w:t>
      </w:r>
      <w:r w:rsidRPr="00793FB6">
        <w:rPr>
          <w:rStyle w:val="NormalTok"/>
          <w:sz w:val="18"/>
          <w:szCs w:val="18"/>
          <w:shd w:val="clear" w:color="auto" w:fill="auto"/>
        </w:rPr>
        <w:t>),</w:t>
      </w:r>
      <w:r w:rsidRPr="00793FB6">
        <w:rPr>
          <w:sz w:val="18"/>
          <w:szCs w:val="18"/>
        </w:rPr>
        <w:br/>
      </w:r>
      <w:r w:rsidRPr="00793FB6">
        <w:rPr>
          <w:rStyle w:val="NormalTok"/>
          <w:sz w:val="18"/>
          <w:szCs w:val="18"/>
          <w:shd w:val="clear" w:color="auto" w:fill="auto"/>
        </w:rPr>
        <w:t xml:space="preserve">            </w:t>
      </w:r>
      <w:r w:rsidRPr="00793FB6">
        <w:rPr>
          <w:rStyle w:val="DataTypeTok"/>
          <w:sz w:val="18"/>
          <w:szCs w:val="18"/>
          <w:shd w:val="clear" w:color="auto" w:fill="auto"/>
        </w:rPr>
        <w:t>overwrite =</w:t>
      </w:r>
      <w:r w:rsidRPr="00793FB6">
        <w:rPr>
          <w:rStyle w:val="NormalTok"/>
          <w:sz w:val="18"/>
          <w:szCs w:val="18"/>
          <w:shd w:val="clear" w:color="auto" w:fill="auto"/>
        </w:rPr>
        <w:t xml:space="preserve"> </w:t>
      </w:r>
      <w:r w:rsidRPr="00793FB6">
        <w:rPr>
          <w:rStyle w:val="OtherTok"/>
          <w:sz w:val="18"/>
          <w:szCs w:val="18"/>
          <w:shd w:val="clear" w:color="auto" w:fill="auto"/>
        </w:rPr>
        <w:t>TRUE</w:t>
      </w:r>
      <w:r w:rsidRPr="00856350">
        <w:rPr>
          <w:rStyle w:val="NormalTok"/>
          <w:sz w:val="18"/>
          <w:szCs w:val="18"/>
        </w:rPr>
        <w:t>)</w:t>
      </w:r>
    </w:p>
    <w:p w14:paraId="35705CB3" w14:textId="29AA60BF" w:rsidR="004259DD" w:rsidRDefault="00793FB6" w:rsidP="00793FB6">
      <w:pPr>
        <w:pStyle w:val="Heading2"/>
        <w:numPr>
          <w:ilvl w:val="0"/>
          <w:numId w:val="4"/>
        </w:numPr>
      </w:pPr>
      <w:bookmarkStart w:id="84" w:name="_Toc520026185"/>
      <w:r>
        <w:t>Resample Solar Radiation Rasters (Python)</w:t>
      </w:r>
      <w:bookmarkEnd w:id="84"/>
    </w:p>
    <w:p w14:paraId="66CF3A38" w14:textId="77777777" w:rsidR="00793FB6" w:rsidRPr="00793FB6" w:rsidRDefault="00793FB6" w:rsidP="00793FB6">
      <w:pPr>
        <w:pStyle w:val="code"/>
        <w:rPr>
          <w:color w:val="FF0000"/>
        </w:rPr>
      </w:pPr>
      <w:r w:rsidRPr="00793FB6">
        <w:rPr>
          <w:color w:val="FF0000"/>
        </w:rPr>
        <w:t># Resample all solar radiation rasters</w:t>
      </w:r>
    </w:p>
    <w:p w14:paraId="36F96550" w14:textId="3E6D7559" w:rsidR="00793FB6" w:rsidRDefault="00793FB6" w:rsidP="00793FB6">
      <w:pPr>
        <w:pStyle w:val="code"/>
      </w:pPr>
      <w:r w:rsidRPr="00E13856">
        <w:rPr>
          <w:color w:val="ED7D31" w:themeColor="accent2"/>
        </w:rPr>
        <w:t>import</w:t>
      </w:r>
      <w:r>
        <w:t xml:space="preserve"> arcpy</w:t>
      </w:r>
    </w:p>
    <w:p w14:paraId="18B08847" w14:textId="77777777" w:rsidR="00793FB6" w:rsidRDefault="00793FB6" w:rsidP="00793FB6">
      <w:pPr>
        <w:pStyle w:val="code"/>
      </w:pPr>
      <w:r>
        <w:t xml:space="preserve">arcpy.env.workspace = </w:t>
      </w:r>
      <w:r w:rsidRPr="00793FB6">
        <w:rPr>
          <w:color w:val="70AD47" w:themeColor="accent6"/>
        </w:rPr>
        <w:t>r"D:\GOES"</w:t>
      </w:r>
      <w:r>
        <w:t xml:space="preserve">   </w:t>
      </w:r>
      <w:r w:rsidRPr="00793FB6">
        <w:rPr>
          <w:color w:val="FF0000"/>
        </w:rPr>
        <w:t># in folder</w:t>
      </w:r>
    </w:p>
    <w:p w14:paraId="4768D9F1" w14:textId="77777777" w:rsidR="00793FB6" w:rsidRDefault="00793FB6" w:rsidP="00793FB6">
      <w:pPr>
        <w:pStyle w:val="code"/>
      </w:pPr>
      <w:r>
        <w:t xml:space="preserve">output_workspace = </w:t>
      </w:r>
      <w:r w:rsidRPr="00793FB6">
        <w:rPr>
          <w:color w:val="70AD47" w:themeColor="accent6"/>
        </w:rPr>
        <w:t>r"E:\GOES_200m"</w:t>
      </w:r>
      <w:r>
        <w:t xml:space="preserve"> </w:t>
      </w:r>
      <w:r w:rsidRPr="00793FB6">
        <w:rPr>
          <w:color w:val="FF0000"/>
        </w:rPr>
        <w:t># out folder</w:t>
      </w:r>
    </w:p>
    <w:p w14:paraId="1C7DDDB3" w14:textId="77777777" w:rsidR="00793FB6" w:rsidRPr="00793FB6" w:rsidRDefault="00793FB6" w:rsidP="00793FB6">
      <w:pPr>
        <w:pStyle w:val="code"/>
        <w:rPr>
          <w:color w:val="FF0000"/>
        </w:rPr>
      </w:pPr>
      <w:r>
        <w:t xml:space="preserve">rasters = arcpy.ListRasters()      </w:t>
      </w:r>
      <w:r w:rsidRPr="00793FB6">
        <w:rPr>
          <w:color w:val="FF0000"/>
        </w:rPr>
        <w:t># create raster list</w:t>
      </w:r>
    </w:p>
    <w:p w14:paraId="23AEEC21" w14:textId="65F455B2" w:rsidR="00793FB6" w:rsidRDefault="005D0B91" w:rsidP="00793FB6">
      <w:pPr>
        <w:pStyle w:val="code"/>
      </w:pPr>
      <w:r>
        <w:t xml:space="preserve"># Loop through list and resample to 200m </w:t>
      </w:r>
    </w:p>
    <w:p w14:paraId="08A56823" w14:textId="77777777" w:rsidR="00793FB6" w:rsidRDefault="00793FB6" w:rsidP="00793FB6">
      <w:pPr>
        <w:pStyle w:val="code"/>
      </w:pPr>
      <w:r w:rsidRPr="00E13856">
        <w:rPr>
          <w:color w:val="ED7D31" w:themeColor="accent2"/>
        </w:rPr>
        <w:t>for</w:t>
      </w:r>
      <w:r>
        <w:t xml:space="preserve"> i </w:t>
      </w:r>
      <w:r w:rsidRPr="00E13856">
        <w:rPr>
          <w:color w:val="ED7D31" w:themeColor="accent2"/>
        </w:rPr>
        <w:t>in</w:t>
      </w:r>
      <w:r>
        <w:t xml:space="preserve"> </w:t>
      </w:r>
      <w:r w:rsidRPr="00E13856">
        <w:rPr>
          <w:color w:val="7030A0"/>
        </w:rPr>
        <w:t>range</w:t>
      </w:r>
      <w:r>
        <w:t>(0,(</w:t>
      </w:r>
      <w:r w:rsidRPr="00E13856">
        <w:rPr>
          <w:color w:val="7030A0"/>
        </w:rPr>
        <w:t>len</w:t>
      </w:r>
      <w:r>
        <w:t>(rasters)+1)):</w:t>
      </w:r>
    </w:p>
    <w:p w14:paraId="4C98B864" w14:textId="77777777" w:rsidR="00793FB6" w:rsidRDefault="00793FB6" w:rsidP="00793FB6">
      <w:pPr>
        <w:pStyle w:val="code"/>
      </w:pPr>
      <w:r>
        <w:t xml:space="preserve">    raster_name = rasters[i][:-4]</w:t>
      </w:r>
    </w:p>
    <w:p w14:paraId="19E6BE94" w14:textId="77777777" w:rsidR="00793FB6" w:rsidRDefault="00793FB6" w:rsidP="00793FB6">
      <w:pPr>
        <w:pStyle w:val="code"/>
      </w:pPr>
      <w:r>
        <w:t xml:space="preserve">    arcpy.management.Resample(</w:t>
      </w:r>
      <w:r w:rsidRPr="00E13856">
        <w:rPr>
          <w:color w:val="70AD47" w:themeColor="accent6"/>
        </w:rPr>
        <w:t>r"%s.tif"%</w:t>
      </w:r>
      <w:r>
        <w:t>raster_name,\</w:t>
      </w:r>
    </w:p>
    <w:p w14:paraId="4429FCF8" w14:textId="77777777" w:rsidR="00793FB6" w:rsidRDefault="00793FB6" w:rsidP="00793FB6">
      <w:pPr>
        <w:pStyle w:val="code"/>
      </w:pPr>
      <w:r>
        <w:t xml:space="preserve">                         </w:t>
      </w:r>
      <w:r w:rsidRPr="00E13856">
        <w:rPr>
          <w:color w:val="70AD47" w:themeColor="accent6"/>
        </w:rPr>
        <w:t>"%s\\%s.tif"</w:t>
      </w:r>
      <w:r>
        <w:t>%(output_workspace,raster_name),</w:t>
      </w:r>
    </w:p>
    <w:p w14:paraId="19DAA1B2" w14:textId="336195BB" w:rsidR="00793FB6" w:rsidRDefault="00793FB6" w:rsidP="00793FB6">
      <w:pPr>
        <w:pStyle w:val="code"/>
      </w:pPr>
      <w:r>
        <w:t xml:space="preserve">                              </w:t>
      </w:r>
      <w:r w:rsidRPr="00E13856">
        <w:rPr>
          <w:color w:val="70AD47" w:themeColor="accent6"/>
        </w:rPr>
        <w:t>"20</w:t>
      </w:r>
      <w:r w:rsidR="005D0B91">
        <w:rPr>
          <w:color w:val="70AD47" w:themeColor="accent6"/>
        </w:rPr>
        <w:t>0</w:t>
      </w:r>
      <w:r w:rsidRPr="00E13856">
        <w:rPr>
          <w:color w:val="70AD47" w:themeColor="accent6"/>
        </w:rPr>
        <w:t xml:space="preserve"> 20</w:t>
      </w:r>
      <w:r w:rsidR="005D0B91">
        <w:rPr>
          <w:color w:val="70AD47" w:themeColor="accent6"/>
        </w:rPr>
        <w:t>0</w:t>
      </w:r>
      <w:r w:rsidRPr="00E13856">
        <w:rPr>
          <w:color w:val="70AD47" w:themeColor="accent6"/>
        </w:rPr>
        <w:t>"</w:t>
      </w:r>
      <w:r>
        <w:t>, "BILINEAR")</w:t>
      </w:r>
    </w:p>
    <w:p w14:paraId="323F52C9" w14:textId="7379D6D8" w:rsidR="00793FB6" w:rsidRPr="00793FB6" w:rsidRDefault="00793FB6" w:rsidP="00793FB6">
      <w:pPr>
        <w:pStyle w:val="code"/>
      </w:pPr>
      <w:r>
        <w:t xml:space="preserve">    </w:t>
      </w:r>
      <w:r w:rsidRPr="00E13856">
        <w:rPr>
          <w:color w:val="7030A0"/>
        </w:rPr>
        <w:t>print</w:t>
      </w:r>
      <w:r>
        <w:t>(raster_name)</w:t>
      </w:r>
    </w:p>
    <w:p w14:paraId="55553E74" w14:textId="7FD8B26A" w:rsidR="001B6C92" w:rsidRDefault="005D0B91" w:rsidP="001B6C92">
      <w:pPr>
        <w:pStyle w:val="Heading2"/>
        <w:numPr>
          <w:ilvl w:val="0"/>
          <w:numId w:val="4"/>
        </w:numPr>
      </w:pPr>
      <w:bookmarkStart w:id="85" w:name="_Toc520026186"/>
      <w:r>
        <w:t>Create Raster Brick</w:t>
      </w:r>
      <w:bookmarkEnd w:id="85"/>
      <w:r>
        <w:t xml:space="preserve"> </w:t>
      </w:r>
    </w:p>
    <w:p w14:paraId="37418FDC" w14:textId="6FE96F69" w:rsidR="004B04DF" w:rsidRPr="004B04DF" w:rsidRDefault="004B04DF" w:rsidP="00F32A25">
      <w:pPr>
        <w:spacing w:after="0"/>
        <w:ind w:left="720"/>
        <w:jc w:val="left"/>
        <w:rPr>
          <w:sz w:val="18"/>
          <w:szCs w:val="18"/>
        </w:rPr>
      </w:pPr>
      <w:r w:rsidRPr="00F32A25">
        <w:rPr>
          <w:rStyle w:val="NormalTok"/>
          <w:sz w:val="18"/>
          <w:szCs w:val="18"/>
          <w:shd w:val="clear" w:color="auto" w:fill="auto"/>
        </w:rPr>
        <w:t>## Generate raster brick of constant rasters</w:t>
      </w:r>
      <w:r w:rsidRPr="00F32A25">
        <w:rPr>
          <w:sz w:val="18"/>
          <w:szCs w:val="18"/>
        </w:rPr>
        <w:br/>
      </w:r>
      <w:r w:rsidRPr="00F32A25">
        <w:rPr>
          <w:rStyle w:val="CommentTok"/>
          <w:sz w:val="18"/>
          <w:szCs w:val="18"/>
          <w:shd w:val="clear" w:color="auto" w:fill="auto"/>
        </w:rPr>
        <w:t># List of raster names</w:t>
      </w:r>
      <w:r w:rsidRPr="00F32A25">
        <w:rPr>
          <w:sz w:val="18"/>
          <w:szCs w:val="18"/>
        </w:rPr>
        <w:br/>
      </w:r>
      <w:r w:rsidRPr="00F32A25">
        <w:rPr>
          <w:rStyle w:val="NormalTok"/>
          <w:sz w:val="18"/>
          <w:szCs w:val="18"/>
          <w:shd w:val="clear" w:color="auto" w:fill="auto"/>
        </w:rPr>
        <w:t>rasters_names_list &lt;-</w:t>
      </w:r>
      <w:r w:rsidRPr="00F32A25">
        <w:rPr>
          <w:rStyle w:val="StringTok"/>
          <w:sz w:val="18"/>
          <w:szCs w:val="18"/>
          <w:shd w:val="clear" w:color="auto" w:fill="auto"/>
        </w:rPr>
        <w:t xml:space="preserve"> </w:t>
      </w:r>
      <w:r w:rsidRPr="00F32A25">
        <w:rPr>
          <w:rStyle w:val="KeywordTok"/>
          <w:sz w:val="18"/>
          <w:szCs w:val="18"/>
          <w:shd w:val="clear" w:color="auto" w:fill="auto"/>
        </w:rPr>
        <w:t>list</w:t>
      </w:r>
      <w:r w:rsidRPr="00F32A25">
        <w:rPr>
          <w:rStyle w:val="NormalTok"/>
          <w:sz w:val="18"/>
          <w:szCs w:val="18"/>
          <w:shd w:val="clear" w:color="auto" w:fill="auto"/>
        </w:rPr>
        <w:t>(</w:t>
      </w:r>
      <w:r w:rsidRPr="00F32A25">
        <w:rPr>
          <w:rStyle w:val="StringTok"/>
          <w:sz w:val="18"/>
          <w:szCs w:val="18"/>
          <w:shd w:val="clear" w:color="auto" w:fill="auto"/>
        </w:rPr>
        <w:t>"dem"</w:t>
      </w:r>
      <w:r w:rsidRPr="00F32A25">
        <w:rPr>
          <w:rStyle w:val="NormalTok"/>
          <w:sz w:val="18"/>
          <w:szCs w:val="18"/>
          <w:shd w:val="clear" w:color="auto" w:fill="auto"/>
        </w:rPr>
        <w:t xml:space="preserve">,  </w:t>
      </w:r>
      <w:r w:rsidRPr="00F32A25">
        <w:rPr>
          <w:rStyle w:val="CommentTok"/>
          <w:sz w:val="18"/>
          <w:szCs w:val="18"/>
          <w:shd w:val="clear" w:color="auto" w:fill="auto"/>
        </w:rPr>
        <w:t># elevation</w:t>
      </w:r>
      <w:r w:rsidRPr="00F32A25">
        <w:rPr>
          <w:sz w:val="18"/>
          <w:szCs w:val="18"/>
        </w:rPr>
        <w:br/>
      </w:r>
      <w:r w:rsidRPr="00F32A25">
        <w:rPr>
          <w:rStyle w:val="NormalTok"/>
          <w:sz w:val="18"/>
          <w:szCs w:val="18"/>
          <w:shd w:val="clear" w:color="auto" w:fill="auto"/>
        </w:rPr>
        <w:t xml:space="preserve">                          </w:t>
      </w:r>
      <w:r w:rsidRPr="00F32A25">
        <w:rPr>
          <w:rStyle w:val="StringTok"/>
          <w:sz w:val="18"/>
          <w:szCs w:val="18"/>
          <w:shd w:val="clear" w:color="auto" w:fill="auto"/>
        </w:rPr>
        <w:t>"ptoc"</w:t>
      </w:r>
      <w:r w:rsidRPr="00F32A25">
        <w:rPr>
          <w:rStyle w:val="NormalTok"/>
          <w:sz w:val="18"/>
          <w:szCs w:val="18"/>
          <w:shd w:val="clear" w:color="auto" w:fill="auto"/>
        </w:rPr>
        <w:t xml:space="preserve">, </w:t>
      </w:r>
      <w:r w:rsidRPr="00F32A25">
        <w:rPr>
          <w:rStyle w:val="CommentTok"/>
          <w:sz w:val="18"/>
          <w:szCs w:val="18"/>
          <w:shd w:val="clear" w:color="auto" w:fill="auto"/>
        </w:rPr>
        <w:t># proxmity to coast</w:t>
      </w:r>
      <w:r w:rsidRPr="00F32A25">
        <w:rPr>
          <w:sz w:val="18"/>
          <w:szCs w:val="18"/>
        </w:rPr>
        <w:br/>
      </w:r>
      <w:r w:rsidRPr="00F32A25">
        <w:rPr>
          <w:rStyle w:val="NormalTok"/>
          <w:sz w:val="18"/>
          <w:szCs w:val="18"/>
          <w:shd w:val="clear" w:color="auto" w:fill="auto"/>
        </w:rPr>
        <w:t xml:space="preserve">                          </w:t>
      </w:r>
      <w:r w:rsidRPr="00F32A25">
        <w:rPr>
          <w:rStyle w:val="StringTok"/>
          <w:sz w:val="18"/>
          <w:szCs w:val="18"/>
          <w:shd w:val="clear" w:color="auto" w:fill="auto"/>
        </w:rPr>
        <w:t>"east"</w:t>
      </w:r>
      <w:r w:rsidRPr="00F32A25">
        <w:rPr>
          <w:rStyle w:val="NormalTok"/>
          <w:sz w:val="18"/>
          <w:szCs w:val="18"/>
          <w:shd w:val="clear" w:color="auto" w:fill="auto"/>
        </w:rPr>
        <w:t xml:space="preserve">, </w:t>
      </w:r>
      <w:r w:rsidRPr="00F32A25">
        <w:rPr>
          <w:rStyle w:val="CommentTok"/>
          <w:sz w:val="18"/>
          <w:szCs w:val="18"/>
          <w:shd w:val="clear" w:color="auto" w:fill="auto"/>
        </w:rPr>
        <w:t># easting</w:t>
      </w:r>
      <w:r w:rsidRPr="00F32A25">
        <w:rPr>
          <w:sz w:val="18"/>
          <w:szCs w:val="18"/>
        </w:rPr>
        <w:br/>
      </w:r>
      <w:r w:rsidRPr="00F32A25">
        <w:rPr>
          <w:rStyle w:val="NormalTok"/>
          <w:sz w:val="18"/>
          <w:szCs w:val="18"/>
          <w:shd w:val="clear" w:color="auto" w:fill="auto"/>
        </w:rPr>
        <w:t xml:space="preserve">                          </w:t>
      </w:r>
      <w:r w:rsidRPr="00F32A25">
        <w:rPr>
          <w:rStyle w:val="StringTok"/>
          <w:sz w:val="18"/>
          <w:szCs w:val="18"/>
          <w:shd w:val="clear" w:color="auto" w:fill="auto"/>
        </w:rPr>
        <w:t>"north"</w:t>
      </w:r>
      <w:r w:rsidRPr="00F32A25">
        <w:rPr>
          <w:rStyle w:val="NormalTok"/>
          <w:sz w:val="18"/>
          <w:szCs w:val="18"/>
          <w:shd w:val="clear" w:color="auto" w:fill="auto"/>
        </w:rPr>
        <w:t>,</w:t>
      </w:r>
      <w:r w:rsidRPr="00F32A25">
        <w:rPr>
          <w:rStyle w:val="CommentTok"/>
          <w:sz w:val="18"/>
          <w:szCs w:val="18"/>
          <w:shd w:val="clear" w:color="auto" w:fill="auto"/>
        </w:rPr>
        <w:t># northing</w:t>
      </w:r>
      <w:r w:rsidRPr="00F32A25">
        <w:rPr>
          <w:sz w:val="18"/>
          <w:szCs w:val="18"/>
        </w:rPr>
        <w:br/>
      </w:r>
      <w:r w:rsidRPr="00F32A25">
        <w:rPr>
          <w:rStyle w:val="NormalTok"/>
          <w:sz w:val="18"/>
          <w:szCs w:val="18"/>
          <w:shd w:val="clear" w:color="auto" w:fill="auto"/>
        </w:rPr>
        <w:t xml:space="preserve">                          </w:t>
      </w:r>
      <w:r w:rsidRPr="00F32A25">
        <w:rPr>
          <w:rStyle w:val="StringTok"/>
          <w:sz w:val="18"/>
          <w:szCs w:val="18"/>
          <w:shd w:val="clear" w:color="auto" w:fill="auto"/>
        </w:rPr>
        <w:t>"asp"</w:t>
      </w:r>
      <w:r w:rsidRPr="00F32A25">
        <w:rPr>
          <w:rStyle w:val="NormalTok"/>
          <w:sz w:val="18"/>
          <w:szCs w:val="18"/>
          <w:shd w:val="clear" w:color="auto" w:fill="auto"/>
        </w:rPr>
        <w:t xml:space="preserve">,  </w:t>
      </w:r>
      <w:r w:rsidRPr="00F32A25">
        <w:rPr>
          <w:rStyle w:val="CommentTok"/>
          <w:sz w:val="18"/>
          <w:szCs w:val="18"/>
          <w:shd w:val="clear" w:color="auto" w:fill="auto"/>
        </w:rPr>
        <w:t># aspect</w:t>
      </w:r>
      <w:r w:rsidRPr="00F32A25">
        <w:rPr>
          <w:sz w:val="18"/>
          <w:szCs w:val="18"/>
        </w:rPr>
        <w:br/>
      </w:r>
      <w:r w:rsidRPr="00F32A25">
        <w:rPr>
          <w:rStyle w:val="NormalTok"/>
          <w:sz w:val="18"/>
          <w:szCs w:val="18"/>
          <w:shd w:val="clear" w:color="auto" w:fill="auto"/>
        </w:rPr>
        <w:t xml:space="preserve">                           </w:t>
      </w:r>
      <w:r w:rsidRPr="00F32A25">
        <w:rPr>
          <w:rStyle w:val="StringTok"/>
          <w:sz w:val="18"/>
          <w:szCs w:val="18"/>
          <w:shd w:val="clear" w:color="auto" w:fill="auto"/>
        </w:rPr>
        <w:t>"tpi"</w:t>
      </w:r>
      <w:r w:rsidRPr="00F32A25">
        <w:rPr>
          <w:rStyle w:val="NormalTok"/>
          <w:sz w:val="18"/>
          <w:szCs w:val="18"/>
          <w:shd w:val="clear" w:color="auto" w:fill="auto"/>
        </w:rPr>
        <w:t xml:space="preserve">, </w:t>
      </w:r>
      <w:r w:rsidRPr="00F32A25">
        <w:rPr>
          <w:rStyle w:val="CommentTok"/>
          <w:sz w:val="18"/>
          <w:szCs w:val="18"/>
          <w:shd w:val="clear" w:color="auto" w:fill="auto"/>
        </w:rPr>
        <w:t># topographic position index</w:t>
      </w:r>
      <w:r w:rsidRPr="00F32A25">
        <w:rPr>
          <w:sz w:val="18"/>
          <w:szCs w:val="18"/>
        </w:rPr>
        <w:br/>
      </w:r>
      <w:r w:rsidRPr="00F32A25">
        <w:rPr>
          <w:rStyle w:val="NormalTok"/>
          <w:sz w:val="18"/>
          <w:szCs w:val="18"/>
          <w:shd w:val="clear" w:color="auto" w:fill="auto"/>
        </w:rPr>
        <w:t xml:space="preserve">                          </w:t>
      </w:r>
      <w:r w:rsidRPr="00F32A25">
        <w:rPr>
          <w:rStyle w:val="StringTok"/>
          <w:sz w:val="18"/>
          <w:szCs w:val="18"/>
          <w:shd w:val="clear" w:color="auto" w:fill="auto"/>
        </w:rPr>
        <w:t>"slope"</w:t>
      </w:r>
      <w:r w:rsidRPr="00F32A25">
        <w:rPr>
          <w:rStyle w:val="NormalTok"/>
          <w:sz w:val="18"/>
          <w:szCs w:val="18"/>
          <w:shd w:val="clear" w:color="auto" w:fill="auto"/>
        </w:rPr>
        <w:t xml:space="preserve">) </w:t>
      </w:r>
      <w:r w:rsidRPr="00F32A25">
        <w:rPr>
          <w:rStyle w:val="CommentTok"/>
          <w:sz w:val="18"/>
          <w:szCs w:val="18"/>
          <w:shd w:val="clear" w:color="auto" w:fill="auto"/>
        </w:rPr>
        <w:t># slope</w:t>
      </w:r>
      <w:r w:rsidRPr="00F32A25">
        <w:rPr>
          <w:sz w:val="18"/>
          <w:szCs w:val="18"/>
        </w:rPr>
        <w:br/>
      </w:r>
      <w:r w:rsidRPr="00F32A25">
        <w:rPr>
          <w:rStyle w:val="CommentTok"/>
          <w:sz w:val="18"/>
          <w:szCs w:val="18"/>
          <w:shd w:val="clear" w:color="auto" w:fill="auto"/>
        </w:rPr>
        <w:t># List of raster objects</w:t>
      </w:r>
      <w:r w:rsidRPr="00F32A25">
        <w:rPr>
          <w:sz w:val="18"/>
          <w:szCs w:val="18"/>
        </w:rPr>
        <w:br/>
      </w:r>
      <w:r w:rsidRPr="00F32A25">
        <w:rPr>
          <w:rStyle w:val="NormalTok"/>
          <w:sz w:val="18"/>
          <w:szCs w:val="18"/>
          <w:shd w:val="clear" w:color="auto" w:fill="auto"/>
        </w:rPr>
        <w:t>rasters_list &lt;-</w:t>
      </w:r>
      <w:r w:rsidRPr="00F32A25">
        <w:rPr>
          <w:rStyle w:val="StringTok"/>
          <w:sz w:val="18"/>
          <w:szCs w:val="18"/>
          <w:shd w:val="clear" w:color="auto" w:fill="auto"/>
        </w:rPr>
        <w:t xml:space="preserve"> </w:t>
      </w:r>
      <w:r w:rsidRPr="00F32A25">
        <w:rPr>
          <w:rStyle w:val="KeywordTok"/>
          <w:sz w:val="18"/>
          <w:szCs w:val="18"/>
          <w:shd w:val="clear" w:color="auto" w:fill="auto"/>
        </w:rPr>
        <w:t>lapply</w:t>
      </w:r>
      <w:r w:rsidRPr="00F32A25">
        <w:rPr>
          <w:rStyle w:val="NormalTok"/>
          <w:sz w:val="18"/>
          <w:szCs w:val="18"/>
          <w:shd w:val="clear" w:color="auto" w:fill="auto"/>
        </w:rPr>
        <w:t>(</w:t>
      </w:r>
      <w:r w:rsidRPr="00F32A25">
        <w:rPr>
          <w:rStyle w:val="DataTypeTok"/>
          <w:sz w:val="18"/>
          <w:szCs w:val="18"/>
          <w:shd w:val="clear" w:color="auto" w:fill="auto"/>
        </w:rPr>
        <w:t>FUN =</w:t>
      </w:r>
      <w:r w:rsidRPr="00F32A25">
        <w:rPr>
          <w:rStyle w:val="NormalTok"/>
          <w:sz w:val="18"/>
          <w:szCs w:val="18"/>
          <w:shd w:val="clear" w:color="auto" w:fill="auto"/>
        </w:rPr>
        <w:t xml:space="preserve"> raster,</w:t>
      </w:r>
      <w:r w:rsidRPr="00F32A25">
        <w:rPr>
          <w:sz w:val="18"/>
          <w:szCs w:val="18"/>
        </w:rPr>
        <w:br/>
      </w:r>
      <w:r w:rsidRPr="00F32A25">
        <w:rPr>
          <w:rStyle w:val="NormalTok"/>
          <w:sz w:val="18"/>
          <w:szCs w:val="18"/>
          <w:shd w:val="clear" w:color="auto" w:fill="auto"/>
        </w:rPr>
        <w:t xml:space="preserve">                       </w:t>
      </w:r>
      <w:r w:rsidRPr="00F32A25">
        <w:rPr>
          <w:rStyle w:val="DataTypeTok"/>
          <w:sz w:val="18"/>
          <w:szCs w:val="18"/>
          <w:shd w:val="clear" w:color="auto" w:fill="auto"/>
        </w:rPr>
        <w:t>X   =</w:t>
      </w:r>
      <w:r w:rsidRPr="00F32A25">
        <w:rPr>
          <w:rStyle w:val="NormalTok"/>
          <w:sz w:val="18"/>
          <w:szCs w:val="18"/>
          <w:shd w:val="clear" w:color="auto" w:fill="auto"/>
        </w:rPr>
        <w:t xml:space="preserve"> </w:t>
      </w:r>
      <w:r w:rsidRPr="00F32A25">
        <w:rPr>
          <w:rStyle w:val="KeywordTok"/>
          <w:sz w:val="18"/>
          <w:szCs w:val="18"/>
          <w:shd w:val="clear" w:color="auto" w:fill="auto"/>
        </w:rPr>
        <w:t>paste0</w:t>
      </w:r>
      <w:r w:rsidRPr="00F32A25">
        <w:rPr>
          <w:rStyle w:val="NormalTok"/>
          <w:sz w:val="18"/>
          <w:szCs w:val="18"/>
          <w:shd w:val="clear" w:color="auto" w:fill="auto"/>
        </w:rPr>
        <w:t>(</w:t>
      </w:r>
      <w:r w:rsidRPr="00F32A25">
        <w:rPr>
          <w:rStyle w:val="StringTok"/>
          <w:sz w:val="18"/>
          <w:szCs w:val="18"/>
          <w:shd w:val="clear" w:color="auto" w:fill="auto"/>
        </w:rPr>
        <w:t>"E:</w:t>
      </w:r>
      <w:r w:rsidRPr="00F32A25">
        <w:rPr>
          <w:rStyle w:val="CharTok"/>
          <w:sz w:val="18"/>
          <w:szCs w:val="18"/>
          <w:shd w:val="clear" w:color="auto" w:fill="auto"/>
        </w:rPr>
        <w:t>\\</w:t>
      </w:r>
      <w:r w:rsidRPr="00F32A25">
        <w:rPr>
          <w:rStyle w:val="StringTok"/>
          <w:sz w:val="18"/>
          <w:szCs w:val="18"/>
          <w:shd w:val="clear" w:color="auto" w:fill="auto"/>
        </w:rPr>
        <w:t>Packages</w:t>
      </w:r>
      <w:r w:rsidRPr="00F32A25">
        <w:rPr>
          <w:rStyle w:val="CharTok"/>
          <w:sz w:val="18"/>
          <w:szCs w:val="18"/>
          <w:shd w:val="clear" w:color="auto" w:fill="auto"/>
        </w:rPr>
        <w:t>\\</w:t>
      </w:r>
      <w:r w:rsidRPr="00F32A25">
        <w:rPr>
          <w:rStyle w:val="StringTok"/>
          <w:sz w:val="18"/>
          <w:szCs w:val="18"/>
          <w:shd w:val="clear" w:color="auto" w:fill="auto"/>
        </w:rPr>
        <w:t>swnsmodelr</w:t>
      </w:r>
      <w:r w:rsidRPr="00F32A25">
        <w:rPr>
          <w:rStyle w:val="CharTok"/>
          <w:sz w:val="18"/>
          <w:szCs w:val="18"/>
          <w:shd w:val="clear" w:color="auto" w:fill="auto"/>
        </w:rPr>
        <w:t>\\</w:t>
      </w:r>
      <w:r w:rsidRPr="00F32A25">
        <w:rPr>
          <w:rStyle w:val="StringTok"/>
          <w:sz w:val="18"/>
          <w:szCs w:val="18"/>
          <w:shd w:val="clear" w:color="auto" w:fill="auto"/>
        </w:rPr>
        <w:t>Rasters</w:t>
      </w:r>
      <w:r w:rsidRPr="00F32A25">
        <w:rPr>
          <w:rStyle w:val="CharTok"/>
          <w:sz w:val="18"/>
          <w:szCs w:val="18"/>
          <w:shd w:val="clear" w:color="auto" w:fill="auto"/>
        </w:rPr>
        <w:t>\\</w:t>
      </w:r>
      <w:r w:rsidRPr="00F32A25">
        <w:rPr>
          <w:rStyle w:val="StringTok"/>
          <w:sz w:val="18"/>
          <w:szCs w:val="18"/>
          <w:shd w:val="clear" w:color="auto" w:fill="auto"/>
        </w:rPr>
        <w:t>200</w:t>
      </w:r>
      <w:r w:rsidRPr="00F32A25">
        <w:rPr>
          <w:rStyle w:val="CharTok"/>
          <w:sz w:val="18"/>
          <w:szCs w:val="18"/>
          <w:shd w:val="clear" w:color="auto" w:fill="auto"/>
        </w:rPr>
        <w:t>\\</w:t>
      </w:r>
      <w:r w:rsidRPr="00F32A25">
        <w:rPr>
          <w:rStyle w:val="StringTok"/>
          <w:sz w:val="18"/>
          <w:szCs w:val="18"/>
          <w:shd w:val="clear" w:color="auto" w:fill="auto"/>
        </w:rPr>
        <w:t>"</w:t>
      </w:r>
      <w:r w:rsidRPr="00F32A25">
        <w:rPr>
          <w:rStyle w:val="NormalTok"/>
          <w:sz w:val="18"/>
          <w:szCs w:val="18"/>
          <w:shd w:val="clear" w:color="auto" w:fill="auto"/>
        </w:rPr>
        <w:t>,</w:t>
      </w:r>
      <w:r w:rsidRPr="00F32A25">
        <w:rPr>
          <w:sz w:val="18"/>
          <w:szCs w:val="18"/>
        </w:rPr>
        <w:br/>
      </w:r>
      <w:r w:rsidRPr="00F32A25">
        <w:rPr>
          <w:rStyle w:val="NormalTok"/>
          <w:sz w:val="18"/>
          <w:szCs w:val="18"/>
          <w:shd w:val="clear" w:color="auto" w:fill="auto"/>
        </w:rPr>
        <w:t xml:space="preserve">                                    rasters_names_list, </w:t>
      </w:r>
      <w:r w:rsidRPr="00F32A25">
        <w:rPr>
          <w:sz w:val="18"/>
          <w:szCs w:val="18"/>
        </w:rPr>
        <w:br/>
      </w:r>
      <w:r w:rsidRPr="00F32A25">
        <w:rPr>
          <w:rStyle w:val="NormalTok"/>
          <w:sz w:val="18"/>
          <w:szCs w:val="18"/>
          <w:shd w:val="clear" w:color="auto" w:fill="auto"/>
        </w:rPr>
        <w:t xml:space="preserve">                                    </w:t>
      </w:r>
      <w:r w:rsidRPr="00F32A25">
        <w:rPr>
          <w:rStyle w:val="StringTok"/>
          <w:sz w:val="18"/>
          <w:szCs w:val="18"/>
          <w:shd w:val="clear" w:color="auto" w:fill="auto"/>
        </w:rPr>
        <w:t>".tif"</w:t>
      </w:r>
      <w:r w:rsidRPr="00F32A25">
        <w:rPr>
          <w:rStyle w:val="NormalTok"/>
          <w:sz w:val="18"/>
          <w:szCs w:val="18"/>
          <w:shd w:val="clear" w:color="auto" w:fill="auto"/>
        </w:rPr>
        <w:t>))</w:t>
      </w:r>
      <w:r w:rsidRPr="004B04DF">
        <w:rPr>
          <w:sz w:val="18"/>
          <w:szCs w:val="18"/>
        </w:rPr>
        <w:br/>
      </w:r>
      <w:r w:rsidRPr="004B04DF">
        <w:rPr>
          <w:sz w:val="18"/>
          <w:szCs w:val="18"/>
        </w:rPr>
        <w:br/>
      </w:r>
      <w:r w:rsidRPr="00F32A25">
        <w:rPr>
          <w:rStyle w:val="CommentTok"/>
          <w:sz w:val="18"/>
          <w:szCs w:val="18"/>
          <w:shd w:val="clear" w:color="auto" w:fill="auto"/>
        </w:rPr>
        <w:t># Brick of rasters</w:t>
      </w:r>
      <w:r w:rsidRPr="00F32A25">
        <w:rPr>
          <w:sz w:val="18"/>
          <w:szCs w:val="18"/>
        </w:rPr>
        <w:br/>
      </w:r>
      <w:r w:rsidRPr="00F32A25">
        <w:rPr>
          <w:rStyle w:val="NormalTok"/>
          <w:sz w:val="18"/>
          <w:szCs w:val="18"/>
          <w:shd w:val="clear" w:color="auto" w:fill="auto"/>
        </w:rPr>
        <w:t>rasters_brick &lt;-</w:t>
      </w:r>
      <w:r w:rsidRPr="00F32A25">
        <w:rPr>
          <w:rStyle w:val="StringTok"/>
          <w:sz w:val="18"/>
          <w:szCs w:val="18"/>
          <w:shd w:val="clear" w:color="auto" w:fill="auto"/>
        </w:rPr>
        <w:t xml:space="preserve"> </w:t>
      </w:r>
      <w:r w:rsidRPr="00F32A25">
        <w:rPr>
          <w:rStyle w:val="NormalTok"/>
          <w:sz w:val="18"/>
          <w:szCs w:val="18"/>
          <w:shd w:val="clear" w:color="auto" w:fill="auto"/>
        </w:rPr>
        <w:t xml:space="preserve">rasters_list </w:t>
      </w:r>
      <w:r w:rsidRPr="00F32A25">
        <w:rPr>
          <w:rStyle w:val="OperatorTok"/>
          <w:sz w:val="18"/>
          <w:szCs w:val="18"/>
          <w:shd w:val="clear" w:color="auto" w:fill="auto"/>
        </w:rPr>
        <w:t>%&gt;%</w:t>
      </w:r>
      <w:r w:rsidRPr="00F32A25">
        <w:rPr>
          <w:rStyle w:val="StringTok"/>
          <w:sz w:val="18"/>
          <w:szCs w:val="18"/>
          <w:shd w:val="clear" w:color="auto" w:fill="auto"/>
        </w:rPr>
        <w:t xml:space="preserve"> </w:t>
      </w:r>
      <w:r w:rsidRPr="00F32A25">
        <w:rPr>
          <w:rStyle w:val="KeywordTok"/>
          <w:sz w:val="18"/>
          <w:szCs w:val="18"/>
          <w:shd w:val="clear" w:color="auto" w:fill="auto"/>
        </w:rPr>
        <w:t>brick</w:t>
      </w:r>
      <w:r w:rsidRPr="00F32A25">
        <w:rPr>
          <w:rStyle w:val="NormalTok"/>
          <w:sz w:val="18"/>
          <w:szCs w:val="18"/>
          <w:shd w:val="clear" w:color="auto" w:fill="auto"/>
        </w:rPr>
        <w:t>()</w:t>
      </w:r>
      <w:r w:rsidRPr="004B04DF">
        <w:rPr>
          <w:rStyle w:val="NormalTok"/>
          <w:sz w:val="18"/>
          <w:szCs w:val="18"/>
        </w:rPr>
        <w:t xml:space="preserve"> </w:t>
      </w:r>
      <w:r w:rsidRPr="004B04DF">
        <w:rPr>
          <w:sz w:val="18"/>
          <w:szCs w:val="18"/>
        </w:rPr>
        <w:br/>
      </w:r>
      <w:r w:rsidRPr="004B04DF">
        <w:rPr>
          <w:sz w:val="18"/>
          <w:szCs w:val="18"/>
        </w:rPr>
        <w:br/>
      </w:r>
      <w:r w:rsidRPr="00F32A25">
        <w:rPr>
          <w:rStyle w:val="NormalTok"/>
          <w:sz w:val="18"/>
          <w:szCs w:val="18"/>
          <w:shd w:val="clear" w:color="auto" w:fill="auto"/>
        </w:rPr>
        <w:t>## Example of how solar radiation rasters are added based on date</w:t>
      </w:r>
      <w:r w:rsidRPr="00F32A25">
        <w:rPr>
          <w:sz w:val="18"/>
          <w:szCs w:val="18"/>
        </w:rPr>
        <w:br/>
      </w:r>
      <w:r w:rsidRPr="00F32A25">
        <w:rPr>
          <w:rStyle w:val="CommentTok"/>
          <w:sz w:val="18"/>
          <w:szCs w:val="18"/>
          <w:shd w:val="clear" w:color="auto" w:fill="auto"/>
        </w:rPr>
        <w:t># Make dataframe of solar raster paths and dates</w:t>
      </w:r>
      <w:r w:rsidRPr="00F32A25">
        <w:rPr>
          <w:sz w:val="18"/>
          <w:szCs w:val="18"/>
        </w:rPr>
        <w:br/>
      </w:r>
      <w:r w:rsidRPr="00F32A25">
        <w:rPr>
          <w:rStyle w:val="NormalTok"/>
          <w:sz w:val="18"/>
          <w:szCs w:val="18"/>
          <w:shd w:val="clear" w:color="auto" w:fill="auto"/>
        </w:rPr>
        <w:t>solar_rasters_df &lt;-</w:t>
      </w:r>
      <w:r w:rsidRPr="00F32A25">
        <w:rPr>
          <w:rStyle w:val="StringTok"/>
          <w:sz w:val="18"/>
          <w:szCs w:val="18"/>
          <w:shd w:val="clear" w:color="auto" w:fill="auto"/>
        </w:rPr>
        <w:t xml:space="preserve"> </w:t>
      </w:r>
      <w:r w:rsidRPr="00F32A25">
        <w:rPr>
          <w:rStyle w:val="KeywordTok"/>
          <w:sz w:val="18"/>
          <w:szCs w:val="18"/>
          <w:shd w:val="clear" w:color="auto" w:fill="auto"/>
        </w:rPr>
        <w:t>make_temporal_raster_df</w:t>
      </w:r>
      <w:r w:rsidRPr="00F32A25">
        <w:rPr>
          <w:rStyle w:val="NormalTok"/>
          <w:sz w:val="18"/>
          <w:szCs w:val="18"/>
          <w:shd w:val="clear" w:color="auto" w:fill="auto"/>
        </w:rPr>
        <w:t>(</w:t>
      </w:r>
      <w:r w:rsidRPr="00F32A25">
        <w:rPr>
          <w:rStyle w:val="KeywordTok"/>
          <w:sz w:val="18"/>
          <w:szCs w:val="18"/>
          <w:shd w:val="clear" w:color="auto" w:fill="auto"/>
        </w:rPr>
        <w:t>file.path</w:t>
      </w:r>
      <w:r w:rsidRPr="00F32A25">
        <w:rPr>
          <w:rStyle w:val="NormalTok"/>
          <w:sz w:val="18"/>
          <w:szCs w:val="18"/>
          <w:shd w:val="clear" w:color="auto" w:fill="auto"/>
        </w:rPr>
        <w:t>(</w:t>
      </w:r>
      <w:r w:rsidRPr="00F32A25">
        <w:rPr>
          <w:rStyle w:val="StringTok"/>
          <w:sz w:val="18"/>
          <w:szCs w:val="18"/>
          <w:shd w:val="clear" w:color="auto" w:fill="auto"/>
        </w:rPr>
        <w:t>"E:"</w:t>
      </w:r>
      <w:r w:rsidRPr="00F32A25">
        <w:rPr>
          <w:rStyle w:val="NormalTok"/>
          <w:sz w:val="18"/>
          <w:szCs w:val="18"/>
          <w:shd w:val="clear" w:color="auto" w:fill="auto"/>
        </w:rPr>
        <w:t>,</w:t>
      </w:r>
      <w:r w:rsidRPr="00F32A25">
        <w:rPr>
          <w:rStyle w:val="StringTok"/>
          <w:sz w:val="18"/>
          <w:szCs w:val="18"/>
          <w:shd w:val="clear" w:color="auto" w:fill="auto"/>
        </w:rPr>
        <w:t>"GOES_200m"</w:t>
      </w:r>
      <w:r w:rsidRPr="00F32A25">
        <w:rPr>
          <w:rStyle w:val="NormalTok"/>
          <w:sz w:val="18"/>
          <w:szCs w:val="18"/>
          <w:shd w:val="clear" w:color="auto" w:fill="auto"/>
        </w:rPr>
        <w:t>),</w:t>
      </w:r>
      <w:r w:rsidRPr="00F32A25">
        <w:rPr>
          <w:sz w:val="18"/>
          <w:szCs w:val="18"/>
        </w:rPr>
        <w:br/>
      </w:r>
      <w:r w:rsidRPr="00F32A25">
        <w:rPr>
          <w:rStyle w:val="NormalTok"/>
          <w:sz w:val="18"/>
          <w:szCs w:val="18"/>
          <w:shd w:val="clear" w:color="auto" w:fill="auto"/>
        </w:rPr>
        <w:t xml:space="preserve">                                            </w:t>
      </w:r>
      <w:r w:rsidRPr="00F32A25">
        <w:rPr>
          <w:rStyle w:val="KeywordTok"/>
          <w:sz w:val="18"/>
          <w:szCs w:val="18"/>
          <w:shd w:val="clear" w:color="auto" w:fill="auto"/>
        </w:rPr>
        <w:t>ymd</w:t>
      </w:r>
      <w:r w:rsidRPr="00F32A25">
        <w:rPr>
          <w:rStyle w:val="NormalTok"/>
          <w:sz w:val="18"/>
          <w:szCs w:val="18"/>
          <w:shd w:val="clear" w:color="auto" w:fill="auto"/>
        </w:rPr>
        <w:t>(</w:t>
      </w:r>
      <w:r w:rsidRPr="00F32A25">
        <w:rPr>
          <w:rStyle w:val="StringTok"/>
          <w:sz w:val="18"/>
          <w:szCs w:val="18"/>
          <w:shd w:val="clear" w:color="auto" w:fill="auto"/>
        </w:rPr>
        <w:t>"2016-01-01"</w:t>
      </w:r>
      <w:r w:rsidRPr="00F32A25">
        <w:rPr>
          <w:rStyle w:val="NormalTok"/>
          <w:sz w:val="18"/>
          <w:szCs w:val="18"/>
          <w:shd w:val="clear" w:color="auto" w:fill="auto"/>
        </w:rPr>
        <w:t>),</w:t>
      </w:r>
      <w:r w:rsidRPr="00F32A25">
        <w:rPr>
          <w:sz w:val="18"/>
          <w:szCs w:val="18"/>
        </w:rPr>
        <w:br/>
      </w:r>
      <w:r w:rsidRPr="00F32A25">
        <w:rPr>
          <w:rStyle w:val="NormalTok"/>
          <w:sz w:val="18"/>
          <w:szCs w:val="18"/>
          <w:shd w:val="clear" w:color="auto" w:fill="auto"/>
        </w:rPr>
        <w:t xml:space="preserve">                                            </w:t>
      </w:r>
      <w:r w:rsidRPr="00F32A25">
        <w:rPr>
          <w:rStyle w:val="KeywordTok"/>
          <w:sz w:val="18"/>
          <w:szCs w:val="18"/>
          <w:shd w:val="clear" w:color="auto" w:fill="auto"/>
        </w:rPr>
        <w:t>ymd</w:t>
      </w:r>
      <w:r w:rsidRPr="00F32A25">
        <w:rPr>
          <w:rStyle w:val="NormalTok"/>
          <w:sz w:val="18"/>
          <w:szCs w:val="18"/>
          <w:shd w:val="clear" w:color="auto" w:fill="auto"/>
        </w:rPr>
        <w:t>(</w:t>
      </w:r>
      <w:r w:rsidRPr="00F32A25">
        <w:rPr>
          <w:rStyle w:val="StringTok"/>
          <w:sz w:val="18"/>
          <w:szCs w:val="18"/>
          <w:shd w:val="clear" w:color="auto" w:fill="auto"/>
        </w:rPr>
        <w:t>"2016-12-31"</w:t>
      </w:r>
      <w:r w:rsidRPr="00F32A25">
        <w:rPr>
          <w:rStyle w:val="NormalTok"/>
          <w:sz w:val="18"/>
          <w:szCs w:val="18"/>
          <w:shd w:val="clear" w:color="auto" w:fill="auto"/>
        </w:rPr>
        <w:t>),</w:t>
      </w:r>
      <w:r w:rsidRPr="00F32A25">
        <w:rPr>
          <w:sz w:val="18"/>
          <w:szCs w:val="18"/>
        </w:rPr>
        <w:br/>
      </w:r>
      <w:r w:rsidRPr="00F32A25">
        <w:rPr>
          <w:rStyle w:val="NormalTok"/>
          <w:sz w:val="18"/>
          <w:szCs w:val="18"/>
          <w:shd w:val="clear" w:color="auto" w:fill="auto"/>
        </w:rPr>
        <w:t xml:space="preserve">                                            </w:t>
      </w:r>
      <w:r w:rsidRPr="00F32A25">
        <w:rPr>
          <w:rStyle w:val="DataTypeTok"/>
          <w:sz w:val="18"/>
          <w:szCs w:val="18"/>
          <w:shd w:val="clear" w:color="auto" w:fill="auto"/>
        </w:rPr>
        <w:t>date_chars =</w:t>
      </w:r>
      <w:r w:rsidRPr="00F32A25">
        <w:rPr>
          <w:rStyle w:val="NormalTok"/>
          <w:sz w:val="18"/>
          <w:szCs w:val="18"/>
          <w:shd w:val="clear" w:color="auto" w:fill="auto"/>
        </w:rPr>
        <w:t xml:space="preserve"> </w:t>
      </w:r>
      <w:r w:rsidRPr="00F32A25">
        <w:rPr>
          <w:rStyle w:val="KeywordTok"/>
          <w:sz w:val="18"/>
          <w:szCs w:val="18"/>
          <w:shd w:val="clear" w:color="auto" w:fill="auto"/>
        </w:rPr>
        <w:t>c</w:t>
      </w:r>
      <w:r w:rsidRPr="00F32A25">
        <w:rPr>
          <w:rStyle w:val="NormalTok"/>
          <w:sz w:val="18"/>
          <w:szCs w:val="18"/>
          <w:shd w:val="clear" w:color="auto" w:fill="auto"/>
        </w:rPr>
        <w:t>(</w:t>
      </w:r>
      <w:r w:rsidRPr="00F32A25">
        <w:rPr>
          <w:rStyle w:val="DecValTok"/>
          <w:sz w:val="18"/>
          <w:szCs w:val="18"/>
          <w:shd w:val="clear" w:color="auto" w:fill="auto"/>
        </w:rPr>
        <w:t>16</w:t>
      </w:r>
      <w:r w:rsidRPr="00F32A25">
        <w:rPr>
          <w:rStyle w:val="NormalTok"/>
          <w:sz w:val="18"/>
          <w:szCs w:val="18"/>
          <w:shd w:val="clear" w:color="auto" w:fill="auto"/>
        </w:rPr>
        <w:t xml:space="preserve">, </w:t>
      </w:r>
      <w:r w:rsidRPr="00F32A25">
        <w:rPr>
          <w:rStyle w:val="OperatorTok"/>
          <w:sz w:val="18"/>
          <w:szCs w:val="18"/>
          <w:shd w:val="clear" w:color="auto" w:fill="auto"/>
        </w:rPr>
        <w:t>-</w:t>
      </w:r>
      <w:r w:rsidRPr="00F32A25">
        <w:rPr>
          <w:rStyle w:val="DecValTok"/>
          <w:sz w:val="18"/>
          <w:szCs w:val="18"/>
          <w:shd w:val="clear" w:color="auto" w:fill="auto"/>
        </w:rPr>
        <w:t>5</w:t>
      </w:r>
      <w:r w:rsidRPr="00F32A25">
        <w:rPr>
          <w:rStyle w:val="NormalTok"/>
          <w:sz w:val="18"/>
          <w:szCs w:val="18"/>
          <w:shd w:val="clear" w:color="auto" w:fill="auto"/>
        </w:rPr>
        <w:t>),</w:t>
      </w:r>
      <w:r w:rsidRPr="00F32A25">
        <w:rPr>
          <w:sz w:val="18"/>
          <w:szCs w:val="18"/>
        </w:rPr>
        <w:br/>
      </w:r>
      <w:r w:rsidRPr="00F32A25">
        <w:rPr>
          <w:rStyle w:val="NormalTok"/>
          <w:sz w:val="18"/>
          <w:szCs w:val="18"/>
          <w:shd w:val="clear" w:color="auto" w:fill="auto"/>
        </w:rPr>
        <w:t xml:space="preserve">                                            </w:t>
      </w:r>
      <w:r w:rsidRPr="00F32A25">
        <w:rPr>
          <w:rStyle w:val="DataTypeTok"/>
          <w:sz w:val="18"/>
          <w:szCs w:val="18"/>
          <w:shd w:val="clear" w:color="auto" w:fill="auto"/>
        </w:rPr>
        <w:t>date_format =</w:t>
      </w:r>
      <w:r w:rsidRPr="00F32A25">
        <w:rPr>
          <w:rStyle w:val="NormalTok"/>
          <w:sz w:val="18"/>
          <w:szCs w:val="18"/>
          <w:shd w:val="clear" w:color="auto" w:fill="auto"/>
        </w:rPr>
        <w:t xml:space="preserve"> </w:t>
      </w:r>
      <w:r w:rsidRPr="00F32A25">
        <w:rPr>
          <w:rStyle w:val="StringTok"/>
          <w:sz w:val="18"/>
          <w:szCs w:val="18"/>
          <w:shd w:val="clear" w:color="auto" w:fill="auto"/>
        </w:rPr>
        <w:t>"%Y_%j"</w:t>
      </w:r>
      <w:r w:rsidRPr="00F32A25">
        <w:rPr>
          <w:rStyle w:val="NormalTok"/>
          <w:sz w:val="18"/>
          <w:szCs w:val="18"/>
          <w:shd w:val="clear" w:color="auto" w:fill="auto"/>
        </w:rPr>
        <w:t>)</w:t>
      </w:r>
      <w:r w:rsidRPr="00F32A25">
        <w:rPr>
          <w:sz w:val="18"/>
          <w:szCs w:val="18"/>
        </w:rPr>
        <w:br/>
      </w:r>
      <w:r w:rsidRPr="00F32A25">
        <w:rPr>
          <w:rStyle w:val="CommentTok"/>
          <w:sz w:val="18"/>
          <w:szCs w:val="18"/>
          <w:shd w:val="clear" w:color="auto" w:fill="auto"/>
        </w:rPr>
        <w:t># Filter data frame for solar raster path based on date</w:t>
      </w:r>
      <w:r w:rsidRPr="004B04DF">
        <w:rPr>
          <w:sz w:val="18"/>
          <w:szCs w:val="18"/>
        </w:rPr>
        <w:br/>
      </w:r>
      <w:r w:rsidRPr="00F32A25">
        <w:rPr>
          <w:rStyle w:val="NormalTok"/>
          <w:sz w:val="18"/>
          <w:szCs w:val="18"/>
          <w:shd w:val="clear" w:color="auto" w:fill="auto"/>
        </w:rPr>
        <w:t>solar_now_df &lt;-</w:t>
      </w:r>
      <w:r w:rsidRPr="00F32A25">
        <w:rPr>
          <w:rStyle w:val="StringTok"/>
          <w:sz w:val="18"/>
          <w:szCs w:val="18"/>
          <w:shd w:val="clear" w:color="auto" w:fill="auto"/>
        </w:rPr>
        <w:t xml:space="preserve"> </w:t>
      </w:r>
      <w:r w:rsidRPr="00F32A25">
        <w:rPr>
          <w:rStyle w:val="NormalTok"/>
          <w:sz w:val="18"/>
          <w:szCs w:val="18"/>
          <w:shd w:val="clear" w:color="auto" w:fill="auto"/>
        </w:rPr>
        <w:t xml:space="preserve">solar_rasters_df </w:t>
      </w:r>
      <w:r w:rsidRPr="00F32A25">
        <w:rPr>
          <w:rStyle w:val="OperatorTok"/>
          <w:sz w:val="18"/>
          <w:szCs w:val="18"/>
          <w:shd w:val="clear" w:color="auto" w:fill="auto"/>
        </w:rPr>
        <w:t>%&gt;%</w:t>
      </w:r>
      <w:r w:rsidRPr="00F32A25">
        <w:rPr>
          <w:rStyle w:val="StringTok"/>
          <w:sz w:val="18"/>
          <w:szCs w:val="18"/>
          <w:shd w:val="clear" w:color="auto" w:fill="auto"/>
        </w:rPr>
        <w:t xml:space="preserve"> </w:t>
      </w:r>
      <w:r w:rsidRPr="00F32A25">
        <w:rPr>
          <w:rStyle w:val="KeywordTok"/>
          <w:sz w:val="18"/>
          <w:szCs w:val="18"/>
          <w:shd w:val="clear" w:color="auto" w:fill="auto"/>
        </w:rPr>
        <w:t>filter</w:t>
      </w:r>
      <w:r w:rsidRPr="00F32A25">
        <w:rPr>
          <w:rStyle w:val="NormalTok"/>
          <w:sz w:val="18"/>
          <w:szCs w:val="18"/>
          <w:shd w:val="clear" w:color="auto" w:fill="auto"/>
        </w:rPr>
        <w:t xml:space="preserve">(date_time </w:t>
      </w:r>
      <w:r w:rsidRPr="00F32A25">
        <w:rPr>
          <w:rStyle w:val="OperatorTok"/>
          <w:sz w:val="18"/>
          <w:szCs w:val="18"/>
          <w:shd w:val="clear" w:color="auto" w:fill="auto"/>
        </w:rPr>
        <w:t>==</w:t>
      </w:r>
      <w:r w:rsidRPr="00F32A25">
        <w:rPr>
          <w:rStyle w:val="StringTok"/>
          <w:sz w:val="18"/>
          <w:szCs w:val="18"/>
          <w:shd w:val="clear" w:color="auto" w:fill="auto"/>
        </w:rPr>
        <w:t xml:space="preserve"> </w:t>
      </w:r>
      <w:r w:rsidRPr="00F32A25">
        <w:rPr>
          <w:rStyle w:val="KeywordTok"/>
          <w:sz w:val="18"/>
          <w:szCs w:val="18"/>
          <w:shd w:val="clear" w:color="auto" w:fill="auto"/>
        </w:rPr>
        <w:t>ymd</w:t>
      </w:r>
      <w:r w:rsidRPr="00F32A25">
        <w:rPr>
          <w:rStyle w:val="NormalTok"/>
          <w:sz w:val="18"/>
          <w:szCs w:val="18"/>
          <w:shd w:val="clear" w:color="auto" w:fill="auto"/>
        </w:rPr>
        <w:t>(</w:t>
      </w:r>
      <w:r w:rsidRPr="00F32A25">
        <w:rPr>
          <w:rStyle w:val="StringTok"/>
          <w:sz w:val="18"/>
          <w:szCs w:val="18"/>
          <w:shd w:val="clear" w:color="auto" w:fill="auto"/>
        </w:rPr>
        <w:t>"2016-04-01"</w:t>
      </w:r>
      <w:r w:rsidRPr="00F32A25">
        <w:rPr>
          <w:rStyle w:val="NormalTok"/>
          <w:sz w:val="18"/>
          <w:szCs w:val="18"/>
          <w:shd w:val="clear" w:color="auto" w:fill="auto"/>
        </w:rPr>
        <w:t>))</w:t>
      </w:r>
      <w:r w:rsidRPr="00F32A25">
        <w:rPr>
          <w:sz w:val="18"/>
          <w:szCs w:val="18"/>
        </w:rPr>
        <w:br/>
      </w:r>
      <w:r w:rsidRPr="00F32A25">
        <w:rPr>
          <w:rStyle w:val="CommentTok"/>
          <w:sz w:val="18"/>
          <w:szCs w:val="18"/>
          <w:shd w:val="clear" w:color="auto" w:fill="auto"/>
        </w:rPr>
        <w:t># Generate raster from path</w:t>
      </w:r>
      <w:r w:rsidRPr="00F32A25">
        <w:rPr>
          <w:sz w:val="18"/>
          <w:szCs w:val="18"/>
        </w:rPr>
        <w:br/>
      </w:r>
      <w:r w:rsidRPr="00F32A25">
        <w:rPr>
          <w:rStyle w:val="NormalTok"/>
          <w:sz w:val="18"/>
          <w:szCs w:val="18"/>
          <w:shd w:val="clear" w:color="auto" w:fill="auto"/>
        </w:rPr>
        <w:t>solar_raster_now &lt;-</w:t>
      </w:r>
      <w:r w:rsidRPr="00F32A25">
        <w:rPr>
          <w:rStyle w:val="StringTok"/>
          <w:sz w:val="18"/>
          <w:szCs w:val="18"/>
          <w:shd w:val="clear" w:color="auto" w:fill="auto"/>
        </w:rPr>
        <w:t xml:space="preserve"> </w:t>
      </w:r>
      <w:r w:rsidRPr="00F32A25">
        <w:rPr>
          <w:rStyle w:val="NormalTok"/>
          <w:sz w:val="18"/>
          <w:szCs w:val="18"/>
          <w:shd w:val="clear" w:color="auto" w:fill="auto"/>
        </w:rPr>
        <w:t>solar_now_df[[</w:t>
      </w:r>
      <w:r w:rsidRPr="00F32A25">
        <w:rPr>
          <w:rStyle w:val="DecValTok"/>
          <w:sz w:val="18"/>
          <w:szCs w:val="18"/>
          <w:shd w:val="clear" w:color="auto" w:fill="auto"/>
        </w:rPr>
        <w:t>1</w:t>
      </w:r>
      <w:r w:rsidRPr="00F32A25">
        <w:rPr>
          <w:rStyle w:val="NormalTok"/>
          <w:sz w:val="18"/>
          <w:szCs w:val="18"/>
          <w:shd w:val="clear" w:color="auto" w:fill="auto"/>
        </w:rPr>
        <w:t xml:space="preserve">]] </w:t>
      </w:r>
      <w:r w:rsidRPr="00F32A25">
        <w:rPr>
          <w:rStyle w:val="OperatorTok"/>
          <w:sz w:val="18"/>
          <w:szCs w:val="18"/>
          <w:shd w:val="clear" w:color="auto" w:fill="auto"/>
        </w:rPr>
        <w:t>%&gt;%</w:t>
      </w:r>
      <w:r w:rsidRPr="00F32A25">
        <w:rPr>
          <w:rStyle w:val="StringTok"/>
          <w:sz w:val="18"/>
          <w:szCs w:val="18"/>
          <w:shd w:val="clear" w:color="auto" w:fill="auto"/>
        </w:rPr>
        <w:t xml:space="preserve"> </w:t>
      </w:r>
      <w:r w:rsidRPr="00F32A25">
        <w:rPr>
          <w:rStyle w:val="KeywordTok"/>
          <w:sz w:val="18"/>
          <w:szCs w:val="18"/>
          <w:shd w:val="clear" w:color="auto" w:fill="auto"/>
        </w:rPr>
        <w:t>raster</w:t>
      </w:r>
      <w:r w:rsidRPr="00F32A25">
        <w:rPr>
          <w:rStyle w:val="NormalTok"/>
          <w:sz w:val="18"/>
          <w:szCs w:val="18"/>
          <w:shd w:val="clear" w:color="auto" w:fill="auto"/>
        </w:rPr>
        <w:t>()</w:t>
      </w:r>
      <w:r w:rsidRPr="00F32A25">
        <w:rPr>
          <w:sz w:val="18"/>
          <w:szCs w:val="18"/>
        </w:rPr>
        <w:br/>
      </w:r>
      <w:r w:rsidRPr="004B04DF">
        <w:rPr>
          <w:sz w:val="18"/>
          <w:szCs w:val="18"/>
        </w:rPr>
        <w:br/>
      </w:r>
      <w:r w:rsidRPr="00F32A25">
        <w:rPr>
          <w:rStyle w:val="NormalTok"/>
          <w:sz w:val="18"/>
          <w:szCs w:val="18"/>
          <w:shd w:val="clear" w:color="auto" w:fill="auto"/>
        </w:rPr>
        <w:t>## Add solar raster to brick</w:t>
      </w:r>
      <w:r w:rsidRPr="00F32A25">
        <w:rPr>
          <w:sz w:val="18"/>
          <w:szCs w:val="18"/>
        </w:rPr>
        <w:br/>
      </w:r>
      <w:r w:rsidRPr="00F32A25">
        <w:rPr>
          <w:rStyle w:val="NormalTok"/>
          <w:sz w:val="18"/>
          <w:szCs w:val="18"/>
          <w:shd w:val="clear" w:color="auto" w:fill="auto"/>
        </w:rPr>
        <w:t>rasters_brick &lt;-</w:t>
      </w:r>
      <w:r w:rsidRPr="00F32A25">
        <w:rPr>
          <w:rStyle w:val="StringTok"/>
          <w:sz w:val="18"/>
          <w:szCs w:val="18"/>
          <w:shd w:val="clear" w:color="auto" w:fill="auto"/>
        </w:rPr>
        <w:t xml:space="preserve"> </w:t>
      </w:r>
      <w:r w:rsidRPr="00F32A25">
        <w:rPr>
          <w:rStyle w:val="KeywordTok"/>
          <w:sz w:val="18"/>
          <w:szCs w:val="18"/>
          <w:shd w:val="clear" w:color="auto" w:fill="auto"/>
        </w:rPr>
        <w:t>addLayer</w:t>
      </w:r>
      <w:r w:rsidRPr="00F32A25">
        <w:rPr>
          <w:rStyle w:val="NormalTok"/>
          <w:sz w:val="18"/>
          <w:szCs w:val="18"/>
          <w:shd w:val="clear" w:color="auto" w:fill="auto"/>
        </w:rPr>
        <w:t>(rasters_brick, solar_raster_now)</w:t>
      </w:r>
      <w:r w:rsidRPr="00F32A25">
        <w:rPr>
          <w:sz w:val="18"/>
          <w:szCs w:val="18"/>
        </w:rPr>
        <w:br/>
      </w:r>
      <w:r w:rsidRPr="004B04DF">
        <w:rPr>
          <w:sz w:val="18"/>
          <w:szCs w:val="18"/>
        </w:rPr>
        <w:br/>
      </w:r>
      <w:r w:rsidRPr="004B04DF">
        <w:rPr>
          <w:rStyle w:val="NormalTok"/>
          <w:sz w:val="18"/>
          <w:szCs w:val="18"/>
        </w:rPr>
        <w:t>## After modelling for date is finished, drop solar raster from brick</w:t>
      </w:r>
      <w:r w:rsidRPr="004B04DF">
        <w:rPr>
          <w:sz w:val="18"/>
          <w:szCs w:val="18"/>
        </w:rPr>
        <w:br/>
      </w:r>
      <w:r w:rsidRPr="004B04DF">
        <w:rPr>
          <w:rStyle w:val="NormalTok"/>
          <w:sz w:val="18"/>
          <w:szCs w:val="18"/>
        </w:rPr>
        <w:t>rasters_brick &lt;-</w:t>
      </w:r>
      <w:r w:rsidRPr="004B04DF">
        <w:rPr>
          <w:rStyle w:val="StringTok"/>
          <w:sz w:val="18"/>
          <w:szCs w:val="18"/>
        </w:rPr>
        <w:t xml:space="preserve"> </w:t>
      </w:r>
      <w:r w:rsidRPr="004B04DF">
        <w:rPr>
          <w:rStyle w:val="KeywordTok"/>
          <w:sz w:val="18"/>
          <w:szCs w:val="18"/>
        </w:rPr>
        <w:t>dropLayer</w:t>
      </w:r>
      <w:r w:rsidRPr="004B04DF">
        <w:rPr>
          <w:rStyle w:val="NormalTok"/>
          <w:sz w:val="18"/>
          <w:szCs w:val="18"/>
        </w:rPr>
        <w:t>(rasters_brick, solar_raster_now)</w:t>
      </w:r>
    </w:p>
    <w:p w14:paraId="22CEA9EB" w14:textId="17AE29C4" w:rsidR="001B6C92" w:rsidRPr="001B6C92" w:rsidRDefault="005D0B91" w:rsidP="001B6C92">
      <w:pPr>
        <w:pStyle w:val="Heading2"/>
        <w:numPr>
          <w:ilvl w:val="0"/>
          <w:numId w:val="4"/>
        </w:numPr>
      </w:pPr>
      <w:bookmarkStart w:id="86" w:name="_Toc520026187"/>
      <w:r>
        <w:t>Prepare Data Frame</w:t>
      </w:r>
      <w:bookmarkEnd w:id="86"/>
    </w:p>
    <w:p w14:paraId="10102BCE" w14:textId="57E27201" w:rsidR="00CA6053" w:rsidRDefault="00CA6053" w:rsidP="001B6C92">
      <w:pPr>
        <w:pStyle w:val="Heading1"/>
      </w:pPr>
      <w:bookmarkStart w:id="87" w:name="_Toc520026188"/>
      <w:r>
        <w:t>Appendix C: Scripts Used in Model Testing</w:t>
      </w:r>
    </w:p>
    <w:p w14:paraId="253C7F09" w14:textId="430F59BB" w:rsidR="00CA6053" w:rsidRDefault="00CA6053" w:rsidP="00CA6053">
      <w:pPr>
        <w:pStyle w:val="Heading2"/>
        <w:numPr>
          <w:ilvl w:val="0"/>
          <w:numId w:val="6"/>
        </w:numPr>
      </w:pPr>
      <w:r>
        <w:t>Test multiple timeframes and daily temperature variables</w:t>
      </w:r>
    </w:p>
    <w:p w14:paraId="5378071E" w14:textId="3876CFBE" w:rsidR="00891218" w:rsidRDefault="00891218" w:rsidP="00891218">
      <w:pPr>
        <w:pStyle w:val="SourceCode"/>
        <w:shd w:val="clear" w:color="auto" w:fill="auto"/>
        <w:ind w:left="720"/>
        <w:rPr>
          <w:sz w:val="18"/>
          <w:szCs w:val="18"/>
        </w:rPr>
      </w:pPr>
      <w:r w:rsidRPr="00891218">
        <w:rPr>
          <w:rStyle w:val="CommentTok"/>
          <w:sz w:val="18"/>
          <w:szCs w:val="18"/>
          <w:shd w:val="clear" w:color="auto" w:fill="auto"/>
        </w:rPr>
        <w:t># Testing models with different daily temperature variables and timeframes</w:t>
      </w:r>
      <w:r>
        <w:rPr>
          <w:sz w:val="18"/>
          <w:szCs w:val="18"/>
        </w:rPr>
        <w:br/>
      </w:r>
      <w:r>
        <w:rPr>
          <w:sz w:val="18"/>
          <w:szCs w:val="18"/>
        </w:rPr>
        <w:br/>
      </w:r>
      <w:r w:rsidRPr="00891218">
        <w:rPr>
          <w:rStyle w:val="NormalTok"/>
          <w:sz w:val="18"/>
          <w:szCs w:val="18"/>
          <w:shd w:val="clear" w:color="auto" w:fill="auto"/>
        </w:rPr>
        <w:t>##### All years timeframe #####</w:t>
      </w:r>
      <w:r w:rsidRPr="00891218">
        <w:rPr>
          <w:sz w:val="18"/>
          <w:szCs w:val="18"/>
        </w:rPr>
        <w:br/>
      </w:r>
      <w:r w:rsidRPr="00891218">
        <w:rPr>
          <w:rStyle w:val="NormalTok"/>
          <w:sz w:val="18"/>
          <w:szCs w:val="18"/>
          <w:shd w:val="clear" w:color="auto" w:fill="auto"/>
        </w:rPr>
        <w:t>temp_var &lt;-</w:t>
      </w:r>
      <w:r w:rsidRPr="00891218">
        <w:rPr>
          <w:rStyle w:val="StringTok"/>
          <w:sz w:val="18"/>
          <w:szCs w:val="18"/>
          <w:shd w:val="clear" w:color="auto" w:fill="auto"/>
        </w:rPr>
        <w:t xml:space="preserve"> </w:t>
      </w:r>
      <w:r w:rsidRPr="00891218">
        <w:rPr>
          <w:rStyle w:val="KeywordTok"/>
          <w:sz w:val="18"/>
          <w:szCs w:val="18"/>
          <w:shd w:val="clear" w:color="auto" w:fill="auto"/>
        </w:rPr>
        <w:t>list</w:t>
      </w:r>
      <w:r w:rsidRPr="00891218">
        <w:rPr>
          <w:rStyle w:val="NormalTok"/>
          <w:sz w:val="18"/>
          <w:szCs w:val="18"/>
          <w:shd w:val="clear" w:color="auto" w:fill="auto"/>
        </w:rPr>
        <w:t>(</w:t>
      </w:r>
      <w:r w:rsidRPr="00891218">
        <w:rPr>
          <w:rStyle w:val="StringTok"/>
          <w:sz w:val="18"/>
          <w:szCs w:val="18"/>
          <w:shd w:val="clear" w:color="auto" w:fill="auto"/>
        </w:rPr>
        <w:t>"min"</w:t>
      </w:r>
      <w:r w:rsidRPr="00891218">
        <w:rPr>
          <w:rStyle w:val="NormalTok"/>
          <w:sz w:val="18"/>
          <w:szCs w:val="18"/>
          <w:shd w:val="clear" w:color="auto" w:fill="auto"/>
        </w:rPr>
        <w:t xml:space="preserve">, </w:t>
      </w:r>
      <w:r w:rsidRPr="00891218">
        <w:rPr>
          <w:rStyle w:val="StringTok"/>
          <w:sz w:val="18"/>
          <w:szCs w:val="18"/>
          <w:shd w:val="clear" w:color="auto" w:fill="auto"/>
        </w:rPr>
        <w:t>"max"</w:t>
      </w:r>
      <w:r w:rsidRPr="00891218">
        <w:rPr>
          <w:rStyle w:val="NormalTok"/>
          <w:sz w:val="18"/>
          <w:szCs w:val="18"/>
          <w:shd w:val="clear" w:color="auto" w:fill="auto"/>
        </w:rPr>
        <w:t xml:space="preserve">, </w:t>
      </w:r>
      <w:r w:rsidRPr="00891218">
        <w:rPr>
          <w:rStyle w:val="StringTok"/>
          <w:sz w:val="18"/>
          <w:szCs w:val="18"/>
          <w:shd w:val="clear" w:color="auto" w:fill="auto"/>
        </w:rPr>
        <w:t>"mean"</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all_years &lt;-</w:t>
      </w:r>
      <w:r w:rsidRPr="00891218">
        <w:rPr>
          <w:rStyle w:val="StringTok"/>
          <w:sz w:val="18"/>
          <w:szCs w:val="18"/>
          <w:shd w:val="clear" w:color="auto" w:fill="auto"/>
        </w:rPr>
        <w:t xml:space="preserve"> </w:t>
      </w:r>
      <w:r w:rsidRPr="00891218">
        <w:rPr>
          <w:rStyle w:val="KeywordTok"/>
          <w:sz w:val="18"/>
          <w:szCs w:val="18"/>
          <w:shd w:val="clear" w:color="auto" w:fill="auto"/>
        </w:rPr>
        <w:t>list</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all_years_val &lt;-</w:t>
      </w:r>
      <w:r w:rsidRPr="00891218">
        <w:rPr>
          <w:rStyle w:val="StringTok"/>
          <w:sz w:val="18"/>
          <w:szCs w:val="18"/>
          <w:shd w:val="clear" w:color="auto" w:fill="auto"/>
        </w:rPr>
        <w:t xml:space="preserve"> </w:t>
      </w:r>
      <w:r w:rsidRPr="00891218">
        <w:rPr>
          <w:rStyle w:val="KeywordTok"/>
          <w:sz w:val="18"/>
          <w:szCs w:val="18"/>
          <w:shd w:val="clear" w:color="auto" w:fill="auto"/>
        </w:rPr>
        <w:t>list</w:t>
      </w:r>
      <w:r w:rsidRPr="00891218">
        <w:rPr>
          <w:rStyle w:val="NormalTok"/>
          <w:sz w:val="18"/>
          <w:szCs w:val="18"/>
          <w:shd w:val="clear" w:color="auto" w:fill="auto"/>
        </w:rPr>
        <w:t>()</w:t>
      </w:r>
      <w:r w:rsidRPr="00891218">
        <w:rPr>
          <w:sz w:val="18"/>
          <w:szCs w:val="18"/>
        </w:rPr>
        <w:br/>
      </w:r>
      <w:r w:rsidRPr="00891218">
        <w:rPr>
          <w:rStyle w:val="ControlFlowTok"/>
          <w:sz w:val="18"/>
          <w:szCs w:val="18"/>
          <w:shd w:val="clear" w:color="auto" w:fill="auto"/>
        </w:rPr>
        <w:t>for</w:t>
      </w:r>
      <w:r w:rsidRPr="00891218">
        <w:rPr>
          <w:rStyle w:val="NormalTok"/>
          <w:sz w:val="18"/>
          <w:szCs w:val="18"/>
          <w:shd w:val="clear" w:color="auto" w:fill="auto"/>
        </w:rPr>
        <w:t xml:space="preserve">(i </w:t>
      </w:r>
      <w:r w:rsidRPr="00891218">
        <w:rPr>
          <w:rStyle w:val="ControlFlowTok"/>
          <w:sz w:val="18"/>
          <w:szCs w:val="18"/>
          <w:shd w:val="clear" w:color="auto" w:fill="auto"/>
        </w:rPr>
        <w:t>in</w:t>
      </w:r>
      <w:r w:rsidRPr="00891218">
        <w:rPr>
          <w:rStyle w:val="NormalTok"/>
          <w:sz w:val="18"/>
          <w:szCs w:val="18"/>
          <w:shd w:val="clear" w:color="auto" w:fill="auto"/>
        </w:rPr>
        <w:t xml:space="preserve"> </w:t>
      </w:r>
      <w:r w:rsidRPr="00891218">
        <w:rPr>
          <w:rStyle w:val="KeywordTok"/>
          <w:sz w:val="18"/>
          <w:szCs w:val="18"/>
          <w:shd w:val="clear" w:color="auto" w:fill="auto"/>
        </w:rPr>
        <w:t>seq_along</w:t>
      </w:r>
      <w:r w:rsidRPr="00891218">
        <w:rPr>
          <w:rStyle w:val="NormalTok"/>
          <w:sz w:val="18"/>
          <w:szCs w:val="18"/>
          <w:shd w:val="clear" w:color="auto" w:fill="auto"/>
        </w:rPr>
        <w:t>(temp_var)){</w:t>
      </w:r>
      <w:r w:rsidRPr="00891218">
        <w:rPr>
          <w:sz w:val="18"/>
          <w:szCs w:val="18"/>
        </w:rPr>
        <w:br/>
      </w:r>
      <w:r w:rsidRPr="00891218">
        <w:rPr>
          <w:rStyle w:val="NormalTok"/>
          <w:sz w:val="18"/>
          <w:szCs w:val="18"/>
          <w:shd w:val="clear" w:color="auto" w:fill="auto"/>
        </w:rPr>
        <w:t xml:space="preserve">  all_years[[i]] &lt;-</w:t>
      </w:r>
      <w:r w:rsidRPr="00891218">
        <w:rPr>
          <w:rStyle w:val="StringTok"/>
          <w:sz w:val="18"/>
          <w:szCs w:val="18"/>
          <w:shd w:val="clear" w:color="auto" w:fill="auto"/>
        </w:rPr>
        <w:t xml:space="preserve"> </w:t>
      </w:r>
      <w:r w:rsidRPr="00891218">
        <w:rPr>
          <w:rStyle w:val="KeywordTok"/>
          <w:sz w:val="18"/>
          <w:szCs w:val="18"/>
          <w:shd w:val="clear" w:color="auto" w:fill="auto"/>
        </w:rPr>
        <w:t>gam</w:t>
      </w:r>
      <w:r w:rsidRPr="00891218">
        <w:rPr>
          <w:rStyle w:val="NormalTok"/>
          <w:sz w:val="18"/>
          <w:szCs w:val="18"/>
          <w:shd w:val="clear" w:color="auto" w:fill="auto"/>
        </w:rPr>
        <w:t>(</w:t>
      </w:r>
      <w:r w:rsidRPr="00891218">
        <w:rPr>
          <w:rStyle w:val="KeywordTok"/>
          <w:sz w:val="18"/>
          <w:szCs w:val="18"/>
          <w:shd w:val="clear" w:color="auto" w:fill="auto"/>
        </w:rPr>
        <w:t>formula</w:t>
      </w:r>
      <w:r w:rsidRPr="00891218">
        <w:rPr>
          <w:rStyle w:val="NormalTok"/>
          <w:sz w:val="18"/>
          <w:szCs w:val="18"/>
          <w:shd w:val="clear" w:color="auto" w:fill="auto"/>
        </w:rPr>
        <w:t>(</w:t>
      </w:r>
      <w:r w:rsidRPr="00891218">
        <w:rPr>
          <w:rStyle w:val="KeywordTok"/>
          <w:sz w:val="18"/>
          <w:szCs w:val="18"/>
          <w:shd w:val="clear" w:color="auto" w:fill="auto"/>
        </w:rPr>
        <w:t>paste0</w:t>
      </w:r>
      <w:r w:rsidRPr="00891218">
        <w:rPr>
          <w:rStyle w:val="NormalTok"/>
          <w:sz w:val="18"/>
          <w:szCs w:val="18"/>
          <w:shd w:val="clear" w:color="auto" w:fill="auto"/>
        </w:rPr>
        <w:t>(</w:t>
      </w:r>
      <w:r w:rsidRPr="00891218">
        <w:rPr>
          <w:rStyle w:val="StringTok"/>
          <w:sz w:val="18"/>
          <w:szCs w:val="18"/>
          <w:shd w:val="clear" w:color="auto" w:fill="auto"/>
        </w:rPr>
        <w:t>"temp_"</w:t>
      </w:r>
      <w:r w:rsidRPr="00891218">
        <w:rPr>
          <w:rStyle w:val="NormalTok"/>
          <w:sz w:val="18"/>
          <w:szCs w:val="18"/>
          <w:shd w:val="clear" w:color="auto" w:fill="auto"/>
        </w:rPr>
        <w:t>,temp_var,</w:t>
      </w:r>
      <w:r w:rsidRPr="00891218">
        <w:rPr>
          <w:rStyle w:val="StringTok"/>
          <w:sz w:val="18"/>
          <w:szCs w:val="18"/>
          <w:shd w:val="clear" w:color="auto" w:fill="auto"/>
        </w:rPr>
        <w:t>" ~</w:t>
      </w:r>
      <w:r w:rsidRPr="00891218">
        <w:rPr>
          <w:sz w:val="18"/>
          <w:szCs w:val="18"/>
        </w:rPr>
        <w:br/>
      </w:r>
      <w:r w:rsidRPr="00891218">
        <w:rPr>
          <w:rStyle w:val="StringTok"/>
          <w:sz w:val="18"/>
          <w:szCs w:val="18"/>
          <w:shd w:val="clear" w:color="auto" w:fill="auto"/>
        </w:rPr>
        <w:t xml:space="preserve">                                       s(dem,month) +</w:t>
      </w:r>
      <w:r w:rsidRPr="00891218">
        <w:rPr>
          <w:sz w:val="18"/>
          <w:szCs w:val="18"/>
        </w:rPr>
        <w:br/>
      </w:r>
      <w:r w:rsidRPr="00891218">
        <w:rPr>
          <w:rStyle w:val="StringTok"/>
          <w:sz w:val="18"/>
          <w:szCs w:val="18"/>
          <w:shd w:val="clear" w:color="auto" w:fill="auto"/>
        </w:rPr>
        <w:t xml:space="preserve">                                       s(ptoc,month, k= 3) +</w:t>
      </w:r>
      <w:r w:rsidRPr="00891218">
        <w:rPr>
          <w:sz w:val="18"/>
          <w:szCs w:val="18"/>
        </w:rPr>
        <w:br/>
      </w:r>
      <w:r w:rsidRPr="00891218">
        <w:rPr>
          <w:rStyle w:val="StringTok"/>
          <w:sz w:val="18"/>
          <w:szCs w:val="18"/>
          <w:shd w:val="clear" w:color="auto" w:fill="auto"/>
        </w:rPr>
        <w:t xml:space="preserve">                                       s(sum_irradiance, month) +</w:t>
      </w:r>
      <w:r w:rsidRPr="00891218">
        <w:rPr>
          <w:sz w:val="18"/>
          <w:szCs w:val="18"/>
        </w:rPr>
        <w:br/>
      </w:r>
      <w:r w:rsidRPr="00891218">
        <w:rPr>
          <w:rStyle w:val="StringTok"/>
          <w:sz w:val="18"/>
          <w:szCs w:val="18"/>
          <w:shd w:val="clear" w:color="auto" w:fill="auto"/>
        </w:rPr>
        <w:t xml:space="preserve">                                       s(tpi,month) +</w:t>
      </w:r>
      <w:r w:rsidRPr="00891218">
        <w:rPr>
          <w:sz w:val="18"/>
          <w:szCs w:val="18"/>
        </w:rPr>
        <w:br/>
      </w:r>
      <w:r w:rsidRPr="00891218">
        <w:rPr>
          <w:rStyle w:val="StringTok"/>
          <w:sz w:val="18"/>
          <w:szCs w:val="18"/>
          <w:shd w:val="clear" w:color="auto" w:fill="auto"/>
        </w:rPr>
        <w:t xml:space="preserve">                                       s(asp, month) +</w:t>
      </w:r>
      <w:r w:rsidRPr="00891218">
        <w:rPr>
          <w:sz w:val="18"/>
          <w:szCs w:val="18"/>
        </w:rPr>
        <w:br/>
      </w:r>
      <w:r w:rsidRPr="00891218">
        <w:rPr>
          <w:rStyle w:val="StringTok"/>
          <w:sz w:val="18"/>
          <w:szCs w:val="18"/>
          <w:shd w:val="clear" w:color="auto" w:fill="auto"/>
        </w:rPr>
        <w:t xml:space="preserve">                                       s(east,north) +</w:t>
      </w:r>
      <w:r w:rsidRPr="00891218">
        <w:rPr>
          <w:sz w:val="18"/>
          <w:szCs w:val="18"/>
        </w:rPr>
        <w:br/>
      </w:r>
      <w:r w:rsidRPr="00891218">
        <w:rPr>
          <w:rStyle w:val="StringTok"/>
          <w:sz w:val="18"/>
          <w:szCs w:val="18"/>
          <w:shd w:val="clear" w:color="auto" w:fill="auto"/>
        </w:rPr>
        <w:t xml:space="preserve">                                       s(week) +</w:t>
      </w:r>
      <w:r w:rsidRPr="00891218">
        <w:rPr>
          <w:sz w:val="18"/>
          <w:szCs w:val="18"/>
        </w:rPr>
        <w:br/>
      </w:r>
      <w:r w:rsidRPr="00891218">
        <w:rPr>
          <w:rStyle w:val="StringTok"/>
          <w:sz w:val="18"/>
          <w:szCs w:val="18"/>
          <w:shd w:val="clear" w:color="auto" w:fill="auto"/>
        </w:rPr>
        <w:t xml:space="preserve">                                       year"</w:t>
      </w:r>
      <w:r w:rsidRPr="00891218">
        <w:rPr>
          <w:rStyle w:val="NormalTok"/>
          <w:sz w:val="18"/>
          <w:szCs w:val="18"/>
          <w:shd w:val="clear" w:color="auto" w:fill="auto"/>
        </w:rPr>
        <w:t xml:space="preserve">)), </w:t>
      </w:r>
      <w:r w:rsidRPr="00891218">
        <w:rPr>
          <w:sz w:val="18"/>
          <w:szCs w:val="18"/>
        </w:rPr>
        <w:br/>
      </w:r>
      <w:r w:rsidRPr="00891218">
        <w:rPr>
          <w:rStyle w:val="NormalTok"/>
          <w:sz w:val="18"/>
          <w:szCs w:val="18"/>
          <w:shd w:val="clear" w:color="auto" w:fill="auto"/>
        </w:rPr>
        <w:t xml:space="preserve">                        </w:t>
      </w:r>
      <w:r w:rsidRPr="00891218">
        <w:rPr>
          <w:rStyle w:val="DataTypeTok"/>
          <w:sz w:val="18"/>
          <w:szCs w:val="18"/>
          <w:shd w:val="clear" w:color="auto" w:fill="auto"/>
        </w:rPr>
        <w:t>data =</w:t>
      </w:r>
      <w:r w:rsidRPr="00891218">
        <w:rPr>
          <w:rStyle w:val="NormalTok"/>
          <w:sz w:val="18"/>
          <w:szCs w:val="18"/>
          <w:shd w:val="clear" w:color="auto" w:fill="auto"/>
        </w:rPr>
        <w:t xml:space="preserve"> model_stations_df)</w:t>
      </w:r>
      <w:r w:rsidRPr="00891218">
        <w:rPr>
          <w:sz w:val="18"/>
          <w:szCs w:val="18"/>
        </w:rPr>
        <w:br/>
      </w:r>
      <w:r w:rsidRPr="00891218">
        <w:rPr>
          <w:rStyle w:val="NormalTok"/>
          <w:sz w:val="18"/>
          <w:szCs w:val="18"/>
          <w:shd w:val="clear" w:color="auto" w:fill="auto"/>
        </w:rPr>
        <w:t xml:space="preserve">  all_years_val[[i]] &lt;-</w:t>
      </w:r>
      <w:r w:rsidRPr="00891218">
        <w:rPr>
          <w:rStyle w:val="StringTok"/>
          <w:sz w:val="18"/>
          <w:szCs w:val="18"/>
          <w:shd w:val="clear" w:color="auto" w:fill="auto"/>
        </w:rPr>
        <w:t xml:space="preserve"> </w:t>
      </w:r>
      <w:r w:rsidRPr="00891218">
        <w:rPr>
          <w:rStyle w:val="KeywordTok"/>
          <w:sz w:val="18"/>
          <w:szCs w:val="18"/>
          <w:shd w:val="clear" w:color="auto" w:fill="auto"/>
        </w:rPr>
        <w:t>add_residuals</w:t>
      </w:r>
      <w:r w:rsidRPr="00891218">
        <w:rPr>
          <w:rStyle w:val="NormalTok"/>
          <w:sz w:val="18"/>
          <w:szCs w:val="18"/>
          <w:shd w:val="clear" w:color="auto" w:fill="auto"/>
        </w:rPr>
        <w:t>(val_df_</w:t>
      </w:r>
      <w:r w:rsidRPr="00891218">
        <w:rPr>
          <w:rStyle w:val="DecValTok"/>
          <w:sz w:val="18"/>
          <w:szCs w:val="18"/>
          <w:shd w:val="clear" w:color="auto" w:fill="auto"/>
        </w:rPr>
        <w:t>2012</w:t>
      </w:r>
      <w:r w:rsidRPr="00891218">
        <w:rPr>
          <w:rStyle w:val="NormalTok"/>
          <w:sz w:val="18"/>
          <w:szCs w:val="18"/>
          <w:shd w:val="clear" w:color="auto" w:fill="auto"/>
        </w:rPr>
        <w:t>, all_years[[i]])</w:t>
      </w:r>
      <w:r w:rsidRPr="00891218">
        <w:rPr>
          <w:sz w:val="18"/>
          <w:szCs w:val="18"/>
        </w:rPr>
        <w:br/>
      </w:r>
      <w:r>
        <w:rPr>
          <w:sz w:val="18"/>
          <w:szCs w:val="18"/>
        </w:rPr>
        <w:br/>
      </w:r>
      <w:r>
        <w:rPr>
          <w:rStyle w:val="NormalTok"/>
          <w:sz w:val="18"/>
          <w:szCs w:val="18"/>
        </w:rPr>
        <w:t xml:space="preserve">  </w:t>
      </w:r>
      <w:r>
        <w:rPr>
          <w:sz w:val="18"/>
          <w:szCs w:val="18"/>
        </w:rPr>
        <w:br/>
      </w:r>
      <w:r w:rsidRPr="00891218">
        <w:rPr>
          <w:rStyle w:val="NormalTok"/>
          <w:sz w:val="18"/>
          <w:szCs w:val="18"/>
          <w:shd w:val="clear" w:color="auto" w:fill="auto"/>
        </w:rPr>
        <w:t xml:space="preserve">  </w:t>
      </w:r>
      <w:r w:rsidRPr="00891218">
        <w:rPr>
          <w:rStyle w:val="ControlFlowTok"/>
          <w:sz w:val="18"/>
          <w:szCs w:val="18"/>
          <w:shd w:val="clear" w:color="auto" w:fill="auto"/>
        </w:rPr>
        <w:t>if</w:t>
      </w:r>
      <w:r w:rsidRPr="00891218">
        <w:rPr>
          <w:rStyle w:val="NormalTok"/>
          <w:sz w:val="18"/>
          <w:szCs w:val="18"/>
          <w:shd w:val="clear" w:color="auto" w:fill="auto"/>
        </w:rPr>
        <w:t>(</w:t>
      </w:r>
      <w:r w:rsidRPr="00891218">
        <w:rPr>
          <w:rStyle w:val="KeywordTok"/>
          <w:sz w:val="18"/>
          <w:szCs w:val="18"/>
          <w:shd w:val="clear" w:color="auto" w:fill="auto"/>
        </w:rPr>
        <w:t>is.na</w:t>
      </w:r>
      <w:r w:rsidRPr="00891218">
        <w:rPr>
          <w:rStyle w:val="NormalTok"/>
          <w:sz w:val="18"/>
          <w:szCs w:val="18"/>
          <w:shd w:val="clear" w:color="auto" w:fill="auto"/>
        </w:rPr>
        <w:t>(all_years_val[[i]]</w:t>
      </w:r>
      <w:r w:rsidRPr="00891218">
        <w:rPr>
          <w:rStyle w:val="OperatorTok"/>
          <w:sz w:val="18"/>
          <w:szCs w:val="18"/>
          <w:shd w:val="clear" w:color="auto" w:fill="auto"/>
        </w:rPr>
        <w:t>$</w:t>
      </w:r>
      <w:r w:rsidRPr="00891218">
        <w:rPr>
          <w:rStyle w:val="NormalTok"/>
          <w:sz w:val="18"/>
          <w:szCs w:val="18"/>
          <w:shd w:val="clear" w:color="auto" w:fill="auto"/>
        </w:rPr>
        <w:t>abs_resid)){</w:t>
      </w:r>
      <w:r w:rsidRPr="00891218">
        <w:rPr>
          <w:sz w:val="18"/>
          <w:szCs w:val="18"/>
        </w:rPr>
        <w:br/>
      </w:r>
      <w:r w:rsidRPr="00891218">
        <w:rPr>
          <w:rStyle w:val="NormalTok"/>
          <w:sz w:val="18"/>
          <w:szCs w:val="18"/>
          <w:shd w:val="clear" w:color="auto" w:fill="auto"/>
        </w:rPr>
        <w:t xml:space="preserve">    all_years[[i]] &lt;-</w:t>
      </w:r>
      <w:r w:rsidRPr="00891218">
        <w:rPr>
          <w:rStyle w:val="StringTok"/>
          <w:sz w:val="18"/>
          <w:szCs w:val="18"/>
          <w:shd w:val="clear" w:color="auto" w:fill="auto"/>
        </w:rPr>
        <w:t xml:space="preserve"> </w:t>
      </w:r>
      <w:r w:rsidRPr="00891218">
        <w:rPr>
          <w:rStyle w:val="KeywordTok"/>
          <w:sz w:val="18"/>
          <w:szCs w:val="18"/>
          <w:shd w:val="clear" w:color="auto" w:fill="auto"/>
        </w:rPr>
        <w:t>gam</w:t>
      </w:r>
      <w:r w:rsidRPr="00891218">
        <w:rPr>
          <w:rStyle w:val="NormalTok"/>
          <w:sz w:val="18"/>
          <w:szCs w:val="18"/>
          <w:shd w:val="clear" w:color="auto" w:fill="auto"/>
        </w:rPr>
        <w:t>(</w:t>
      </w:r>
      <w:r w:rsidRPr="00891218">
        <w:rPr>
          <w:rStyle w:val="KeywordTok"/>
          <w:sz w:val="18"/>
          <w:szCs w:val="18"/>
          <w:shd w:val="clear" w:color="auto" w:fill="auto"/>
        </w:rPr>
        <w:t>formula</w:t>
      </w:r>
      <w:r w:rsidRPr="00891218">
        <w:rPr>
          <w:rStyle w:val="NormalTok"/>
          <w:sz w:val="18"/>
          <w:szCs w:val="18"/>
          <w:shd w:val="clear" w:color="auto" w:fill="auto"/>
        </w:rPr>
        <w:t>(</w:t>
      </w:r>
      <w:r w:rsidRPr="00891218">
        <w:rPr>
          <w:rStyle w:val="KeywordTok"/>
          <w:sz w:val="18"/>
          <w:szCs w:val="18"/>
          <w:shd w:val="clear" w:color="auto" w:fill="auto"/>
        </w:rPr>
        <w:t>paste0</w:t>
      </w:r>
      <w:r w:rsidRPr="00891218">
        <w:rPr>
          <w:rStyle w:val="NormalTok"/>
          <w:sz w:val="18"/>
          <w:szCs w:val="18"/>
          <w:shd w:val="clear" w:color="auto" w:fill="auto"/>
        </w:rPr>
        <w:t>(</w:t>
      </w:r>
      <w:r w:rsidRPr="00891218">
        <w:rPr>
          <w:rStyle w:val="StringTok"/>
          <w:sz w:val="18"/>
          <w:szCs w:val="18"/>
          <w:shd w:val="clear" w:color="auto" w:fill="auto"/>
        </w:rPr>
        <w:t>"temp_"</w:t>
      </w:r>
      <w:r w:rsidRPr="00891218">
        <w:rPr>
          <w:rStyle w:val="NormalTok"/>
          <w:sz w:val="18"/>
          <w:szCs w:val="18"/>
          <w:shd w:val="clear" w:color="auto" w:fill="auto"/>
        </w:rPr>
        <w:t>,temp_var[[i]],</w:t>
      </w:r>
      <w:r w:rsidRPr="00891218">
        <w:rPr>
          <w:rStyle w:val="StringTok"/>
          <w:sz w:val="18"/>
          <w:szCs w:val="18"/>
          <w:shd w:val="clear" w:color="auto" w:fill="auto"/>
        </w:rPr>
        <w:t>" ~</w:t>
      </w:r>
      <w:r w:rsidRPr="00891218">
        <w:rPr>
          <w:sz w:val="18"/>
          <w:szCs w:val="18"/>
        </w:rPr>
        <w:br/>
      </w:r>
      <w:r w:rsidRPr="00891218">
        <w:rPr>
          <w:rStyle w:val="StringTok"/>
          <w:sz w:val="18"/>
          <w:szCs w:val="18"/>
          <w:shd w:val="clear" w:color="auto" w:fill="auto"/>
        </w:rPr>
        <w:t xml:space="preserve">                                         s(dem,month) +</w:t>
      </w:r>
      <w:r w:rsidRPr="00891218">
        <w:rPr>
          <w:sz w:val="18"/>
          <w:szCs w:val="18"/>
        </w:rPr>
        <w:br/>
      </w:r>
      <w:r w:rsidRPr="00891218">
        <w:rPr>
          <w:rStyle w:val="StringTok"/>
          <w:sz w:val="18"/>
          <w:szCs w:val="18"/>
          <w:shd w:val="clear" w:color="auto" w:fill="auto"/>
        </w:rPr>
        <w:t xml:space="preserve">                                         s(ptoc,month, k= 3) +</w:t>
      </w:r>
      <w:r w:rsidRPr="00891218">
        <w:rPr>
          <w:sz w:val="18"/>
          <w:szCs w:val="18"/>
        </w:rPr>
        <w:br/>
      </w:r>
      <w:r w:rsidRPr="00891218">
        <w:rPr>
          <w:rStyle w:val="StringTok"/>
          <w:sz w:val="18"/>
          <w:szCs w:val="18"/>
          <w:shd w:val="clear" w:color="auto" w:fill="auto"/>
        </w:rPr>
        <w:t xml:space="preserve">                                         s(tpi,month)+</w:t>
      </w:r>
      <w:r w:rsidRPr="00891218">
        <w:rPr>
          <w:sz w:val="18"/>
          <w:szCs w:val="18"/>
        </w:rPr>
        <w:br/>
      </w:r>
      <w:r w:rsidRPr="00891218">
        <w:rPr>
          <w:rStyle w:val="StringTok"/>
          <w:sz w:val="18"/>
          <w:szCs w:val="18"/>
          <w:shd w:val="clear" w:color="auto" w:fill="auto"/>
        </w:rPr>
        <w:t xml:space="preserve">                                         s(asp, month) +</w:t>
      </w:r>
      <w:r w:rsidRPr="00891218">
        <w:rPr>
          <w:sz w:val="18"/>
          <w:szCs w:val="18"/>
        </w:rPr>
        <w:br/>
      </w:r>
      <w:r w:rsidRPr="00891218">
        <w:rPr>
          <w:rStyle w:val="StringTok"/>
          <w:sz w:val="18"/>
          <w:szCs w:val="18"/>
          <w:shd w:val="clear" w:color="auto" w:fill="auto"/>
        </w:rPr>
        <w:t xml:space="preserve">                                         s(east,north) +</w:t>
      </w:r>
      <w:r w:rsidRPr="00891218">
        <w:rPr>
          <w:sz w:val="18"/>
          <w:szCs w:val="18"/>
        </w:rPr>
        <w:br/>
      </w:r>
      <w:r w:rsidRPr="00891218">
        <w:rPr>
          <w:rStyle w:val="StringTok"/>
          <w:sz w:val="18"/>
          <w:szCs w:val="18"/>
          <w:shd w:val="clear" w:color="auto" w:fill="auto"/>
        </w:rPr>
        <w:t xml:space="preserve">                                         s(week) +</w:t>
      </w:r>
      <w:r w:rsidRPr="00891218">
        <w:rPr>
          <w:sz w:val="18"/>
          <w:szCs w:val="18"/>
        </w:rPr>
        <w:br/>
      </w:r>
      <w:r w:rsidRPr="00891218">
        <w:rPr>
          <w:rStyle w:val="StringTok"/>
          <w:sz w:val="18"/>
          <w:szCs w:val="18"/>
          <w:shd w:val="clear" w:color="auto" w:fill="auto"/>
        </w:rPr>
        <w:t xml:space="preserve">                                         year"</w:t>
      </w:r>
      <w:r w:rsidRPr="00891218">
        <w:rPr>
          <w:rStyle w:val="NormalTok"/>
          <w:sz w:val="18"/>
          <w:szCs w:val="18"/>
          <w:shd w:val="clear" w:color="auto" w:fill="auto"/>
        </w:rPr>
        <w:t xml:space="preserve">)), </w:t>
      </w:r>
      <w:r w:rsidRPr="00891218">
        <w:rPr>
          <w:sz w:val="18"/>
          <w:szCs w:val="18"/>
        </w:rPr>
        <w:br/>
      </w:r>
      <w:r w:rsidRPr="00891218">
        <w:rPr>
          <w:rStyle w:val="NormalTok"/>
          <w:sz w:val="18"/>
          <w:szCs w:val="18"/>
          <w:shd w:val="clear" w:color="auto" w:fill="auto"/>
        </w:rPr>
        <w:t xml:space="preserve">                          </w:t>
      </w:r>
      <w:r w:rsidRPr="00891218">
        <w:rPr>
          <w:rStyle w:val="DataTypeTok"/>
          <w:sz w:val="18"/>
          <w:szCs w:val="18"/>
          <w:shd w:val="clear" w:color="auto" w:fill="auto"/>
        </w:rPr>
        <w:t>data =</w:t>
      </w:r>
      <w:r w:rsidRPr="00891218">
        <w:rPr>
          <w:rStyle w:val="NormalTok"/>
          <w:sz w:val="18"/>
          <w:szCs w:val="18"/>
          <w:shd w:val="clear" w:color="auto" w:fill="auto"/>
        </w:rPr>
        <w:t xml:space="preserve"> model_stations_df)</w:t>
      </w:r>
      <w:r w:rsidRPr="00891218">
        <w:rPr>
          <w:sz w:val="18"/>
          <w:szCs w:val="18"/>
        </w:rPr>
        <w:br/>
      </w:r>
      <w:r w:rsidRPr="00891218">
        <w:rPr>
          <w:rStyle w:val="NormalTok"/>
          <w:sz w:val="18"/>
          <w:szCs w:val="18"/>
          <w:shd w:val="clear" w:color="auto" w:fill="auto"/>
        </w:rPr>
        <w:t xml:space="preserve">    all_years_val[[i]] &lt;-</w:t>
      </w:r>
      <w:r w:rsidRPr="00891218">
        <w:rPr>
          <w:rStyle w:val="StringTok"/>
          <w:sz w:val="18"/>
          <w:szCs w:val="18"/>
          <w:shd w:val="clear" w:color="auto" w:fill="auto"/>
        </w:rPr>
        <w:t xml:space="preserve"> </w:t>
      </w:r>
      <w:r w:rsidRPr="00891218">
        <w:rPr>
          <w:rStyle w:val="KeywordTok"/>
          <w:sz w:val="18"/>
          <w:szCs w:val="18"/>
          <w:shd w:val="clear" w:color="auto" w:fill="auto"/>
        </w:rPr>
        <w:t>add_residuals</w:t>
      </w:r>
      <w:r w:rsidRPr="00891218">
        <w:rPr>
          <w:rStyle w:val="NormalTok"/>
          <w:sz w:val="18"/>
          <w:szCs w:val="18"/>
          <w:shd w:val="clear" w:color="auto" w:fill="auto"/>
        </w:rPr>
        <w:t>(val_df_</w:t>
      </w:r>
      <w:r w:rsidRPr="00891218">
        <w:rPr>
          <w:rStyle w:val="DecValTok"/>
          <w:sz w:val="18"/>
          <w:szCs w:val="18"/>
          <w:shd w:val="clear" w:color="auto" w:fill="auto"/>
        </w:rPr>
        <w:t>2012</w:t>
      </w:r>
      <w:r w:rsidRPr="00891218">
        <w:rPr>
          <w:rStyle w:val="NormalTok"/>
          <w:sz w:val="18"/>
          <w:szCs w:val="18"/>
          <w:shd w:val="clear" w:color="auto" w:fill="auto"/>
        </w:rPr>
        <w:t>, all_years[[i]])</w:t>
      </w:r>
      <w:r w:rsidRPr="00891218">
        <w:rPr>
          <w:sz w:val="18"/>
          <w:szCs w:val="18"/>
        </w:rPr>
        <w:br/>
      </w:r>
      <w:r w:rsidRPr="00891218">
        <w:rPr>
          <w:rStyle w:val="NormalTok"/>
          <w:sz w:val="18"/>
          <w:szCs w:val="18"/>
          <w:shd w:val="clear" w:color="auto" w:fill="auto"/>
        </w:rPr>
        <w:t xml:space="preserve">  }</w:t>
      </w:r>
      <w:r w:rsidRPr="00891218">
        <w:rPr>
          <w:sz w:val="18"/>
          <w:szCs w:val="18"/>
        </w:rPr>
        <w:br/>
      </w:r>
      <w:r w:rsidRPr="00891218">
        <w:rPr>
          <w:rStyle w:val="NormalTok"/>
          <w:sz w:val="18"/>
          <w:szCs w:val="18"/>
          <w:shd w:val="clear" w:color="auto" w:fill="auto"/>
        </w:rPr>
        <w:t xml:space="preserve">  all_years_val[[i]]</w:t>
      </w:r>
      <w:r w:rsidRPr="00891218">
        <w:rPr>
          <w:rStyle w:val="OperatorTok"/>
          <w:sz w:val="18"/>
          <w:szCs w:val="18"/>
          <w:shd w:val="clear" w:color="auto" w:fill="auto"/>
        </w:rPr>
        <w:t>$</w:t>
      </w:r>
      <w:r w:rsidRPr="00891218">
        <w:rPr>
          <w:rStyle w:val="NormalTok"/>
          <w:sz w:val="18"/>
          <w:szCs w:val="18"/>
          <w:shd w:val="clear" w:color="auto" w:fill="auto"/>
        </w:rPr>
        <w:t>timeframe &lt;-</w:t>
      </w:r>
      <w:r w:rsidRPr="00891218">
        <w:rPr>
          <w:rStyle w:val="StringTok"/>
          <w:sz w:val="18"/>
          <w:szCs w:val="18"/>
          <w:shd w:val="clear" w:color="auto" w:fill="auto"/>
        </w:rPr>
        <w:t xml:space="preserve"> "All years"</w:t>
      </w:r>
      <w:r w:rsidRPr="00891218">
        <w:rPr>
          <w:sz w:val="18"/>
          <w:szCs w:val="18"/>
        </w:rPr>
        <w:br/>
      </w:r>
      <w:r w:rsidRPr="00891218">
        <w:rPr>
          <w:rStyle w:val="NormalTok"/>
          <w:sz w:val="18"/>
          <w:szCs w:val="18"/>
          <w:shd w:val="clear" w:color="auto" w:fill="auto"/>
        </w:rPr>
        <w:t xml:space="preserve">  all_years_val[[i]]</w:t>
      </w:r>
      <w:r w:rsidRPr="00891218">
        <w:rPr>
          <w:rStyle w:val="OperatorTok"/>
          <w:sz w:val="18"/>
          <w:szCs w:val="18"/>
          <w:shd w:val="clear" w:color="auto" w:fill="auto"/>
        </w:rPr>
        <w:t>$</w:t>
      </w:r>
      <w:r w:rsidRPr="00891218">
        <w:rPr>
          <w:rStyle w:val="NormalTok"/>
          <w:sz w:val="18"/>
          <w:szCs w:val="18"/>
          <w:shd w:val="clear" w:color="auto" w:fill="auto"/>
        </w:rPr>
        <w:t>knots &lt;-</w:t>
      </w:r>
      <w:r w:rsidRPr="00891218">
        <w:rPr>
          <w:rStyle w:val="StringTok"/>
          <w:sz w:val="18"/>
          <w:szCs w:val="18"/>
          <w:shd w:val="clear" w:color="auto" w:fill="auto"/>
        </w:rPr>
        <w:t xml:space="preserve"> "No limit"</w:t>
      </w:r>
      <w:r w:rsidRPr="00891218">
        <w:rPr>
          <w:sz w:val="18"/>
          <w:szCs w:val="18"/>
        </w:rPr>
        <w:br/>
      </w:r>
      <w:r w:rsidRPr="00891218">
        <w:rPr>
          <w:rStyle w:val="NormalTok"/>
          <w:sz w:val="18"/>
          <w:szCs w:val="18"/>
          <w:shd w:val="clear" w:color="auto" w:fill="auto"/>
        </w:rPr>
        <w:t xml:space="preserve">  all_years_val[[i]]</w:t>
      </w:r>
      <w:r w:rsidRPr="00891218">
        <w:rPr>
          <w:rStyle w:val="OperatorTok"/>
          <w:sz w:val="18"/>
          <w:szCs w:val="18"/>
          <w:shd w:val="clear" w:color="auto" w:fill="auto"/>
        </w:rPr>
        <w:t>$</w:t>
      </w:r>
      <w:r w:rsidRPr="00891218">
        <w:rPr>
          <w:rStyle w:val="NormalTok"/>
          <w:sz w:val="18"/>
          <w:szCs w:val="18"/>
          <w:shd w:val="clear" w:color="auto" w:fill="auto"/>
        </w:rPr>
        <w:t>temp_var &lt;-</w:t>
      </w:r>
      <w:r w:rsidRPr="00891218">
        <w:rPr>
          <w:rStyle w:val="StringTok"/>
          <w:sz w:val="18"/>
          <w:szCs w:val="18"/>
          <w:shd w:val="clear" w:color="auto" w:fill="auto"/>
        </w:rPr>
        <w:t xml:space="preserve"> </w:t>
      </w:r>
      <w:r w:rsidRPr="00891218">
        <w:rPr>
          <w:rStyle w:val="NormalTok"/>
          <w:sz w:val="18"/>
          <w:szCs w:val="18"/>
          <w:shd w:val="clear" w:color="auto" w:fill="auto"/>
        </w:rPr>
        <w:t>temp_var[[i]]</w:t>
      </w:r>
      <w:r w:rsidRPr="00891218">
        <w:rPr>
          <w:sz w:val="18"/>
          <w:szCs w:val="18"/>
        </w:rPr>
        <w:br/>
      </w:r>
      <w:r w:rsidRPr="00891218">
        <w:rPr>
          <w:rStyle w:val="NormalTok"/>
          <w:sz w:val="18"/>
          <w:szCs w:val="18"/>
          <w:shd w:val="clear" w:color="auto" w:fill="auto"/>
        </w:rPr>
        <w:t xml:space="preserve">  all_years_val[[i]]</w:t>
      </w:r>
      <w:r w:rsidRPr="00891218">
        <w:rPr>
          <w:rStyle w:val="OperatorTok"/>
          <w:sz w:val="18"/>
          <w:szCs w:val="18"/>
          <w:shd w:val="clear" w:color="auto" w:fill="auto"/>
        </w:rPr>
        <w:t>$</w:t>
      </w:r>
      <w:r w:rsidRPr="00891218">
        <w:rPr>
          <w:rStyle w:val="NormalTok"/>
          <w:sz w:val="18"/>
          <w:szCs w:val="18"/>
          <w:shd w:val="clear" w:color="auto" w:fill="auto"/>
        </w:rPr>
        <w:t>gcv &lt;-</w:t>
      </w:r>
      <w:r w:rsidRPr="00891218">
        <w:rPr>
          <w:rStyle w:val="StringTok"/>
          <w:sz w:val="18"/>
          <w:szCs w:val="18"/>
          <w:shd w:val="clear" w:color="auto" w:fill="auto"/>
        </w:rPr>
        <w:t xml:space="preserve"> </w:t>
      </w:r>
      <w:r w:rsidRPr="00891218">
        <w:rPr>
          <w:rStyle w:val="NormalTok"/>
          <w:sz w:val="18"/>
          <w:szCs w:val="18"/>
          <w:shd w:val="clear" w:color="auto" w:fill="auto"/>
        </w:rPr>
        <w:t>all_years[[i]]</w:t>
      </w:r>
      <w:r w:rsidRPr="00891218">
        <w:rPr>
          <w:rStyle w:val="OperatorTok"/>
          <w:sz w:val="18"/>
          <w:szCs w:val="18"/>
          <w:shd w:val="clear" w:color="auto" w:fill="auto"/>
        </w:rPr>
        <w:t>$</w:t>
      </w:r>
      <w:r w:rsidRPr="00891218">
        <w:rPr>
          <w:rStyle w:val="NormalTok"/>
          <w:sz w:val="18"/>
          <w:szCs w:val="18"/>
          <w:shd w:val="clear" w:color="auto" w:fill="auto"/>
        </w:rPr>
        <w:t>gcv.ubre</w:t>
      </w:r>
      <w:r w:rsidRPr="00891218">
        <w:rPr>
          <w:sz w:val="18"/>
          <w:szCs w:val="18"/>
        </w:rPr>
        <w:br/>
      </w:r>
      <w:r w:rsidRPr="00891218">
        <w:rPr>
          <w:rStyle w:val="NormalTok"/>
          <w:sz w:val="18"/>
          <w:szCs w:val="18"/>
          <w:shd w:val="clear" w:color="auto" w:fill="auto"/>
        </w:rPr>
        <w:t xml:space="preserve">  all_years_val[[i]]</w:t>
      </w:r>
      <w:r w:rsidRPr="00891218">
        <w:rPr>
          <w:rStyle w:val="OperatorTok"/>
          <w:sz w:val="18"/>
          <w:szCs w:val="18"/>
          <w:shd w:val="clear" w:color="auto" w:fill="auto"/>
        </w:rPr>
        <w:t>$</w:t>
      </w:r>
      <w:r w:rsidRPr="00891218">
        <w:rPr>
          <w:rStyle w:val="NormalTok"/>
          <w:sz w:val="18"/>
          <w:szCs w:val="18"/>
          <w:shd w:val="clear" w:color="auto" w:fill="auto"/>
        </w:rPr>
        <w:t>rsq &lt;-</w:t>
      </w:r>
      <w:r w:rsidRPr="00891218">
        <w:rPr>
          <w:rStyle w:val="StringTok"/>
          <w:sz w:val="18"/>
          <w:szCs w:val="18"/>
          <w:shd w:val="clear" w:color="auto" w:fill="auto"/>
        </w:rPr>
        <w:t xml:space="preserve"> </w:t>
      </w:r>
      <w:r w:rsidRPr="00891218">
        <w:rPr>
          <w:rStyle w:val="KeywordTok"/>
          <w:sz w:val="18"/>
          <w:szCs w:val="18"/>
          <w:shd w:val="clear" w:color="auto" w:fill="auto"/>
        </w:rPr>
        <w:t>summary</w:t>
      </w:r>
      <w:r w:rsidRPr="00891218">
        <w:rPr>
          <w:rStyle w:val="NormalTok"/>
          <w:sz w:val="18"/>
          <w:szCs w:val="18"/>
          <w:shd w:val="clear" w:color="auto" w:fill="auto"/>
        </w:rPr>
        <w:t>(all_years[[i]])[[</w:t>
      </w:r>
      <w:r w:rsidRPr="00891218">
        <w:rPr>
          <w:rStyle w:val="DecValTok"/>
          <w:sz w:val="18"/>
          <w:szCs w:val="18"/>
          <w:shd w:val="clear" w:color="auto" w:fill="auto"/>
        </w:rPr>
        <w:t>10</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 xml:space="preserve">  all_years_val[[i]]</w:t>
      </w:r>
      <w:r w:rsidRPr="00891218">
        <w:rPr>
          <w:rStyle w:val="OperatorTok"/>
          <w:sz w:val="18"/>
          <w:szCs w:val="18"/>
          <w:shd w:val="clear" w:color="auto" w:fill="auto"/>
        </w:rPr>
        <w:t>$</w:t>
      </w:r>
      <w:r w:rsidRPr="00891218">
        <w:rPr>
          <w:rStyle w:val="NormalTok"/>
          <w:sz w:val="18"/>
          <w:szCs w:val="18"/>
          <w:shd w:val="clear" w:color="auto" w:fill="auto"/>
        </w:rPr>
        <w:t>dev &lt;-</w:t>
      </w:r>
      <w:r w:rsidRPr="00891218">
        <w:rPr>
          <w:rStyle w:val="StringTok"/>
          <w:sz w:val="18"/>
          <w:szCs w:val="18"/>
          <w:shd w:val="clear" w:color="auto" w:fill="auto"/>
        </w:rPr>
        <w:t xml:space="preserve"> </w:t>
      </w:r>
      <w:r w:rsidRPr="00891218">
        <w:rPr>
          <w:rStyle w:val="KeywordTok"/>
          <w:sz w:val="18"/>
          <w:szCs w:val="18"/>
          <w:shd w:val="clear" w:color="auto" w:fill="auto"/>
        </w:rPr>
        <w:t>summary</w:t>
      </w:r>
      <w:r w:rsidRPr="00891218">
        <w:rPr>
          <w:rStyle w:val="NormalTok"/>
          <w:sz w:val="18"/>
          <w:szCs w:val="18"/>
          <w:shd w:val="clear" w:color="auto" w:fill="auto"/>
        </w:rPr>
        <w:t>(all_years[[i]])[[</w:t>
      </w:r>
      <w:r w:rsidRPr="00891218">
        <w:rPr>
          <w:rStyle w:val="DecValTok"/>
          <w:sz w:val="18"/>
          <w:szCs w:val="18"/>
          <w:shd w:val="clear" w:color="auto" w:fill="auto"/>
        </w:rPr>
        <w:t>14</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 xml:space="preserve">  all_years_val[[i]]</w:t>
      </w:r>
      <w:r w:rsidRPr="00891218">
        <w:rPr>
          <w:rStyle w:val="OperatorTok"/>
          <w:sz w:val="18"/>
          <w:szCs w:val="18"/>
          <w:shd w:val="clear" w:color="auto" w:fill="auto"/>
        </w:rPr>
        <w:t>$</w:t>
      </w:r>
      <w:r w:rsidRPr="00891218">
        <w:rPr>
          <w:rStyle w:val="NormalTok"/>
          <w:sz w:val="18"/>
          <w:szCs w:val="18"/>
          <w:shd w:val="clear" w:color="auto" w:fill="auto"/>
        </w:rPr>
        <w:t>abs_resid &lt;-</w:t>
      </w:r>
      <w:r w:rsidRPr="00891218">
        <w:rPr>
          <w:rStyle w:val="StringTok"/>
          <w:sz w:val="18"/>
          <w:szCs w:val="18"/>
          <w:shd w:val="clear" w:color="auto" w:fill="auto"/>
        </w:rPr>
        <w:t xml:space="preserve"> </w:t>
      </w:r>
      <w:r w:rsidRPr="00891218">
        <w:rPr>
          <w:rStyle w:val="KeywordTok"/>
          <w:sz w:val="18"/>
          <w:szCs w:val="18"/>
          <w:shd w:val="clear" w:color="auto" w:fill="auto"/>
        </w:rPr>
        <w:t>abs</w:t>
      </w:r>
      <w:r w:rsidRPr="00891218">
        <w:rPr>
          <w:rStyle w:val="NormalTok"/>
          <w:sz w:val="18"/>
          <w:szCs w:val="18"/>
          <w:shd w:val="clear" w:color="auto" w:fill="auto"/>
        </w:rPr>
        <w:t>(all_years_val[[i]]</w:t>
      </w:r>
      <w:r w:rsidRPr="00891218">
        <w:rPr>
          <w:rStyle w:val="OperatorTok"/>
          <w:sz w:val="18"/>
          <w:szCs w:val="18"/>
          <w:shd w:val="clear" w:color="auto" w:fill="auto"/>
        </w:rPr>
        <w:t>$</w:t>
      </w:r>
      <w:r w:rsidRPr="00891218">
        <w:rPr>
          <w:rStyle w:val="NormalTok"/>
          <w:sz w:val="18"/>
          <w:szCs w:val="18"/>
          <w:shd w:val="clear" w:color="auto" w:fill="auto"/>
        </w:rPr>
        <w:t>resid)</w:t>
      </w:r>
      <w:r w:rsidRPr="00891218">
        <w:rPr>
          <w:sz w:val="18"/>
          <w:szCs w:val="18"/>
        </w:rPr>
        <w:br/>
      </w:r>
      <w:r w:rsidRPr="00891218">
        <w:rPr>
          <w:rStyle w:val="NormalTok"/>
          <w:sz w:val="18"/>
          <w:szCs w:val="18"/>
          <w:shd w:val="clear" w:color="auto" w:fill="auto"/>
        </w:rPr>
        <w:t xml:space="preserve">  </w:t>
      </w:r>
      <w:r w:rsidRPr="00891218">
        <w:rPr>
          <w:rStyle w:val="ControlFlowTok"/>
          <w:sz w:val="18"/>
          <w:szCs w:val="18"/>
          <w:shd w:val="clear" w:color="auto" w:fill="auto"/>
        </w:rPr>
        <w:t>for</w:t>
      </w:r>
      <w:r w:rsidRPr="00891218">
        <w:rPr>
          <w:rStyle w:val="NormalTok"/>
          <w:sz w:val="18"/>
          <w:szCs w:val="18"/>
          <w:shd w:val="clear" w:color="auto" w:fill="auto"/>
        </w:rPr>
        <w:t xml:space="preserve">(l </w:t>
      </w:r>
      <w:r w:rsidRPr="00891218">
        <w:rPr>
          <w:rStyle w:val="ControlFlowTok"/>
          <w:sz w:val="18"/>
          <w:szCs w:val="18"/>
          <w:shd w:val="clear" w:color="auto" w:fill="auto"/>
        </w:rPr>
        <w:t>in</w:t>
      </w:r>
      <w:r w:rsidRPr="00891218">
        <w:rPr>
          <w:rStyle w:val="NormalTok"/>
          <w:sz w:val="18"/>
          <w:szCs w:val="18"/>
          <w:shd w:val="clear" w:color="auto" w:fill="auto"/>
        </w:rPr>
        <w:t xml:space="preserve"> </w:t>
      </w:r>
      <w:r w:rsidRPr="00891218">
        <w:rPr>
          <w:rStyle w:val="KeywordTok"/>
          <w:sz w:val="18"/>
          <w:szCs w:val="18"/>
          <w:shd w:val="clear" w:color="auto" w:fill="auto"/>
        </w:rPr>
        <w:t>seq_along</w:t>
      </w:r>
      <w:r w:rsidRPr="00891218">
        <w:rPr>
          <w:rStyle w:val="NormalTok"/>
          <w:sz w:val="18"/>
          <w:szCs w:val="18"/>
          <w:shd w:val="clear" w:color="auto" w:fill="auto"/>
        </w:rPr>
        <w:t>(</w:t>
      </w:r>
      <w:r w:rsidRPr="00891218">
        <w:rPr>
          <w:rStyle w:val="KeywordTok"/>
          <w:sz w:val="18"/>
          <w:szCs w:val="18"/>
          <w:shd w:val="clear" w:color="auto" w:fill="auto"/>
        </w:rPr>
        <w:t>summary</w:t>
      </w:r>
      <w:r w:rsidRPr="00891218">
        <w:rPr>
          <w:rStyle w:val="NormalTok"/>
          <w:sz w:val="18"/>
          <w:szCs w:val="18"/>
          <w:shd w:val="clear" w:color="auto" w:fill="auto"/>
        </w:rPr>
        <w:t>(all_years[[i]])[[</w:t>
      </w:r>
      <w:r w:rsidRPr="00891218">
        <w:rPr>
          <w:rStyle w:val="DecValTok"/>
          <w:sz w:val="18"/>
          <w:szCs w:val="18"/>
          <w:shd w:val="clear" w:color="auto" w:fill="auto"/>
        </w:rPr>
        <w:t>7</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 xml:space="preserve">    all_years_val[[i]]</w:t>
      </w:r>
      <w:r w:rsidRPr="00891218">
        <w:rPr>
          <w:rStyle w:val="OperatorTok"/>
          <w:sz w:val="18"/>
          <w:szCs w:val="18"/>
          <w:shd w:val="clear" w:color="auto" w:fill="auto"/>
        </w:rPr>
        <w:t>$</w:t>
      </w:r>
      <w:r w:rsidRPr="00891218">
        <w:rPr>
          <w:rStyle w:val="NormalTok"/>
          <w:sz w:val="18"/>
          <w:szCs w:val="18"/>
          <w:shd w:val="clear" w:color="auto" w:fill="auto"/>
        </w:rPr>
        <w:t>var_pval &lt;-</w:t>
      </w:r>
      <w:r w:rsidRPr="00891218">
        <w:rPr>
          <w:rStyle w:val="StringTok"/>
          <w:sz w:val="18"/>
          <w:szCs w:val="18"/>
          <w:shd w:val="clear" w:color="auto" w:fill="auto"/>
        </w:rPr>
        <w:t xml:space="preserve"> </w:t>
      </w:r>
      <w:r w:rsidRPr="00891218">
        <w:rPr>
          <w:rStyle w:val="KeywordTok"/>
          <w:sz w:val="18"/>
          <w:szCs w:val="18"/>
          <w:shd w:val="clear" w:color="auto" w:fill="auto"/>
        </w:rPr>
        <w:t>summary</w:t>
      </w:r>
      <w:r w:rsidRPr="00891218">
        <w:rPr>
          <w:rStyle w:val="NormalTok"/>
          <w:sz w:val="18"/>
          <w:szCs w:val="18"/>
          <w:shd w:val="clear" w:color="auto" w:fill="auto"/>
        </w:rPr>
        <w:t>(all_years[[i]])[[</w:t>
      </w:r>
      <w:r w:rsidRPr="00891218">
        <w:rPr>
          <w:rStyle w:val="DecValTok"/>
          <w:sz w:val="18"/>
          <w:szCs w:val="18"/>
          <w:shd w:val="clear" w:color="auto" w:fill="auto"/>
        </w:rPr>
        <w:t>8</w:t>
      </w:r>
      <w:r w:rsidRPr="00891218">
        <w:rPr>
          <w:rStyle w:val="NormalTok"/>
          <w:sz w:val="18"/>
          <w:szCs w:val="18"/>
          <w:shd w:val="clear" w:color="auto" w:fill="auto"/>
        </w:rPr>
        <w:t>]][[l]]</w:t>
      </w:r>
      <w:r w:rsidRPr="00891218">
        <w:rPr>
          <w:sz w:val="18"/>
          <w:szCs w:val="18"/>
        </w:rPr>
        <w:br/>
      </w:r>
      <w:r w:rsidRPr="00891218">
        <w:rPr>
          <w:rStyle w:val="NormalTok"/>
          <w:sz w:val="18"/>
          <w:szCs w:val="18"/>
          <w:shd w:val="clear" w:color="auto" w:fill="auto"/>
        </w:rPr>
        <w:t xml:space="preserve">    </w:t>
      </w:r>
      <w:r w:rsidRPr="00891218">
        <w:rPr>
          <w:rStyle w:val="KeywordTok"/>
          <w:sz w:val="18"/>
          <w:szCs w:val="18"/>
          <w:shd w:val="clear" w:color="auto" w:fill="auto"/>
        </w:rPr>
        <w:t>names</w:t>
      </w:r>
      <w:r w:rsidRPr="00891218">
        <w:rPr>
          <w:rStyle w:val="NormalTok"/>
          <w:sz w:val="18"/>
          <w:szCs w:val="18"/>
          <w:shd w:val="clear" w:color="auto" w:fill="auto"/>
        </w:rPr>
        <w:t>(all_years_val[[i]])[</w:t>
      </w:r>
      <w:r w:rsidRPr="00891218">
        <w:rPr>
          <w:rStyle w:val="KeywordTok"/>
          <w:sz w:val="18"/>
          <w:szCs w:val="18"/>
          <w:shd w:val="clear" w:color="auto" w:fill="auto"/>
        </w:rPr>
        <w:t>names</w:t>
      </w:r>
      <w:r w:rsidRPr="00891218">
        <w:rPr>
          <w:rStyle w:val="NormalTok"/>
          <w:sz w:val="18"/>
          <w:szCs w:val="18"/>
          <w:shd w:val="clear" w:color="auto" w:fill="auto"/>
        </w:rPr>
        <w:t xml:space="preserve">(all_years_val[[i]]) </w:t>
      </w:r>
      <w:r w:rsidRPr="00891218">
        <w:rPr>
          <w:rStyle w:val="OperatorTok"/>
          <w:sz w:val="18"/>
          <w:szCs w:val="18"/>
          <w:shd w:val="clear" w:color="auto" w:fill="auto"/>
        </w:rPr>
        <w:t>==</w:t>
      </w:r>
      <w:r w:rsidRPr="00891218">
        <w:rPr>
          <w:rStyle w:val="StringTok"/>
          <w:sz w:val="18"/>
          <w:szCs w:val="18"/>
          <w:shd w:val="clear" w:color="auto" w:fill="auto"/>
        </w:rPr>
        <w:t xml:space="preserve"> "var_pval"</w:t>
      </w:r>
      <w:r w:rsidRPr="00891218">
        <w:rPr>
          <w:rStyle w:val="NormalTok"/>
          <w:sz w:val="18"/>
          <w:szCs w:val="18"/>
          <w:shd w:val="clear" w:color="auto" w:fill="auto"/>
        </w:rPr>
        <w:t>] &lt;-</w:t>
      </w:r>
      <w:r w:rsidRPr="00891218">
        <w:rPr>
          <w:rStyle w:val="StringTok"/>
          <w:sz w:val="18"/>
          <w:szCs w:val="18"/>
          <w:shd w:val="clear" w:color="auto" w:fill="auto"/>
        </w:rPr>
        <w:t xml:space="preserve"> </w:t>
      </w:r>
      <w:r w:rsidRPr="00891218">
        <w:rPr>
          <w:rStyle w:val="KeywordTok"/>
          <w:sz w:val="18"/>
          <w:szCs w:val="18"/>
          <w:shd w:val="clear" w:color="auto" w:fill="auto"/>
        </w:rPr>
        <w:t>names</w:t>
      </w:r>
      <w:r w:rsidRPr="00891218">
        <w:rPr>
          <w:rStyle w:val="NormalTok"/>
          <w:sz w:val="18"/>
          <w:szCs w:val="18"/>
          <w:shd w:val="clear" w:color="auto" w:fill="auto"/>
        </w:rPr>
        <w:t>(</w:t>
      </w:r>
      <w:r w:rsidRPr="00891218">
        <w:rPr>
          <w:rStyle w:val="KeywordTok"/>
          <w:sz w:val="18"/>
          <w:szCs w:val="18"/>
          <w:shd w:val="clear" w:color="auto" w:fill="auto"/>
        </w:rPr>
        <w:t>summary</w:t>
      </w:r>
      <w:r w:rsidRPr="00891218">
        <w:rPr>
          <w:rStyle w:val="NormalTok"/>
          <w:sz w:val="18"/>
          <w:szCs w:val="18"/>
          <w:shd w:val="clear" w:color="auto" w:fill="auto"/>
        </w:rPr>
        <w:t>(all_years[[i]])[[</w:t>
      </w:r>
      <w:r w:rsidRPr="00891218">
        <w:rPr>
          <w:rStyle w:val="DecValTok"/>
          <w:sz w:val="18"/>
          <w:szCs w:val="18"/>
          <w:shd w:val="clear" w:color="auto" w:fill="auto"/>
        </w:rPr>
        <w:t>7</w:t>
      </w:r>
      <w:r w:rsidRPr="00891218">
        <w:rPr>
          <w:rStyle w:val="NormalTok"/>
          <w:sz w:val="18"/>
          <w:szCs w:val="18"/>
          <w:shd w:val="clear" w:color="auto" w:fill="auto"/>
        </w:rPr>
        <w:t>]])[[l]]</w:t>
      </w:r>
      <w:r w:rsidRPr="00891218">
        <w:rPr>
          <w:sz w:val="18"/>
          <w:szCs w:val="18"/>
        </w:rPr>
        <w:br/>
      </w:r>
      <w:r w:rsidRPr="00891218">
        <w:rPr>
          <w:rStyle w:val="NormalTok"/>
          <w:sz w:val="18"/>
          <w:szCs w:val="18"/>
          <w:shd w:val="clear" w:color="auto" w:fill="auto"/>
        </w:rPr>
        <w:t xml:space="preserve">  }</w:t>
      </w:r>
      <w:r w:rsidRPr="00891218">
        <w:rPr>
          <w:sz w:val="18"/>
          <w:szCs w:val="18"/>
        </w:rPr>
        <w:br/>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all_years_val</w:t>
      </w:r>
      <w:r w:rsidRPr="00891218">
        <w:rPr>
          <w:rStyle w:val="OperatorTok"/>
          <w:sz w:val="18"/>
          <w:szCs w:val="18"/>
          <w:shd w:val="clear" w:color="auto" w:fill="auto"/>
        </w:rPr>
        <w:t>$</w:t>
      </w:r>
      <w:r w:rsidRPr="00891218">
        <w:rPr>
          <w:rStyle w:val="NormalTok"/>
          <w:sz w:val="18"/>
          <w:szCs w:val="18"/>
          <w:shd w:val="clear" w:color="auto" w:fill="auto"/>
        </w:rPr>
        <w:t>timeframe &lt;-</w:t>
      </w:r>
      <w:r w:rsidRPr="00891218">
        <w:rPr>
          <w:rStyle w:val="StringTok"/>
          <w:sz w:val="18"/>
          <w:szCs w:val="18"/>
          <w:shd w:val="clear" w:color="auto" w:fill="auto"/>
        </w:rPr>
        <w:t xml:space="preserve"> "All years"</w:t>
      </w:r>
      <w:r w:rsidRPr="00891218">
        <w:rPr>
          <w:sz w:val="18"/>
          <w:szCs w:val="18"/>
        </w:rPr>
        <w:br/>
      </w:r>
      <w:r>
        <w:rPr>
          <w:sz w:val="18"/>
          <w:szCs w:val="18"/>
        </w:rPr>
        <w:br/>
      </w:r>
      <w:r w:rsidRPr="00891218">
        <w:rPr>
          <w:rStyle w:val="NormalTok"/>
          <w:sz w:val="18"/>
          <w:szCs w:val="18"/>
          <w:shd w:val="clear" w:color="auto" w:fill="auto"/>
        </w:rPr>
        <w:t>##### Annual timeframe ####</w:t>
      </w:r>
      <w:r w:rsidRPr="00891218">
        <w:rPr>
          <w:sz w:val="18"/>
          <w:szCs w:val="18"/>
        </w:rPr>
        <w:br/>
      </w:r>
      <w:r w:rsidRPr="00891218">
        <w:rPr>
          <w:rStyle w:val="NormalTok"/>
          <w:sz w:val="18"/>
          <w:szCs w:val="18"/>
          <w:shd w:val="clear" w:color="auto" w:fill="auto"/>
        </w:rPr>
        <w:t>annual &lt;-</w:t>
      </w:r>
      <w:r w:rsidRPr="00891218">
        <w:rPr>
          <w:rStyle w:val="StringTok"/>
          <w:sz w:val="18"/>
          <w:szCs w:val="18"/>
          <w:shd w:val="clear" w:color="auto" w:fill="auto"/>
        </w:rPr>
        <w:t xml:space="preserve"> </w:t>
      </w:r>
      <w:r w:rsidRPr="00891218">
        <w:rPr>
          <w:rStyle w:val="KeywordTok"/>
          <w:sz w:val="18"/>
          <w:szCs w:val="18"/>
          <w:shd w:val="clear" w:color="auto" w:fill="auto"/>
        </w:rPr>
        <w:t>list</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annual_val &lt;-</w:t>
      </w:r>
      <w:r w:rsidRPr="00891218">
        <w:rPr>
          <w:rStyle w:val="StringTok"/>
          <w:sz w:val="18"/>
          <w:szCs w:val="18"/>
          <w:shd w:val="clear" w:color="auto" w:fill="auto"/>
        </w:rPr>
        <w:t xml:space="preserve"> </w:t>
      </w:r>
      <w:r w:rsidRPr="00891218">
        <w:rPr>
          <w:rStyle w:val="KeywordTok"/>
          <w:sz w:val="18"/>
          <w:szCs w:val="18"/>
          <w:shd w:val="clear" w:color="auto" w:fill="auto"/>
        </w:rPr>
        <w:t>list</w:t>
      </w:r>
      <w:r w:rsidRPr="00891218">
        <w:rPr>
          <w:rStyle w:val="NormalTok"/>
          <w:sz w:val="18"/>
          <w:szCs w:val="18"/>
          <w:shd w:val="clear" w:color="auto" w:fill="auto"/>
        </w:rPr>
        <w:t>()</w:t>
      </w:r>
      <w:r w:rsidRPr="00891218">
        <w:rPr>
          <w:sz w:val="18"/>
          <w:szCs w:val="18"/>
        </w:rPr>
        <w:br/>
      </w:r>
      <w:r w:rsidRPr="00891218">
        <w:rPr>
          <w:rStyle w:val="ControlFlowTok"/>
          <w:sz w:val="18"/>
          <w:szCs w:val="18"/>
          <w:shd w:val="clear" w:color="auto" w:fill="auto"/>
        </w:rPr>
        <w:t>for</w:t>
      </w:r>
      <w:r w:rsidRPr="00891218">
        <w:rPr>
          <w:rStyle w:val="NormalTok"/>
          <w:sz w:val="18"/>
          <w:szCs w:val="18"/>
          <w:shd w:val="clear" w:color="auto" w:fill="auto"/>
        </w:rPr>
        <w:t xml:space="preserve">(i </w:t>
      </w:r>
      <w:r w:rsidRPr="00891218">
        <w:rPr>
          <w:rStyle w:val="ControlFlowTok"/>
          <w:sz w:val="18"/>
          <w:szCs w:val="18"/>
          <w:shd w:val="clear" w:color="auto" w:fill="auto"/>
        </w:rPr>
        <w:t>in</w:t>
      </w:r>
      <w:r w:rsidRPr="00891218">
        <w:rPr>
          <w:rStyle w:val="NormalTok"/>
          <w:sz w:val="18"/>
          <w:szCs w:val="18"/>
          <w:shd w:val="clear" w:color="auto" w:fill="auto"/>
        </w:rPr>
        <w:t xml:space="preserve"> </w:t>
      </w:r>
      <w:r w:rsidRPr="00891218">
        <w:rPr>
          <w:rStyle w:val="KeywordTok"/>
          <w:sz w:val="18"/>
          <w:szCs w:val="18"/>
          <w:shd w:val="clear" w:color="auto" w:fill="auto"/>
        </w:rPr>
        <w:t>seq_along</w:t>
      </w:r>
      <w:r w:rsidRPr="00891218">
        <w:rPr>
          <w:rStyle w:val="NormalTok"/>
          <w:sz w:val="18"/>
          <w:szCs w:val="18"/>
          <w:shd w:val="clear" w:color="auto" w:fill="auto"/>
        </w:rPr>
        <w:t xml:space="preserve">(temp_var)){      </w:t>
      </w:r>
      <w:r w:rsidRPr="00891218">
        <w:rPr>
          <w:sz w:val="18"/>
          <w:szCs w:val="18"/>
        </w:rPr>
        <w:br/>
      </w:r>
      <w:r w:rsidRPr="00891218">
        <w:rPr>
          <w:rStyle w:val="NormalTok"/>
          <w:sz w:val="18"/>
          <w:szCs w:val="18"/>
          <w:shd w:val="clear" w:color="auto" w:fill="auto"/>
        </w:rPr>
        <w:t xml:space="preserve">  annual[[i]] &lt;-</w:t>
      </w:r>
      <w:r w:rsidRPr="00891218">
        <w:rPr>
          <w:rStyle w:val="StringTok"/>
          <w:sz w:val="18"/>
          <w:szCs w:val="18"/>
          <w:shd w:val="clear" w:color="auto" w:fill="auto"/>
        </w:rPr>
        <w:t xml:space="preserve"> </w:t>
      </w:r>
      <w:r w:rsidRPr="00891218">
        <w:rPr>
          <w:rStyle w:val="KeywordTok"/>
          <w:sz w:val="18"/>
          <w:szCs w:val="18"/>
          <w:shd w:val="clear" w:color="auto" w:fill="auto"/>
        </w:rPr>
        <w:t>gam</w:t>
      </w:r>
      <w:r w:rsidRPr="00891218">
        <w:rPr>
          <w:rStyle w:val="NormalTok"/>
          <w:sz w:val="18"/>
          <w:szCs w:val="18"/>
          <w:shd w:val="clear" w:color="auto" w:fill="auto"/>
        </w:rPr>
        <w:t>(</w:t>
      </w:r>
      <w:r w:rsidRPr="00891218">
        <w:rPr>
          <w:rStyle w:val="KeywordTok"/>
          <w:sz w:val="18"/>
          <w:szCs w:val="18"/>
          <w:shd w:val="clear" w:color="auto" w:fill="auto"/>
        </w:rPr>
        <w:t>formula</w:t>
      </w:r>
      <w:r w:rsidRPr="00891218">
        <w:rPr>
          <w:rStyle w:val="NormalTok"/>
          <w:sz w:val="18"/>
          <w:szCs w:val="18"/>
          <w:shd w:val="clear" w:color="auto" w:fill="auto"/>
        </w:rPr>
        <w:t>(</w:t>
      </w:r>
      <w:r w:rsidRPr="00891218">
        <w:rPr>
          <w:rStyle w:val="KeywordTok"/>
          <w:sz w:val="18"/>
          <w:szCs w:val="18"/>
          <w:shd w:val="clear" w:color="auto" w:fill="auto"/>
        </w:rPr>
        <w:t>paste0</w:t>
      </w:r>
      <w:r w:rsidRPr="00891218">
        <w:rPr>
          <w:rStyle w:val="NormalTok"/>
          <w:sz w:val="18"/>
          <w:szCs w:val="18"/>
          <w:shd w:val="clear" w:color="auto" w:fill="auto"/>
        </w:rPr>
        <w:t>(</w:t>
      </w:r>
      <w:r w:rsidRPr="00891218">
        <w:rPr>
          <w:rStyle w:val="StringTok"/>
          <w:sz w:val="18"/>
          <w:szCs w:val="18"/>
          <w:shd w:val="clear" w:color="auto" w:fill="auto"/>
        </w:rPr>
        <w:t>"temp_"</w:t>
      </w:r>
      <w:r w:rsidRPr="00891218">
        <w:rPr>
          <w:rStyle w:val="NormalTok"/>
          <w:sz w:val="18"/>
          <w:szCs w:val="18"/>
          <w:shd w:val="clear" w:color="auto" w:fill="auto"/>
        </w:rPr>
        <w:t>,temp_var[[i]],</w:t>
      </w:r>
      <w:r w:rsidRPr="00891218">
        <w:rPr>
          <w:rStyle w:val="StringTok"/>
          <w:sz w:val="18"/>
          <w:szCs w:val="18"/>
          <w:shd w:val="clear" w:color="auto" w:fill="auto"/>
        </w:rPr>
        <w:t>" ~</w:t>
      </w:r>
      <w:r w:rsidRPr="00891218">
        <w:rPr>
          <w:sz w:val="18"/>
          <w:szCs w:val="18"/>
        </w:rPr>
        <w:br/>
      </w:r>
      <w:r w:rsidRPr="00891218">
        <w:rPr>
          <w:rStyle w:val="StringTok"/>
          <w:sz w:val="18"/>
          <w:szCs w:val="18"/>
          <w:shd w:val="clear" w:color="auto" w:fill="auto"/>
        </w:rPr>
        <w:t xml:space="preserve">                                      s(dem,week) +</w:t>
      </w:r>
      <w:r w:rsidRPr="00891218">
        <w:rPr>
          <w:sz w:val="18"/>
          <w:szCs w:val="18"/>
        </w:rPr>
        <w:br/>
      </w:r>
      <w:r w:rsidRPr="00891218">
        <w:rPr>
          <w:rStyle w:val="StringTok"/>
          <w:sz w:val="18"/>
          <w:szCs w:val="18"/>
          <w:shd w:val="clear" w:color="auto" w:fill="auto"/>
        </w:rPr>
        <w:t xml:space="preserve">                                      s(ptoc,week, k= 3)+</w:t>
      </w:r>
      <w:r w:rsidRPr="00891218">
        <w:rPr>
          <w:sz w:val="18"/>
          <w:szCs w:val="18"/>
        </w:rPr>
        <w:br/>
      </w:r>
      <w:r w:rsidRPr="00891218">
        <w:rPr>
          <w:rStyle w:val="StringTok"/>
          <w:sz w:val="18"/>
          <w:szCs w:val="18"/>
          <w:shd w:val="clear" w:color="auto" w:fill="auto"/>
        </w:rPr>
        <w:t xml:space="preserve">                                      s(sum_irradiance, week) +</w:t>
      </w:r>
      <w:r w:rsidRPr="00891218">
        <w:rPr>
          <w:sz w:val="18"/>
          <w:szCs w:val="18"/>
        </w:rPr>
        <w:br/>
      </w:r>
      <w:r w:rsidRPr="00891218">
        <w:rPr>
          <w:rStyle w:val="StringTok"/>
          <w:sz w:val="18"/>
          <w:szCs w:val="18"/>
          <w:shd w:val="clear" w:color="auto" w:fill="auto"/>
        </w:rPr>
        <w:t xml:space="preserve">                                      s(tpi,week)+</w:t>
      </w:r>
      <w:r w:rsidRPr="00891218">
        <w:rPr>
          <w:sz w:val="18"/>
          <w:szCs w:val="18"/>
        </w:rPr>
        <w:br/>
      </w:r>
      <w:r w:rsidRPr="00891218">
        <w:rPr>
          <w:rStyle w:val="StringTok"/>
          <w:sz w:val="18"/>
          <w:szCs w:val="18"/>
          <w:shd w:val="clear" w:color="auto" w:fill="auto"/>
        </w:rPr>
        <w:t xml:space="preserve">                                      s(asp, week) +</w:t>
      </w:r>
      <w:r w:rsidRPr="00891218">
        <w:rPr>
          <w:sz w:val="18"/>
          <w:szCs w:val="18"/>
        </w:rPr>
        <w:br/>
      </w:r>
      <w:r w:rsidRPr="00891218">
        <w:rPr>
          <w:rStyle w:val="StringTok"/>
          <w:sz w:val="18"/>
          <w:szCs w:val="18"/>
          <w:shd w:val="clear" w:color="auto" w:fill="auto"/>
        </w:rPr>
        <w:t xml:space="preserve">                                      s(east,week) +</w:t>
      </w:r>
      <w:r w:rsidRPr="00891218">
        <w:rPr>
          <w:sz w:val="18"/>
          <w:szCs w:val="18"/>
        </w:rPr>
        <w:br/>
      </w:r>
      <w:r w:rsidRPr="00891218">
        <w:rPr>
          <w:rStyle w:val="StringTok"/>
          <w:sz w:val="18"/>
          <w:szCs w:val="18"/>
          <w:shd w:val="clear" w:color="auto" w:fill="auto"/>
        </w:rPr>
        <w:t xml:space="preserve">                                      s(yday) +</w:t>
      </w:r>
      <w:r w:rsidRPr="00891218">
        <w:rPr>
          <w:sz w:val="18"/>
          <w:szCs w:val="18"/>
        </w:rPr>
        <w:br/>
      </w:r>
      <w:r w:rsidRPr="00891218">
        <w:rPr>
          <w:rStyle w:val="StringTok"/>
          <w:sz w:val="18"/>
          <w:szCs w:val="18"/>
          <w:shd w:val="clear" w:color="auto" w:fill="auto"/>
        </w:rPr>
        <w:t xml:space="preserve">                                      month"</w:t>
      </w:r>
      <w:r w:rsidRPr="00891218">
        <w:rPr>
          <w:rStyle w:val="NormalTok"/>
          <w:sz w:val="18"/>
          <w:szCs w:val="18"/>
          <w:shd w:val="clear" w:color="auto" w:fill="auto"/>
        </w:rPr>
        <w:t xml:space="preserve">)), </w:t>
      </w:r>
      <w:r w:rsidRPr="00891218">
        <w:rPr>
          <w:sz w:val="18"/>
          <w:szCs w:val="18"/>
        </w:rPr>
        <w:br/>
      </w:r>
      <w:r w:rsidRPr="00891218">
        <w:rPr>
          <w:rStyle w:val="NormalTok"/>
          <w:sz w:val="18"/>
          <w:szCs w:val="18"/>
          <w:shd w:val="clear" w:color="auto" w:fill="auto"/>
        </w:rPr>
        <w:t xml:space="preserve">                       </w:t>
      </w:r>
      <w:r w:rsidRPr="00891218">
        <w:rPr>
          <w:rStyle w:val="DataTypeTok"/>
          <w:sz w:val="18"/>
          <w:szCs w:val="18"/>
          <w:shd w:val="clear" w:color="auto" w:fill="auto"/>
        </w:rPr>
        <w:t>data =</w:t>
      </w:r>
      <w:r w:rsidRPr="00891218">
        <w:rPr>
          <w:rStyle w:val="NormalTok"/>
          <w:sz w:val="18"/>
          <w:szCs w:val="18"/>
          <w:shd w:val="clear" w:color="auto" w:fill="auto"/>
        </w:rPr>
        <w:t xml:space="preserve"> model_df_</w:t>
      </w:r>
      <w:r w:rsidRPr="00891218">
        <w:rPr>
          <w:rStyle w:val="DecValTok"/>
          <w:sz w:val="18"/>
          <w:szCs w:val="18"/>
          <w:shd w:val="clear" w:color="auto" w:fill="auto"/>
        </w:rPr>
        <w:t>2012</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 xml:space="preserve">  annual_val[[i]] &lt;-</w:t>
      </w:r>
      <w:r w:rsidRPr="00891218">
        <w:rPr>
          <w:rStyle w:val="StringTok"/>
          <w:sz w:val="18"/>
          <w:szCs w:val="18"/>
          <w:shd w:val="clear" w:color="auto" w:fill="auto"/>
        </w:rPr>
        <w:t xml:space="preserve"> </w:t>
      </w:r>
      <w:r w:rsidRPr="00891218">
        <w:rPr>
          <w:rStyle w:val="KeywordTok"/>
          <w:sz w:val="18"/>
          <w:szCs w:val="18"/>
          <w:shd w:val="clear" w:color="auto" w:fill="auto"/>
        </w:rPr>
        <w:t>add_residuals</w:t>
      </w:r>
      <w:r w:rsidRPr="00891218">
        <w:rPr>
          <w:rStyle w:val="NormalTok"/>
          <w:sz w:val="18"/>
          <w:szCs w:val="18"/>
          <w:shd w:val="clear" w:color="auto" w:fill="auto"/>
        </w:rPr>
        <w:t>(val_df_</w:t>
      </w:r>
      <w:r w:rsidRPr="00891218">
        <w:rPr>
          <w:rStyle w:val="DecValTok"/>
          <w:sz w:val="18"/>
          <w:szCs w:val="18"/>
          <w:shd w:val="clear" w:color="auto" w:fill="auto"/>
        </w:rPr>
        <w:t>2012</w:t>
      </w:r>
      <w:r w:rsidRPr="00891218">
        <w:rPr>
          <w:rStyle w:val="NormalTok"/>
          <w:sz w:val="18"/>
          <w:szCs w:val="18"/>
          <w:shd w:val="clear" w:color="auto" w:fill="auto"/>
        </w:rPr>
        <w:t>, annual[[i]])</w:t>
      </w:r>
      <w:r>
        <w:rPr>
          <w:sz w:val="18"/>
          <w:szCs w:val="18"/>
        </w:rPr>
        <w:br/>
      </w:r>
      <w:r>
        <w:rPr>
          <w:rStyle w:val="NormalTok"/>
          <w:sz w:val="18"/>
          <w:szCs w:val="18"/>
        </w:rPr>
        <w:t xml:space="preserve">  </w:t>
      </w:r>
      <w:r>
        <w:rPr>
          <w:sz w:val="18"/>
          <w:szCs w:val="18"/>
        </w:rPr>
        <w:br/>
      </w:r>
      <w:r w:rsidRPr="00891218">
        <w:rPr>
          <w:rStyle w:val="NormalTok"/>
          <w:sz w:val="18"/>
          <w:szCs w:val="18"/>
          <w:shd w:val="clear" w:color="auto" w:fill="auto"/>
        </w:rPr>
        <w:t xml:space="preserve">  </w:t>
      </w:r>
      <w:r w:rsidRPr="00891218">
        <w:rPr>
          <w:rStyle w:val="ControlFlowTok"/>
          <w:sz w:val="18"/>
          <w:szCs w:val="18"/>
          <w:shd w:val="clear" w:color="auto" w:fill="auto"/>
        </w:rPr>
        <w:t>if</w:t>
      </w:r>
      <w:r w:rsidRPr="00891218">
        <w:rPr>
          <w:rStyle w:val="NormalTok"/>
          <w:sz w:val="18"/>
          <w:szCs w:val="18"/>
          <w:shd w:val="clear" w:color="auto" w:fill="auto"/>
        </w:rPr>
        <w:t>(</w:t>
      </w:r>
      <w:r w:rsidRPr="00891218">
        <w:rPr>
          <w:rStyle w:val="KeywordTok"/>
          <w:sz w:val="18"/>
          <w:szCs w:val="18"/>
          <w:shd w:val="clear" w:color="auto" w:fill="auto"/>
        </w:rPr>
        <w:t>is.na</w:t>
      </w:r>
      <w:r w:rsidRPr="00891218">
        <w:rPr>
          <w:rStyle w:val="NormalTok"/>
          <w:sz w:val="18"/>
          <w:szCs w:val="18"/>
          <w:shd w:val="clear" w:color="auto" w:fill="auto"/>
        </w:rPr>
        <w:t>(annual_val[[i]]</w:t>
      </w:r>
      <w:r w:rsidRPr="00891218">
        <w:rPr>
          <w:rStyle w:val="OperatorTok"/>
          <w:sz w:val="18"/>
          <w:szCs w:val="18"/>
          <w:shd w:val="clear" w:color="auto" w:fill="auto"/>
        </w:rPr>
        <w:t>$</w:t>
      </w:r>
      <w:r w:rsidRPr="00891218">
        <w:rPr>
          <w:rStyle w:val="NormalTok"/>
          <w:sz w:val="18"/>
          <w:szCs w:val="18"/>
          <w:shd w:val="clear" w:color="auto" w:fill="auto"/>
        </w:rPr>
        <w:t>abs_resid)){</w:t>
      </w:r>
      <w:r w:rsidRPr="00891218">
        <w:rPr>
          <w:sz w:val="18"/>
          <w:szCs w:val="18"/>
        </w:rPr>
        <w:br/>
      </w:r>
      <w:r w:rsidRPr="00891218">
        <w:rPr>
          <w:rStyle w:val="NormalTok"/>
          <w:sz w:val="18"/>
          <w:szCs w:val="18"/>
          <w:shd w:val="clear" w:color="auto" w:fill="auto"/>
        </w:rPr>
        <w:t xml:space="preserve">    annual[[i]] &lt;-</w:t>
      </w:r>
      <w:r w:rsidRPr="00891218">
        <w:rPr>
          <w:rStyle w:val="StringTok"/>
          <w:sz w:val="18"/>
          <w:szCs w:val="18"/>
          <w:shd w:val="clear" w:color="auto" w:fill="auto"/>
        </w:rPr>
        <w:t xml:space="preserve"> </w:t>
      </w:r>
      <w:r w:rsidRPr="00891218">
        <w:rPr>
          <w:rStyle w:val="KeywordTok"/>
          <w:sz w:val="18"/>
          <w:szCs w:val="18"/>
          <w:shd w:val="clear" w:color="auto" w:fill="auto"/>
        </w:rPr>
        <w:t>gam</w:t>
      </w:r>
      <w:r w:rsidRPr="00891218">
        <w:rPr>
          <w:rStyle w:val="NormalTok"/>
          <w:sz w:val="18"/>
          <w:szCs w:val="18"/>
          <w:shd w:val="clear" w:color="auto" w:fill="auto"/>
        </w:rPr>
        <w:t>(</w:t>
      </w:r>
      <w:r w:rsidRPr="00891218">
        <w:rPr>
          <w:rStyle w:val="KeywordTok"/>
          <w:sz w:val="18"/>
          <w:szCs w:val="18"/>
          <w:shd w:val="clear" w:color="auto" w:fill="auto"/>
        </w:rPr>
        <w:t>formula</w:t>
      </w:r>
      <w:r w:rsidRPr="00891218">
        <w:rPr>
          <w:rStyle w:val="NormalTok"/>
          <w:sz w:val="18"/>
          <w:szCs w:val="18"/>
          <w:shd w:val="clear" w:color="auto" w:fill="auto"/>
        </w:rPr>
        <w:t>(</w:t>
      </w:r>
      <w:r w:rsidRPr="00891218">
        <w:rPr>
          <w:rStyle w:val="KeywordTok"/>
          <w:sz w:val="18"/>
          <w:szCs w:val="18"/>
          <w:shd w:val="clear" w:color="auto" w:fill="auto"/>
        </w:rPr>
        <w:t>paste0</w:t>
      </w:r>
      <w:r w:rsidRPr="00891218">
        <w:rPr>
          <w:rStyle w:val="NormalTok"/>
          <w:sz w:val="18"/>
          <w:szCs w:val="18"/>
          <w:shd w:val="clear" w:color="auto" w:fill="auto"/>
        </w:rPr>
        <w:t>(</w:t>
      </w:r>
      <w:r w:rsidRPr="00891218">
        <w:rPr>
          <w:rStyle w:val="StringTok"/>
          <w:sz w:val="18"/>
          <w:szCs w:val="18"/>
          <w:shd w:val="clear" w:color="auto" w:fill="auto"/>
        </w:rPr>
        <w:t>"temp_"</w:t>
      </w:r>
      <w:r w:rsidRPr="00891218">
        <w:rPr>
          <w:rStyle w:val="NormalTok"/>
          <w:sz w:val="18"/>
          <w:szCs w:val="18"/>
          <w:shd w:val="clear" w:color="auto" w:fill="auto"/>
        </w:rPr>
        <w:t>,temp_var[[i]],</w:t>
      </w:r>
      <w:r w:rsidRPr="00891218">
        <w:rPr>
          <w:rStyle w:val="StringTok"/>
          <w:sz w:val="18"/>
          <w:szCs w:val="18"/>
          <w:shd w:val="clear" w:color="auto" w:fill="auto"/>
        </w:rPr>
        <w:t>" ~</w:t>
      </w:r>
      <w:r w:rsidRPr="00891218">
        <w:rPr>
          <w:sz w:val="18"/>
          <w:szCs w:val="18"/>
        </w:rPr>
        <w:br/>
      </w:r>
      <w:r w:rsidRPr="00891218">
        <w:rPr>
          <w:rStyle w:val="StringTok"/>
          <w:sz w:val="18"/>
          <w:szCs w:val="18"/>
          <w:shd w:val="clear" w:color="auto" w:fill="auto"/>
        </w:rPr>
        <w:t xml:space="preserve">                                        s(dem,week) +</w:t>
      </w:r>
      <w:r w:rsidRPr="00891218">
        <w:rPr>
          <w:sz w:val="18"/>
          <w:szCs w:val="18"/>
        </w:rPr>
        <w:br/>
      </w:r>
      <w:r w:rsidRPr="00891218">
        <w:rPr>
          <w:rStyle w:val="StringTok"/>
          <w:sz w:val="18"/>
          <w:szCs w:val="18"/>
          <w:shd w:val="clear" w:color="auto" w:fill="auto"/>
        </w:rPr>
        <w:t xml:space="preserve">                                        s(ptoc,week, k= 3)+</w:t>
      </w:r>
      <w:r w:rsidRPr="00891218">
        <w:rPr>
          <w:sz w:val="18"/>
          <w:szCs w:val="18"/>
        </w:rPr>
        <w:br/>
      </w:r>
      <w:r w:rsidRPr="00891218">
        <w:rPr>
          <w:rStyle w:val="StringTok"/>
          <w:sz w:val="18"/>
          <w:szCs w:val="18"/>
          <w:shd w:val="clear" w:color="auto" w:fill="auto"/>
        </w:rPr>
        <w:t xml:space="preserve">                                        s(tpi,week)+</w:t>
      </w:r>
      <w:r w:rsidRPr="00891218">
        <w:rPr>
          <w:sz w:val="18"/>
          <w:szCs w:val="18"/>
        </w:rPr>
        <w:br/>
      </w:r>
      <w:r w:rsidRPr="00891218">
        <w:rPr>
          <w:rStyle w:val="StringTok"/>
          <w:sz w:val="18"/>
          <w:szCs w:val="18"/>
          <w:shd w:val="clear" w:color="auto" w:fill="auto"/>
        </w:rPr>
        <w:t xml:space="preserve">                                        s(asp, week) +</w:t>
      </w:r>
      <w:r w:rsidRPr="00891218">
        <w:rPr>
          <w:sz w:val="18"/>
          <w:szCs w:val="18"/>
        </w:rPr>
        <w:br/>
      </w:r>
      <w:r w:rsidRPr="00891218">
        <w:rPr>
          <w:rStyle w:val="StringTok"/>
          <w:sz w:val="18"/>
          <w:szCs w:val="18"/>
          <w:shd w:val="clear" w:color="auto" w:fill="auto"/>
        </w:rPr>
        <w:t xml:space="preserve">                                        s(east,week) +</w:t>
      </w:r>
      <w:r w:rsidRPr="00891218">
        <w:rPr>
          <w:sz w:val="18"/>
          <w:szCs w:val="18"/>
        </w:rPr>
        <w:br/>
      </w:r>
      <w:r w:rsidRPr="00891218">
        <w:rPr>
          <w:rStyle w:val="StringTok"/>
          <w:sz w:val="18"/>
          <w:szCs w:val="18"/>
          <w:shd w:val="clear" w:color="auto" w:fill="auto"/>
        </w:rPr>
        <w:t xml:space="preserve">                                        s(yday) +</w:t>
      </w:r>
      <w:r w:rsidRPr="00891218">
        <w:rPr>
          <w:sz w:val="18"/>
          <w:szCs w:val="18"/>
        </w:rPr>
        <w:br/>
      </w:r>
      <w:r w:rsidRPr="00891218">
        <w:rPr>
          <w:rStyle w:val="StringTok"/>
          <w:sz w:val="18"/>
          <w:szCs w:val="18"/>
          <w:shd w:val="clear" w:color="auto" w:fill="auto"/>
        </w:rPr>
        <w:t xml:space="preserve">                                        month"</w:t>
      </w:r>
      <w:r w:rsidRPr="00891218">
        <w:rPr>
          <w:rStyle w:val="NormalTok"/>
          <w:sz w:val="18"/>
          <w:szCs w:val="18"/>
          <w:shd w:val="clear" w:color="auto" w:fill="auto"/>
        </w:rPr>
        <w:t xml:space="preserve">)), </w:t>
      </w:r>
      <w:r w:rsidRPr="00891218">
        <w:rPr>
          <w:sz w:val="18"/>
          <w:szCs w:val="18"/>
        </w:rPr>
        <w:br/>
      </w:r>
      <w:r w:rsidRPr="00891218">
        <w:rPr>
          <w:rStyle w:val="NormalTok"/>
          <w:sz w:val="18"/>
          <w:szCs w:val="18"/>
          <w:shd w:val="clear" w:color="auto" w:fill="auto"/>
        </w:rPr>
        <w:t xml:space="preserve">                         </w:t>
      </w:r>
      <w:r w:rsidRPr="00891218">
        <w:rPr>
          <w:rStyle w:val="DataTypeTok"/>
          <w:sz w:val="18"/>
          <w:szCs w:val="18"/>
          <w:shd w:val="clear" w:color="auto" w:fill="auto"/>
        </w:rPr>
        <w:t>data =</w:t>
      </w:r>
      <w:r w:rsidRPr="00891218">
        <w:rPr>
          <w:rStyle w:val="NormalTok"/>
          <w:sz w:val="18"/>
          <w:szCs w:val="18"/>
          <w:shd w:val="clear" w:color="auto" w:fill="auto"/>
        </w:rPr>
        <w:t xml:space="preserve"> model_df_</w:t>
      </w:r>
      <w:r w:rsidRPr="00891218">
        <w:rPr>
          <w:rStyle w:val="DecValTok"/>
          <w:sz w:val="18"/>
          <w:szCs w:val="18"/>
          <w:shd w:val="clear" w:color="auto" w:fill="auto"/>
        </w:rPr>
        <w:t>2012</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 xml:space="preserve">    annual_val[[i]] &lt;-</w:t>
      </w:r>
      <w:r w:rsidRPr="00891218">
        <w:rPr>
          <w:rStyle w:val="StringTok"/>
          <w:sz w:val="18"/>
          <w:szCs w:val="18"/>
          <w:shd w:val="clear" w:color="auto" w:fill="auto"/>
        </w:rPr>
        <w:t xml:space="preserve"> </w:t>
      </w:r>
      <w:r w:rsidRPr="00891218">
        <w:rPr>
          <w:rStyle w:val="KeywordTok"/>
          <w:sz w:val="18"/>
          <w:szCs w:val="18"/>
          <w:shd w:val="clear" w:color="auto" w:fill="auto"/>
        </w:rPr>
        <w:t>add_residuals</w:t>
      </w:r>
      <w:r w:rsidRPr="00891218">
        <w:rPr>
          <w:rStyle w:val="NormalTok"/>
          <w:sz w:val="18"/>
          <w:szCs w:val="18"/>
          <w:shd w:val="clear" w:color="auto" w:fill="auto"/>
        </w:rPr>
        <w:t>(val_df_</w:t>
      </w:r>
      <w:r w:rsidRPr="00891218">
        <w:rPr>
          <w:rStyle w:val="DecValTok"/>
          <w:sz w:val="18"/>
          <w:szCs w:val="18"/>
          <w:shd w:val="clear" w:color="auto" w:fill="auto"/>
        </w:rPr>
        <w:t>2012</w:t>
      </w:r>
      <w:r w:rsidRPr="00891218">
        <w:rPr>
          <w:rStyle w:val="NormalTok"/>
          <w:sz w:val="18"/>
          <w:szCs w:val="18"/>
          <w:shd w:val="clear" w:color="auto" w:fill="auto"/>
        </w:rPr>
        <w:t>, annual[[i]])</w:t>
      </w:r>
      <w:r w:rsidRPr="00891218">
        <w:rPr>
          <w:sz w:val="18"/>
          <w:szCs w:val="18"/>
        </w:rPr>
        <w:br/>
      </w:r>
      <w:r w:rsidRPr="00891218">
        <w:rPr>
          <w:rStyle w:val="NormalTok"/>
          <w:sz w:val="18"/>
          <w:szCs w:val="18"/>
          <w:shd w:val="clear" w:color="auto" w:fill="auto"/>
        </w:rPr>
        <w:t xml:space="preserve">    }</w:t>
      </w:r>
      <w:r w:rsidRPr="00891218">
        <w:rPr>
          <w:sz w:val="18"/>
          <w:szCs w:val="18"/>
        </w:rPr>
        <w:br/>
      </w:r>
      <w:r w:rsidRPr="00891218">
        <w:rPr>
          <w:rStyle w:val="NormalTok"/>
          <w:sz w:val="18"/>
          <w:szCs w:val="18"/>
          <w:shd w:val="clear" w:color="auto" w:fill="auto"/>
        </w:rPr>
        <w:t xml:space="preserve">    </w:t>
      </w:r>
      <w:r w:rsidRPr="00891218">
        <w:rPr>
          <w:rStyle w:val="ControlFlowTok"/>
          <w:sz w:val="18"/>
          <w:szCs w:val="18"/>
          <w:shd w:val="clear" w:color="auto" w:fill="auto"/>
        </w:rPr>
        <w:t>for</w:t>
      </w:r>
      <w:r w:rsidRPr="00891218">
        <w:rPr>
          <w:rStyle w:val="NormalTok"/>
          <w:sz w:val="18"/>
          <w:szCs w:val="18"/>
          <w:shd w:val="clear" w:color="auto" w:fill="auto"/>
        </w:rPr>
        <w:t xml:space="preserve">(l </w:t>
      </w:r>
      <w:r w:rsidRPr="00891218">
        <w:rPr>
          <w:rStyle w:val="ControlFlowTok"/>
          <w:sz w:val="18"/>
          <w:szCs w:val="18"/>
          <w:shd w:val="clear" w:color="auto" w:fill="auto"/>
        </w:rPr>
        <w:t>in</w:t>
      </w:r>
      <w:r w:rsidRPr="00891218">
        <w:rPr>
          <w:rStyle w:val="NormalTok"/>
          <w:sz w:val="18"/>
          <w:szCs w:val="18"/>
          <w:shd w:val="clear" w:color="auto" w:fill="auto"/>
        </w:rPr>
        <w:t xml:space="preserve"> </w:t>
      </w:r>
      <w:r w:rsidRPr="00891218">
        <w:rPr>
          <w:rStyle w:val="KeywordTok"/>
          <w:sz w:val="18"/>
          <w:szCs w:val="18"/>
          <w:shd w:val="clear" w:color="auto" w:fill="auto"/>
        </w:rPr>
        <w:t>seq_along</w:t>
      </w:r>
      <w:r w:rsidRPr="00891218">
        <w:rPr>
          <w:rStyle w:val="NormalTok"/>
          <w:sz w:val="18"/>
          <w:szCs w:val="18"/>
          <w:shd w:val="clear" w:color="auto" w:fill="auto"/>
        </w:rPr>
        <w:t>(</w:t>
      </w:r>
      <w:r w:rsidRPr="00891218">
        <w:rPr>
          <w:rStyle w:val="KeywordTok"/>
          <w:sz w:val="18"/>
          <w:szCs w:val="18"/>
          <w:shd w:val="clear" w:color="auto" w:fill="auto"/>
        </w:rPr>
        <w:t>summary</w:t>
      </w:r>
      <w:r w:rsidRPr="00891218">
        <w:rPr>
          <w:rStyle w:val="NormalTok"/>
          <w:sz w:val="18"/>
          <w:szCs w:val="18"/>
          <w:shd w:val="clear" w:color="auto" w:fill="auto"/>
        </w:rPr>
        <w:t>(annual[[i]])[[</w:t>
      </w:r>
      <w:r w:rsidRPr="00891218">
        <w:rPr>
          <w:rStyle w:val="DecValTok"/>
          <w:sz w:val="18"/>
          <w:szCs w:val="18"/>
          <w:shd w:val="clear" w:color="auto" w:fill="auto"/>
        </w:rPr>
        <w:t>7</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 xml:space="preserve">      annual_val[[i]]</w:t>
      </w:r>
      <w:r w:rsidRPr="00891218">
        <w:rPr>
          <w:rStyle w:val="OperatorTok"/>
          <w:sz w:val="18"/>
          <w:szCs w:val="18"/>
          <w:shd w:val="clear" w:color="auto" w:fill="auto"/>
        </w:rPr>
        <w:t>$</w:t>
      </w:r>
      <w:r w:rsidRPr="00891218">
        <w:rPr>
          <w:rStyle w:val="NormalTok"/>
          <w:sz w:val="18"/>
          <w:szCs w:val="18"/>
          <w:shd w:val="clear" w:color="auto" w:fill="auto"/>
        </w:rPr>
        <w:t>var_pval &lt;-</w:t>
      </w:r>
      <w:r w:rsidRPr="00891218">
        <w:rPr>
          <w:rStyle w:val="StringTok"/>
          <w:sz w:val="18"/>
          <w:szCs w:val="18"/>
          <w:shd w:val="clear" w:color="auto" w:fill="auto"/>
        </w:rPr>
        <w:t xml:space="preserve"> </w:t>
      </w:r>
      <w:r w:rsidRPr="00891218">
        <w:rPr>
          <w:rStyle w:val="KeywordTok"/>
          <w:sz w:val="18"/>
          <w:szCs w:val="18"/>
          <w:shd w:val="clear" w:color="auto" w:fill="auto"/>
        </w:rPr>
        <w:t>summary</w:t>
      </w:r>
      <w:r w:rsidRPr="00891218">
        <w:rPr>
          <w:rStyle w:val="NormalTok"/>
          <w:sz w:val="18"/>
          <w:szCs w:val="18"/>
          <w:shd w:val="clear" w:color="auto" w:fill="auto"/>
        </w:rPr>
        <w:t>(annual[[i]])[[</w:t>
      </w:r>
      <w:r w:rsidRPr="00891218">
        <w:rPr>
          <w:rStyle w:val="DecValTok"/>
          <w:sz w:val="18"/>
          <w:szCs w:val="18"/>
          <w:shd w:val="clear" w:color="auto" w:fill="auto"/>
        </w:rPr>
        <w:t>8</w:t>
      </w:r>
      <w:r w:rsidRPr="00891218">
        <w:rPr>
          <w:rStyle w:val="NormalTok"/>
          <w:sz w:val="18"/>
          <w:szCs w:val="18"/>
          <w:shd w:val="clear" w:color="auto" w:fill="auto"/>
        </w:rPr>
        <w:t>]][[l]]</w:t>
      </w:r>
      <w:r w:rsidRPr="00891218">
        <w:rPr>
          <w:sz w:val="18"/>
          <w:szCs w:val="18"/>
        </w:rPr>
        <w:br/>
      </w:r>
      <w:r w:rsidRPr="00891218">
        <w:rPr>
          <w:rStyle w:val="NormalTok"/>
          <w:sz w:val="18"/>
          <w:szCs w:val="18"/>
          <w:shd w:val="clear" w:color="auto" w:fill="auto"/>
        </w:rPr>
        <w:t xml:space="preserve">      </w:t>
      </w:r>
      <w:r w:rsidRPr="00891218">
        <w:rPr>
          <w:rStyle w:val="KeywordTok"/>
          <w:sz w:val="18"/>
          <w:szCs w:val="18"/>
          <w:shd w:val="clear" w:color="auto" w:fill="auto"/>
        </w:rPr>
        <w:t>names</w:t>
      </w:r>
      <w:r w:rsidRPr="00891218">
        <w:rPr>
          <w:rStyle w:val="NormalTok"/>
          <w:sz w:val="18"/>
          <w:szCs w:val="18"/>
          <w:shd w:val="clear" w:color="auto" w:fill="auto"/>
        </w:rPr>
        <w:t>(annual_val[[i]])[</w:t>
      </w:r>
      <w:r w:rsidRPr="00891218">
        <w:rPr>
          <w:rStyle w:val="KeywordTok"/>
          <w:sz w:val="18"/>
          <w:szCs w:val="18"/>
          <w:shd w:val="clear" w:color="auto" w:fill="auto"/>
        </w:rPr>
        <w:t>names</w:t>
      </w:r>
      <w:r w:rsidRPr="00891218">
        <w:rPr>
          <w:rStyle w:val="NormalTok"/>
          <w:sz w:val="18"/>
          <w:szCs w:val="18"/>
          <w:shd w:val="clear" w:color="auto" w:fill="auto"/>
        </w:rPr>
        <w:t xml:space="preserve">(annual_val[[i]]) </w:t>
      </w:r>
      <w:r w:rsidRPr="00891218">
        <w:rPr>
          <w:rStyle w:val="OperatorTok"/>
          <w:sz w:val="18"/>
          <w:szCs w:val="18"/>
          <w:shd w:val="clear" w:color="auto" w:fill="auto"/>
        </w:rPr>
        <w:t>==</w:t>
      </w:r>
      <w:r w:rsidRPr="00891218">
        <w:rPr>
          <w:rStyle w:val="StringTok"/>
          <w:sz w:val="18"/>
          <w:szCs w:val="18"/>
          <w:shd w:val="clear" w:color="auto" w:fill="auto"/>
        </w:rPr>
        <w:t xml:space="preserve"> "var_pval"</w:t>
      </w:r>
      <w:r w:rsidRPr="00891218">
        <w:rPr>
          <w:rStyle w:val="NormalTok"/>
          <w:sz w:val="18"/>
          <w:szCs w:val="18"/>
          <w:shd w:val="clear" w:color="auto" w:fill="auto"/>
        </w:rPr>
        <w:t>] &lt;-</w:t>
      </w:r>
      <w:r w:rsidRPr="00891218">
        <w:rPr>
          <w:rStyle w:val="StringTok"/>
          <w:sz w:val="18"/>
          <w:szCs w:val="18"/>
          <w:shd w:val="clear" w:color="auto" w:fill="auto"/>
        </w:rPr>
        <w:t xml:space="preserve"> </w:t>
      </w:r>
      <w:r w:rsidRPr="00891218">
        <w:rPr>
          <w:rStyle w:val="KeywordTok"/>
          <w:sz w:val="18"/>
          <w:szCs w:val="18"/>
          <w:shd w:val="clear" w:color="auto" w:fill="auto"/>
        </w:rPr>
        <w:t>names</w:t>
      </w:r>
      <w:r w:rsidRPr="00891218">
        <w:rPr>
          <w:rStyle w:val="NormalTok"/>
          <w:sz w:val="18"/>
          <w:szCs w:val="18"/>
          <w:shd w:val="clear" w:color="auto" w:fill="auto"/>
        </w:rPr>
        <w:t>(</w:t>
      </w:r>
      <w:r w:rsidRPr="00891218">
        <w:rPr>
          <w:rStyle w:val="KeywordTok"/>
          <w:sz w:val="18"/>
          <w:szCs w:val="18"/>
          <w:shd w:val="clear" w:color="auto" w:fill="auto"/>
        </w:rPr>
        <w:t>summary</w:t>
      </w:r>
      <w:r w:rsidRPr="00891218">
        <w:rPr>
          <w:rStyle w:val="NormalTok"/>
          <w:sz w:val="18"/>
          <w:szCs w:val="18"/>
          <w:shd w:val="clear" w:color="auto" w:fill="auto"/>
        </w:rPr>
        <w:t>(annual[[i]])[[</w:t>
      </w:r>
      <w:r w:rsidRPr="00891218">
        <w:rPr>
          <w:rStyle w:val="DecValTok"/>
          <w:sz w:val="18"/>
          <w:szCs w:val="18"/>
          <w:shd w:val="clear" w:color="auto" w:fill="auto"/>
        </w:rPr>
        <w:t>7</w:t>
      </w:r>
      <w:r w:rsidRPr="00891218">
        <w:rPr>
          <w:rStyle w:val="NormalTok"/>
          <w:sz w:val="18"/>
          <w:szCs w:val="18"/>
          <w:shd w:val="clear" w:color="auto" w:fill="auto"/>
        </w:rPr>
        <w:t>]])[[l]]</w:t>
      </w:r>
      <w:r w:rsidRPr="00891218">
        <w:rPr>
          <w:sz w:val="18"/>
          <w:szCs w:val="18"/>
        </w:rPr>
        <w:br/>
      </w:r>
      <w:r w:rsidRPr="00891218">
        <w:rPr>
          <w:rStyle w:val="NormalTok"/>
          <w:sz w:val="18"/>
          <w:szCs w:val="18"/>
          <w:shd w:val="clear" w:color="auto" w:fill="auto"/>
        </w:rPr>
        <w:t xml:space="preserve">    }</w:t>
      </w:r>
      <w:r w:rsidRPr="00891218">
        <w:rPr>
          <w:sz w:val="18"/>
          <w:szCs w:val="18"/>
        </w:rPr>
        <w:br/>
      </w:r>
      <w:r w:rsidRPr="00891218">
        <w:rPr>
          <w:rStyle w:val="NormalTok"/>
          <w:sz w:val="18"/>
          <w:szCs w:val="18"/>
          <w:shd w:val="clear" w:color="auto" w:fill="auto"/>
        </w:rPr>
        <w:t xml:space="preserve">    annual_val[[i]]</w:t>
      </w:r>
      <w:r w:rsidRPr="00891218">
        <w:rPr>
          <w:rStyle w:val="OperatorTok"/>
          <w:sz w:val="18"/>
          <w:szCs w:val="18"/>
          <w:shd w:val="clear" w:color="auto" w:fill="auto"/>
        </w:rPr>
        <w:t>$</w:t>
      </w:r>
      <w:r w:rsidRPr="00891218">
        <w:rPr>
          <w:rStyle w:val="NormalTok"/>
          <w:sz w:val="18"/>
          <w:szCs w:val="18"/>
          <w:shd w:val="clear" w:color="auto" w:fill="auto"/>
        </w:rPr>
        <w:t>timeframe &lt;-</w:t>
      </w:r>
      <w:r w:rsidRPr="00891218">
        <w:rPr>
          <w:rStyle w:val="StringTok"/>
          <w:sz w:val="18"/>
          <w:szCs w:val="18"/>
          <w:shd w:val="clear" w:color="auto" w:fill="auto"/>
        </w:rPr>
        <w:t xml:space="preserve"> "Annual"</w:t>
      </w:r>
      <w:r w:rsidRPr="00891218">
        <w:rPr>
          <w:sz w:val="18"/>
          <w:szCs w:val="18"/>
        </w:rPr>
        <w:br/>
      </w:r>
      <w:r w:rsidRPr="00891218">
        <w:rPr>
          <w:rStyle w:val="NormalTok"/>
          <w:sz w:val="18"/>
          <w:szCs w:val="18"/>
          <w:shd w:val="clear" w:color="auto" w:fill="auto"/>
        </w:rPr>
        <w:t xml:space="preserve">    annual_val[[i]]</w:t>
      </w:r>
      <w:r w:rsidRPr="00891218">
        <w:rPr>
          <w:rStyle w:val="OperatorTok"/>
          <w:sz w:val="18"/>
          <w:szCs w:val="18"/>
          <w:shd w:val="clear" w:color="auto" w:fill="auto"/>
        </w:rPr>
        <w:t>$</w:t>
      </w:r>
      <w:r w:rsidRPr="00891218">
        <w:rPr>
          <w:rStyle w:val="NormalTok"/>
          <w:sz w:val="18"/>
          <w:szCs w:val="18"/>
          <w:shd w:val="clear" w:color="auto" w:fill="auto"/>
        </w:rPr>
        <w:t>temp_var &lt;-</w:t>
      </w:r>
      <w:r w:rsidRPr="00891218">
        <w:rPr>
          <w:rStyle w:val="StringTok"/>
          <w:sz w:val="18"/>
          <w:szCs w:val="18"/>
          <w:shd w:val="clear" w:color="auto" w:fill="auto"/>
        </w:rPr>
        <w:t xml:space="preserve"> </w:t>
      </w:r>
      <w:r w:rsidRPr="00891218">
        <w:rPr>
          <w:rStyle w:val="NormalTok"/>
          <w:sz w:val="18"/>
          <w:szCs w:val="18"/>
          <w:shd w:val="clear" w:color="auto" w:fill="auto"/>
        </w:rPr>
        <w:t>temp_var[[i]]</w:t>
      </w:r>
      <w:r w:rsidRPr="00891218">
        <w:rPr>
          <w:sz w:val="18"/>
          <w:szCs w:val="18"/>
        </w:rPr>
        <w:br/>
      </w:r>
      <w:r w:rsidRPr="00891218">
        <w:rPr>
          <w:rStyle w:val="NormalTok"/>
          <w:sz w:val="18"/>
          <w:szCs w:val="18"/>
          <w:shd w:val="clear" w:color="auto" w:fill="auto"/>
        </w:rPr>
        <w:t xml:space="preserve">    annual_val[[i]]</w:t>
      </w:r>
      <w:r w:rsidRPr="00891218">
        <w:rPr>
          <w:rStyle w:val="OperatorTok"/>
          <w:sz w:val="18"/>
          <w:szCs w:val="18"/>
          <w:shd w:val="clear" w:color="auto" w:fill="auto"/>
        </w:rPr>
        <w:t>$</w:t>
      </w:r>
      <w:r w:rsidRPr="00891218">
        <w:rPr>
          <w:rStyle w:val="NormalTok"/>
          <w:sz w:val="18"/>
          <w:szCs w:val="18"/>
          <w:shd w:val="clear" w:color="auto" w:fill="auto"/>
        </w:rPr>
        <w:t>gcv &lt;-</w:t>
      </w:r>
      <w:r w:rsidRPr="00891218">
        <w:rPr>
          <w:rStyle w:val="StringTok"/>
          <w:sz w:val="18"/>
          <w:szCs w:val="18"/>
          <w:shd w:val="clear" w:color="auto" w:fill="auto"/>
        </w:rPr>
        <w:t xml:space="preserve"> </w:t>
      </w:r>
      <w:r w:rsidRPr="00891218">
        <w:rPr>
          <w:rStyle w:val="NormalTok"/>
          <w:sz w:val="18"/>
          <w:szCs w:val="18"/>
          <w:shd w:val="clear" w:color="auto" w:fill="auto"/>
        </w:rPr>
        <w:t>annual[[i]]</w:t>
      </w:r>
      <w:r w:rsidRPr="00891218">
        <w:rPr>
          <w:rStyle w:val="OperatorTok"/>
          <w:sz w:val="18"/>
          <w:szCs w:val="18"/>
          <w:shd w:val="clear" w:color="auto" w:fill="auto"/>
        </w:rPr>
        <w:t>$</w:t>
      </w:r>
      <w:r w:rsidRPr="00891218">
        <w:rPr>
          <w:rStyle w:val="NormalTok"/>
          <w:sz w:val="18"/>
          <w:szCs w:val="18"/>
          <w:shd w:val="clear" w:color="auto" w:fill="auto"/>
        </w:rPr>
        <w:t>gcv.ubre</w:t>
      </w:r>
      <w:r w:rsidRPr="00891218">
        <w:rPr>
          <w:sz w:val="18"/>
          <w:szCs w:val="18"/>
        </w:rPr>
        <w:br/>
      </w:r>
      <w:r w:rsidRPr="00891218">
        <w:rPr>
          <w:rStyle w:val="NormalTok"/>
          <w:sz w:val="18"/>
          <w:szCs w:val="18"/>
          <w:shd w:val="clear" w:color="auto" w:fill="auto"/>
        </w:rPr>
        <w:t xml:space="preserve">    annual_val[[i]]</w:t>
      </w:r>
      <w:r w:rsidRPr="00891218">
        <w:rPr>
          <w:rStyle w:val="OperatorTok"/>
          <w:sz w:val="18"/>
          <w:szCs w:val="18"/>
          <w:shd w:val="clear" w:color="auto" w:fill="auto"/>
        </w:rPr>
        <w:t>$</w:t>
      </w:r>
      <w:r w:rsidRPr="00891218">
        <w:rPr>
          <w:rStyle w:val="NormalTok"/>
          <w:sz w:val="18"/>
          <w:szCs w:val="18"/>
          <w:shd w:val="clear" w:color="auto" w:fill="auto"/>
        </w:rPr>
        <w:t>rsq &lt;-</w:t>
      </w:r>
      <w:r w:rsidRPr="00891218">
        <w:rPr>
          <w:rStyle w:val="StringTok"/>
          <w:sz w:val="18"/>
          <w:szCs w:val="18"/>
          <w:shd w:val="clear" w:color="auto" w:fill="auto"/>
        </w:rPr>
        <w:t xml:space="preserve"> </w:t>
      </w:r>
      <w:r w:rsidRPr="00891218">
        <w:rPr>
          <w:rStyle w:val="KeywordTok"/>
          <w:sz w:val="18"/>
          <w:szCs w:val="18"/>
          <w:shd w:val="clear" w:color="auto" w:fill="auto"/>
        </w:rPr>
        <w:t>summary</w:t>
      </w:r>
      <w:r w:rsidRPr="00891218">
        <w:rPr>
          <w:rStyle w:val="NormalTok"/>
          <w:sz w:val="18"/>
          <w:szCs w:val="18"/>
          <w:shd w:val="clear" w:color="auto" w:fill="auto"/>
        </w:rPr>
        <w:t>(annual[[i]])[[</w:t>
      </w:r>
      <w:r w:rsidRPr="00891218">
        <w:rPr>
          <w:rStyle w:val="DecValTok"/>
          <w:sz w:val="18"/>
          <w:szCs w:val="18"/>
          <w:shd w:val="clear" w:color="auto" w:fill="auto"/>
        </w:rPr>
        <w:t>10</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 xml:space="preserve">    annual_val[[i]]</w:t>
      </w:r>
      <w:r w:rsidRPr="00891218">
        <w:rPr>
          <w:rStyle w:val="OperatorTok"/>
          <w:sz w:val="18"/>
          <w:szCs w:val="18"/>
          <w:shd w:val="clear" w:color="auto" w:fill="auto"/>
        </w:rPr>
        <w:t>$</w:t>
      </w:r>
      <w:r w:rsidRPr="00891218">
        <w:rPr>
          <w:rStyle w:val="NormalTok"/>
          <w:sz w:val="18"/>
          <w:szCs w:val="18"/>
          <w:shd w:val="clear" w:color="auto" w:fill="auto"/>
        </w:rPr>
        <w:t>knots &lt;-</w:t>
      </w:r>
      <w:r w:rsidRPr="00891218">
        <w:rPr>
          <w:rStyle w:val="StringTok"/>
          <w:sz w:val="18"/>
          <w:szCs w:val="18"/>
          <w:shd w:val="clear" w:color="auto" w:fill="auto"/>
        </w:rPr>
        <w:t xml:space="preserve"> "No limit"</w:t>
      </w:r>
      <w:r w:rsidRPr="00891218">
        <w:rPr>
          <w:sz w:val="18"/>
          <w:szCs w:val="18"/>
        </w:rPr>
        <w:br/>
      </w:r>
      <w:r w:rsidRPr="00891218">
        <w:rPr>
          <w:rStyle w:val="NormalTok"/>
          <w:sz w:val="18"/>
          <w:szCs w:val="18"/>
          <w:shd w:val="clear" w:color="auto" w:fill="auto"/>
        </w:rPr>
        <w:t xml:space="preserve">    annual_val[[i]]</w:t>
      </w:r>
      <w:r w:rsidRPr="00891218">
        <w:rPr>
          <w:rStyle w:val="OperatorTok"/>
          <w:sz w:val="18"/>
          <w:szCs w:val="18"/>
          <w:shd w:val="clear" w:color="auto" w:fill="auto"/>
        </w:rPr>
        <w:t>$</w:t>
      </w:r>
      <w:r w:rsidRPr="00891218">
        <w:rPr>
          <w:rStyle w:val="NormalTok"/>
          <w:sz w:val="18"/>
          <w:szCs w:val="18"/>
          <w:shd w:val="clear" w:color="auto" w:fill="auto"/>
        </w:rPr>
        <w:t>dev &lt;-</w:t>
      </w:r>
      <w:r w:rsidRPr="00891218">
        <w:rPr>
          <w:rStyle w:val="StringTok"/>
          <w:sz w:val="18"/>
          <w:szCs w:val="18"/>
          <w:shd w:val="clear" w:color="auto" w:fill="auto"/>
        </w:rPr>
        <w:t xml:space="preserve"> </w:t>
      </w:r>
      <w:r w:rsidRPr="00891218">
        <w:rPr>
          <w:rStyle w:val="KeywordTok"/>
          <w:sz w:val="18"/>
          <w:szCs w:val="18"/>
          <w:shd w:val="clear" w:color="auto" w:fill="auto"/>
        </w:rPr>
        <w:t>summary</w:t>
      </w:r>
      <w:r w:rsidRPr="00891218">
        <w:rPr>
          <w:rStyle w:val="NormalTok"/>
          <w:sz w:val="18"/>
          <w:szCs w:val="18"/>
          <w:shd w:val="clear" w:color="auto" w:fill="auto"/>
        </w:rPr>
        <w:t>(annual[[i]])[[</w:t>
      </w:r>
      <w:r w:rsidRPr="00891218">
        <w:rPr>
          <w:rStyle w:val="DecValTok"/>
          <w:sz w:val="18"/>
          <w:szCs w:val="18"/>
          <w:shd w:val="clear" w:color="auto" w:fill="auto"/>
        </w:rPr>
        <w:t>14</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 xml:space="preserve">    annual_val[[i]]</w:t>
      </w:r>
      <w:r w:rsidRPr="00891218">
        <w:rPr>
          <w:rStyle w:val="OperatorTok"/>
          <w:sz w:val="18"/>
          <w:szCs w:val="18"/>
          <w:shd w:val="clear" w:color="auto" w:fill="auto"/>
        </w:rPr>
        <w:t>$</w:t>
      </w:r>
      <w:r w:rsidRPr="00891218">
        <w:rPr>
          <w:rStyle w:val="NormalTok"/>
          <w:sz w:val="18"/>
          <w:szCs w:val="18"/>
          <w:shd w:val="clear" w:color="auto" w:fill="auto"/>
        </w:rPr>
        <w:t>abs_resid &lt;-</w:t>
      </w:r>
      <w:r w:rsidRPr="00891218">
        <w:rPr>
          <w:rStyle w:val="StringTok"/>
          <w:sz w:val="18"/>
          <w:szCs w:val="18"/>
          <w:shd w:val="clear" w:color="auto" w:fill="auto"/>
        </w:rPr>
        <w:t xml:space="preserve"> </w:t>
      </w:r>
      <w:r w:rsidRPr="00891218">
        <w:rPr>
          <w:rStyle w:val="KeywordTok"/>
          <w:sz w:val="18"/>
          <w:szCs w:val="18"/>
          <w:shd w:val="clear" w:color="auto" w:fill="auto"/>
        </w:rPr>
        <w:t>abs</w:t>
      </w:r>
      <w:r w:rsidRPr="00891218">
        <w:rPr>
          <w:rStyle w:val="NormalTok"/>
          <w:sz w:val="18"/>
          <w:szCs w:val="18"/>
          <w:shd w:val="clear" w:color="auto" w:fill="auto"/>
        </w:rPr>
        <w:t>(annual_val[[i]]</w:t>
      </w:r>
      <w:r w:rsidRPr="00891218">
        <w:rPr>
          <w:rStyle w:val="OperatorTok"/>
          <w:sz w:val="18"/>
          <w:szCs w:val="18"/>
          <w:shd w:val="clear" w:color="auto" w:fill="auto"/>
        </w:rPr>
        <w:t>$</w:t>
      </w:r>
      <w:r w:rsidRPr="00891218">
        <w:rPr>
          <w:rStyle w:val="NormalTok"/>
          <w:sz w:val="18"/>
          <w:szCs w:val="18"/>
          <w:shd w:val="clear" w:color="auto" w:fill="auto"/>
        </w:rPr>
        <w:t>resid)</w:t>
      </w:r>
      <w:r w:rsidRPr="00891218">
        <w:rPr>
          <w:sz w:val="18"/>
          <w:szCs w:val="18"/>
        </w:rPr>
        <w:br/>
      </w:r>
      <w:r w:rsidRPr="00891218">
        <w:rPr>
          <w:rStyle w:val="NormalTok"/>
          <w:sz w:val="18"/>
          <w:szCs w:val="18"/>
          <w:shd w:val="clear" w:color="auto" w:fill="auto"/>
        </w:rPr>
        <w:t xml:space="preserve">    }</w:t>
      </w:r>
      <w:r w:rsidRPr="00891218">
        <w:rPr>
          <w:sz w:val="18"/>
          <w:szCs w:val="18"/>
        </w:rPr>
        <w:br/>
      </w:r>
      <w:r>
        <w:rPr>
          <w:sz w:val="18"/>
          <w:szCs w:val="18"/>
        </w:rPr>
        <w:br/>
      </w:r>
      <w:r>
        <w:rPr>
          <w:sz w:val="18"/>
          <w:szCs w:val="18"/>
        </w:rPr>
        <w:br/>
      </w:r>
      <w:r w:rsidRPr="00891218">
        <w:rPr>
          <w:rStyle w:val="NormalTok"/>
          <w:sz w:val="18"/>
          <w:szCs w:val="18"/>
          <w:shd w:val="clear" w:color="auto" w:fill="auto"/>
        </w:rPr>
        <w:t>##### Monthly Timeframe #####</w:t>
      </w:r>
      <w:r w:rsidRPr="00891218">
        <w:rPr>
          <w:sz w:val="18"/>
          <w:szCs w:val="18"/>
        </w:rPr>
        <w:br/>
      </w:r>
      <w:r w:rsidRPr="00891218">
        <w:rPr>
          <w:rStyle w:val="CommentTok"/>
          <w:sz w:val="18"/>
          <w:szCs w:val="18"/>
          <w:shd w:val="clear" w:color="auto" w:fill="auto"/>
        </w:rPr>
        <w:t># Create list of three dataframes</w:t>
      </w:r>
      <w:r w:rsidRPr="00891218">
        <w:rPr>
          <w:sz w:val="18"/>
          <w:szCs w:val="18"/>
        </w:rPr>
        <w:br/>
      </w:r>
      <w:r w:rsidRPr="00891218">
        <w:rPr>
          <w:rStyle w:val="NormalTok"/>
          <w:sz w:val="18"/>
          <w:szCs w:val="18"/>
          <w:shd w:val="clear" w:color="auto" w:fill="auto"/>
        </w:rPr>
        <w:t>monthly_val_list &lt;-</w:t>
      </w:r>
      <w:r w:rsidRPr="00891218">
        <w:rPr>
          <w:rStyle w:val="StringTok"/>
          <w:sz w:val="18"/>
          <w:szCs w:val="18"/>
          <w:shd w:val="clear" w:color="auto" w:fill="auto"/>
        </w:rPr>
        <w:t xml:space="preserve"> </w:t>
      </w:r>
      <w:r w:rsidRPr="00891218">
        <w:rPr>
          <w:rStyle w:val="KeywordTok"/>
          <w:sz w:val="18"/>
          <w:szCs w:val="18"/>
          <w:shd w:val="clear" w:color="auto" w:fill="auto"/>
        </w:rPr>
        <w:t>list</w:t>
      </w:r>
      <w:r w:rsidRPr="00891218">
        <w:rPr>
          <w:rStyle w:val="NormalTok"/>
          <w:sz w:val="18"/>
          <w:szCs w:val="18"/>
          <w:shd w:val="clear" w:color="auto" w:fill="auto"/>
        </w:rPr>
        <w:t>()</w:t>
      </w:r>
      <w:r w:rsidRPr="00891218">
        <w:rPr>
          <w:sz w:val="18"/>
          <w:szCs w:val="18"/>
        </w:rPr>
        <w:br/>
      </w:r>
      <w:r w:rsidRPr="00891218">
        <w:rPr>
          <w:rStyle w:val="CommentTok"/>
          <w:sz w:val="18"/>
          <w:szCs w:val="18"/>
          <w:shd w:val="clear" w:color="auto" w:fill="auto"/>
        </w:rPr>
        <w:t># Loop over each option: min, max and mean</w:t>
      </w:r>
      <w:r w:rsidRPr="00891218">
        <w:rPr>
          <w:sz w:val="18"/>
          <w:szCs w:val="18"/>
        </w:rPr>
        <w:br/>
      </w:r>
      <w:r w:rsidRPr="00891218">
        <w:rPr>
          <w:rStyle w:val="ControlFlowTok"/>
          <w:sz w:val="18"/>
          <w:szCs w:val="18"/>
          <w:shd w:val="clear" w:color="auto" w:fill="auto"/>
        </w:rPr>
        <w:t>for</w:t>
      </w:r>
      <w:r w:rsidRPr="00891218">
        <w:rPr>
          <w:rStyle w:val="NormalTok"/>
          <w:sz w:val="18"/>
          <w:szCs w:val="18"/>
          <w:shd w:val="clear" w:color="auto" w:fill="auto"/>
        </w:rPr>
        <w:t xml:space="preserve">(i </w:t>
      </w:r>
      <w:r w:rsidRPr="00891218">
        <w:rPr>
          <w:rStyle w:val="ControlFlowTok"/>
          <w:sz w:val="18"/>
          <w:szCs w:val="18"/>
          <w:shd w:val="clear" w:color="auto" w:fill="auto"/>
        </w:rPr>
        <w:t>in</w:t>
      </w:r>
      <w:r w:rsidRPr="00891218">
        <w:rPr>
          <w:rStyle w:val="NormalTok"/>
          <w:sz w:val="18"/>
          <w:szCs w:val="18"/>
          <w:shd w:val="clear" w:color="auto" w:fill="auto"/>
        </w:rPr>
        <w:t xml:space="preserve"> </w:t>
      </w:r>
      <w:r w:rsidRPr="00891218">
        <w:rPr>
          <w:rStyle w:val="KeywordTok"/>
          <w:sz w:val="18"/>
          <w:szCs w:val="18"/>
          <w:shd w:val="clear" w:color="auto" w:fill="auto"/>
        </w:rPr>
        <w:t>seq_along</w:t>
      </w:r>
      <w:r w:rsidRPr="00891218">
        <w:rPr>
          <w:rStyle w:val="NormalTok"/>
          <w:sz w:val="18"/>
          <w:szCs w:val="18"/>
          <w:shd w:val="clear" w:color="auto" w:fill="auto"/>
        </w:rPr>
        <w:t>(temp_var)){</w:t>
      </w:r>
      <w:r w:rsidRPr="00891218">
        <w:rPr>
          <w:sz w:val="18"/>
          <w:szCs w:val="18"/>
        </w:rPr>
        <w:br/>
      </w:r>
      <w:r w:rsidRPr="00891218">
        <w:rPr>
          <w:rStyle w:val="NormalTok"/>
          <w:sz w:val="18"/>
          <w:szCs w:val="18"/>
          <w:shd w:val="clear" w:color="auto" w:fill="auto"/>
        </w:rPr>
        <w:t xml:space="preserve">  monthly_val_list[[i]] &lt;-</w:t>
      </w:r>
      <w:r w:rsidRPr="00891218">
        <w:rPr>
          <w:rStyle w:val="StringTok"/>
          <w:sz w:val="18"/>
          <w:szCs w:val="18"/>
          <w:shd w:val="clear" w:color="auto" w:fill="auto"/>
        </w:rPr>
        <w:t xml:space="preserve"> </w:t>
      </w:r>
      <w:r w:rsidRPr="00891218">
        <w:rPr>
          <w:rStyle w:val="KeywordTok"/>
          <w:sz w:val="18"/>
          <w:szCs w:val="18"/>
          <w:shd w:val="clear" w:color="auto" w:fill="auto"/>
        </w:rPr>
        <w:t>validate_monthly_GAMs</w:t>
      </w:r>
      <w:r w:rsidRPr="00891218">
        <w:rPr>
          <w:rStyle w:val="NormalTok"/>
          <w:sz w:val="18"/>
          <w:szCs w:val="18"/>
          <w:shd w:val="clear" w:color="auto" w:fill="auto"/>
        </w:rPr>
        <w:t>(</w:t>
      </w:r>
      <w:r w:rsidRPr="00891218">
        <w:rPr>
          <w:rStyle w:val="DataTypeTok"/>
          <w:sz w:val="18"/>
          <w:szCs w:val="18"/>
          <w:shd w:val="clear" w:color="auto" w:fill="auto"/>
        </w:rPr>
        <w:t>model_stations_df =</w:t>
      </w:r>
      <w:r w:rsidRPr="00891218">
        <w:rPr>
          <w:rStyle w:val="NormalTok"/>
          <w:sz w:val="18"/>
          <w:szCs w:val="18"/>
          <w:shd w:val="clear" w:color="auto" w:fill="auto"/>
        </w:rPr>
        <w:t xml:space="preserve"> model_stations_df,</w:t>
      </w:r>
      <w:r w:rsidRPr="00891218">
        <w:rPr>
          <w:sz w:val="18"/>
          <w:szCs w:val="18"/>
        </w:rPr>
        <w:br/>
      </w:r>
      <w:r w:rsidRPr="00891218">
        <w:rPr>
          <w:rStyle w:val="NormalTok"/>
          <w:sz w:val="18"/>
          <w:szCs w:val="18"/>
          <w:shd w:val="clear" w:color="auto" w:fill="auto"/>
        </w:rPr>
        <w:t xml:space="preserve">                                            </w:t>
      </w:r>
      <w:r w:rsidRPr="00891218">
        <w:rPr>
          <w:rStyle w:val="DataTypeTok"/>
          <w:sz w:val="18"/>
          <w:szCs w:val="18"/>
          <w:shd w:val="clear" w:color="auto" w:fill="auto"/>
        </w:rPr>
        <w:t>val_stations_df =</w:t>
      </w:r>
      <w:r w:rsidRPr="00891218">
        <w:rPr>
          <w:rStyle w:val="NormalTok"/>
          <w:sz w:val="18"/>
          <w:szCs w:val="18"/>
          <w:shd w:val="clear" w:color="auto" w:fill="auto"/>
        </w:rPr>
        <w:t xml:space="preserve"> val_stations_df,</w:t>
      </w:r>
      <w:r w:rsidRPr="00891218">
        <w:rPr>
          <w:sz w:val="18"/>
          <w:szCs w:val="18"/>
        </w:rPr>
        <w:br/>
      </w:r>
      <w:r w:rsidRPr="00891218">
        <w:rPr>
          <w:rStyle w:val="NormalTok"/>
          <w:sz w:val="18"/>
          <w:szCs w:val="18"/>
          <w:shd w:val="clear" w:color="auto" w:fill="auto"/>
        </w:rPr>
        <w:t xml:space="preserve">                                            </w:t>
      </w:r>
      <w:r w:rsidRPr="00891218">
        <w:rPr>
          <w:rStyle w:val="DataTypeTok"/>
          <w:sz w:val="18"/>
          <w:szCs w:val="18"/>
          <w:shd w:val="clear" w:color="auto" w:fill="auto"/>
        </w:rPr>
        <w:t>years =</w:t>
      </w:r>
      <w:r w:rsidRPr="00891218">
        <w:rPr>
          <w:rStyle w:val="NormalTok"/>
          <w:sz w:val="18"/>
          <w:szCs w:val="18"/>
          <w:shd w:val="clear" w:color="auto" w:fill="auto"/>
        </w:rPr>
        <w:t xml:space="preserve"> </w:t>
      </w:r>
      <w:r w:rsidRPr="00891218">
        <w:rPr>
          <w:rStyle w:val="DecValTok"/>
          <w:sz w:val="18"/>
          <w:szCs w:val="18"/>
          <w:shd w:val="clear" w:color="auto" w:fill="auto"/>
        </w:rPr>
        <w:t>2012</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 xml:space="preserve">                                            </w:t>
      </w:r>
      <w:r w:rsidRPr="00891218">
        <w:rPr>
          <w:rStyle w:val="DataTypeTok"/>
          <w:sz w:val="18"/>
          <w:szCs w:val="18"/>
          <w:shd w:val="clear" w:color="auto" w:fill="auto"/>
        </w:rPr>
        <w:t>months =</w:t>
      </w:r>
      <w:r w:rsidRPr="00891218">
        <w:rPr>
          <w:rStyle w:val="NormalTok"/>
          <w:sz w:val="18"/>
          <w:szCs w:val="18"/>
          <w:shd w:val="clear" w:color="auto" w:fill="auto"/>
        </w:rPr>
        <w:t xml:space="preserve"> </w:t>
      </w:r>
      <w:r w:rsidRPr="00891218">
        <w:rPr>
          <w:rStyle w:val="DecValTok"/>
          <w:sz w:val="18"/>
          <w:szCs w:val="18"/>
          <w:shd w:val="clear" w:color="auto" w:fill="auto"/>
        </w:rPr>
        <w:t>1</w:t>
      </w:r>
      <w:r w:rsidRPr="00891218">
        <w:rPr>
          <w:rStyle w:val="OperatorTok"/>
          <w:sz w:val="18"/>
          <w:szCs w:val="18"/>
          <w:shd w:val="clear" w:color="auto" w:fill="auto"/>
        </w:rPr>
        <w:t>:</w:t>
      </w:r>
      <w:r w:rsidRPr="00891218">
        <w:rPr>
          <w:rStyle w:val="DecValTok"/>
          <w:sz w:val="18"/>
          <w:szCs w:val="18"/>
          <w:shd w:val="clear" w:color="auto" w:fill="auto"/>
        </w:rPr>
        <w:t>12</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 xml:space="preserve">                                            </w:t>
      </w:r>
      <w:r w:rsidRPr="00891218">
        <w:rPr>
          <w:rStyle w:val="DataTypeTok"/>
          <w:sz w:val="18"/>
          <w:szCs w:val="18"/>
          <w:shd w:val="clear" w:color="auto" w:fill="auto"/>
        </w:rPr>
        <w:t>formula =</w:t>
      </w:r>
      <w:r w:rsidRPr="00891218">
        <w:rPr>
          <w:rStyle w:val="KeywordTok"/>
          <w:sz w:val="18"/>
          <w:szCs w:val="18"/>
          <w:shd w:val="clear" w:color="auto" w:fill="auto"/>
        </w:rPr>
        <w:t>paste0</w:t>
      </w:r>
      <w:r w:rsidRPr="00891218">
        <w:rPr>
          <w:rStyle w:val="NormalTok"/>
          <w:sz w:val="18"/>
          <w:szCs w:val="18"/>
          <w:shd w:val="clear" w:color="auto" w:fill="auto"/>
        </w:rPr>
        <w:t>(</w:t>
      </w:r>
      <w:r w:rsidRPr="00891218">
        <w:rPr>
          <w:rStyle w:val="StringTok"/>
          <w:sz w:val="18"/>
          <w:szCs w:val="18"/>
          <w:shd w:val="clear" w:color="auto" w:fill="auto"/>
        </w:rPr>
        <w:t>"temp_"</w:t>
      </w:r>
      <w:r w:rsidRPr="00891218">
        <w:rPr>
          <w:rStyle w:val="NormalTok"/>
          <w:sz w:val="18"/>
          <w:szCs w:val="18"/>
          <w:shd w:val="clear" w:color="auto" w:fill="auto"/>
        </w:rPr>
        <w:t>,temp_var[[i]],</w:t>
      </w:r>
      <w:r w:rsidRPr="00891218">
        <w:rPr>
          <w:rStyle w:val="StringTok"/>
          <w:sz w:val="18"/>
          <w:szCs w:val="18"/>
          <w:shd w:val="clear" w:color="auto" w:fill="auto"/>
        </w:rPr>
        <w:t>"~</w:t>
      </w:r>
      <w:r w:rsidRPr="00891218">
        <w:rPr>
          <w:sz w:val="18"/>
          <w:szCs w:val="18"/>
        </w:rPr>
        <w:br/>
      </w:r>
      <w:r w:rsidRPr="00891218">
        <w:rPr>
          <w:rStyle w:val="StringTok"/>
          <w:sz w:val="18"/>
          <w:szCs w:val="18"/>
          <w:shd w:val="clear" w:color="auto" w:fill="auto"/>
        </w:rPr>
        <w:t xml:space="preserve">                                                           s(east,north) +</w:t>
      </w:r>
      <w:r w:rsidRPr="00891218">
        <w:rPr>
          <w:sz w:val="18"/>
          <w:szCs w:val="18"/>
        </w:rPr>
        <w:br/>
      </w:r>
      <w:r w:rsidRPr="00891218">
        <w:rPr>
          <w:rStyle w:val="StringTok"/>
          <w:sz w:val="18"/>
          <w:szCs w:val="18"/>
          <w:shd w:val="clear" w:color="auto" w:fill="auto"/>
        </w:rPr>
        <w:t xml:space="preserve">                                                           s(dem, yday)  +</w:t>
      </w:r>
      <w:r w:rsidRPr="00891218">
        <w:rPr>
          <w:sz w:val="18"/>
          <w:szCs w:val="18"/>
        </w:rPr>
        <w:br/>
      </w:r>
      <w:r w:rsidRPr="00891218">
        <w:rPr>
          <w:rStyle w:val="StringTok"/>
          <w:sz w:val="18"/>
          <w:szCs w:val="18"/>
          <w:shd w:val="clear" w:color="auto" w:fill="auto"/>
        </w:rPr>
        <w:t xml:space="preserve">                                                           s(sum_irradiance, yday) +</w:t>
      </w:r>
      <w:r w:rsidRPr="00891218">
        <w:rPr>
          <w:sz w:val="18"/>
          <w:szCs w:val="18"/>
        </w:rPr>
        <w:br/>
      </w:r>
      <w:r w:rsidRPr="00891218">
        <w:rPr>
          <w:rStyle w:val="StringTok"/>
          <w:sz w:val="18"/>
          <w:szCs w:val="18"/>
          <w:shd w:val="clear" w:color="auto" w:fill="auto"/>
        </w:rPr>
        <w:t xml:space="preserve">                                                           s(tpi, yday) + </w:t>
      </w:r>
      <w:r w:rsidRPr="00891218">
        <w:rPr>
          <w:sz w:val="18"/>
          <w:szCs w:val="18"/>
        </w:rPr>
        <w:br/>
      </w:r>
      <w:r w:rsidRPr="00891218">
        <w:rPr>
          <w:rStyle w:val="StringTok"/>
          <w:sz w:val="18"/>
          <w:szCs w:val="18"/>
          <w:shd w:val="clear" w:color="auto" w:fill="auto"/>
        </w:rPr>
        <w:t xml:space="preserve">                                                           s(asp, yday) +</w:t>
      </w:r>
      <w:r w:rsidRPr="00891218">
        <w:rPr>
          <w:sz w:val="18"/>
          <w:szCs w:val="18"/>
        </w:rPr>
        <w:br/>
      </w:r>
      <w:r w:rsidRPr="00891218">
        <w:rPr>
          <w:rStyle w:val="StringTok"/>
          <w:sz w:val="18"/>
          <w:szCs w:val="18"/>
          <w:shd w:val="clear" w:color="auto" w:fill="auto"/>
        </w:rPr>
        <w:t xml:space="preserve">                                                           s(ptoc, k = 3) +</w:t>
      </w:r>
      <w:r w:rsidRPr="00891218">
        <w:rPr>
          <w:sz w:val="18"/>
          <w:szCs w:val="18"/>
        </w:rPr>
        <w:br/>
      </w:r>
      <w:r w:rsidRPr="00891218">
        <w:rPr>
          <w:rStyle w:val="StringTok"/>
          <w:sz w:val="18"/>
          <w:szCs w:val="18"/>
          <w:shd w:val="clear" w:color="auto" w:fill="auto"/>
        </w:rPr>
        <w:t xml:space="preserve">                                                           week"</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 xml:space="preserve">                                            </w:t>
      </w:r>
      <w:r w:rsidRPr="00891218">
        <w:rPr>
          <w:rStyle w:val="DataTypeTok"/>
          <w:sz w:val="18"/>
          <w:szCs w:val="18"/>
          <w:shd w:val="clear" w:color="auto" w:fill="auto"/>
        </w:rPr>
        <w:t>alt_formula =</w:t>
      </w:r>
      <w:r w:rsidRPr="00891218">
        <w:rPr>
          <w:rStyle w:val="KeywordTok"/>
          <w:sz w:val="18"/>
          <w:szCs w:val="18"/>
          <w:shd w:val="clear" w:color="auto" w:fill="auto"/>
        </w:rPr>
        <w:t>paste0</w:t>
      </w:r>
      <w:r w:rsidRPr="00891218">
        <w:rPr>
          <w:rStyle w:val="NormalTok"/>
          <w:sz w:val="18"/>
          <w:szCs w:val="18"/>
          <w:shd w:val="clear" w:color="auto" w:fill="auto"/>
        </w:rPr>
        <w:t>(</w:t>
      </w:r>
      <w:r w:rsidRPr="00891218">
        <w:rPr>
          <w:rStyle w:val="StringTok"/>
          <w:sz w:val="18"/>
          <w:szCs w:val="18"/>
          <w:shd w:val="clear" w:color="auto" w:fill="auto"/>
        </w:rPr>
        <w:t>"temp_"</w:t>
      </w:r>
      <w:r w:rsidRPr="00891218">
        <w:rPr>
          <w:rStyle w:val="NormalTok"/>
          <w:sz w:val="18"/>
          <w:szCs w:val="18"/>
          <w:shd w:val="clear" w:color="auto" w:fill="auto"/>
        </w:rPr>
        <w:t>,temp_var[[i]],</w:t>
      </w:r>
      <w:r w:rsidRPr="00891218">
        <w:rPr>
          <w:rStyle w:val="StringTok"/>
          <w:sz w:val="18"/>
          <w:szCs w:val="18"/>
          <w:shd w:val="clear" w:color="auto" w:fill="auto"/>
        </w:rPr>
        <w:t>"~</w:t>
      </w:r>
      <w:r w:rsidRPr="00891218">
        <w:rPr>
          <w:sz w:val="18"/>
          <w:szCs w:val="18"/>
        </w:rPr>
        <w:br/>
      </w:r>
      <w:r w:rsidRPr="00891218">
        <w:rPr>
          <w:rStyle w:val="StringTok"/>
          <w:sz w:val="18"/>
          <w:szCs w:val="18"/>
          <w:shd w:val="clear" w:color="auto" w:fill="auto"/>
        </w:rPr>
        <w:t xml:space="preserve">                                                               s(east,north, yday) +</w:t>
      </w:r>
      <w:r w:rsidRPr="00891218">
        <w:rPr>
          <w:sz w:val="18"/>
          <w:szCs w:val="18"/>
        </w:rPr>
        <w:br/>
      </w:r>
      <w:r w:rsidRPr="00891218">
        <w:rPr>
          <w:rStyle w:val="StringTok"/>
          <w:sz w:val="18"/>
          <w:szCs w:val="18"/>
          <w:shd w:val="clear" w:color="auto" w:fill="auto"/>
        </w:rPr>
        <w:t xml:space="preserve">                                                               s(dem, yday)  +</w:t>
      </w:r>
      <w:r w:rsidRPr="00891218">
        <w:rPr>
          <w:sz w:val="18"/>
          <w:szCs w:val="18"/>
        </w:rPr>
        <w:br/>
      </w:r>
      <w:r w:rsidRPr="00891218">
        <w:rPr>
          <w:rStyle w:val="StringTok"/>
          <w:sz w:val="18"/>
          <w:szCs w:val="18"/>
          <w:shd w:val="clear" w:color="auto" w:fill="auto"/>
        </w:rPr>
        <w:t xml:space="preserve">                                                               s(tpi, yday) + </w:t>
      </w:r>
      <w:r w:rsidRPr="00891218">
        <w:rPr>
          <w:sz w:val="18"/>
          <w:szCs w:val="18"/>
        </w:rPr>
        <w:br/>
      </w:r>
      <w:r w:rsidRPr="00891218">
        <w:rPr>
          <w:rStyle w:val="StringTok"/>
          <w:sz w:val="18"/>
          <w:szCs w:val="18"/>
          <w:shd w:val="clear" w:color="auto" w:fill="auto"/>
        </w:rPr>
        <w:t xml:space="preserve">                                                               s(asp, yday)</w:t>
      </w:r>
      <w:r w:rsidRPr="00891218">
        <w:rPr>
          <w:sz w:val="18"/>
          <w:szCs w:val="18"/>
        </w:rPr>
        <w:br/>
      </w:r>
      <w:r w:rsidRPr="00891218">
        <w:rPr>
          <w:rStyle w:val="StringTok"/>
          <w:sz w:val="18"/>
          <w:szCs w:val="18"/>
          <w:shd w:val="clear" w:color="auto" w:fill="auto"/>
        </w:rPr>
        <w:t xml:space="preserve">                                                               s(ptoc, yday, k = 3) +</w:t>
      </w:r>
      <w:r w:rsidRPr="00891218">
        <w:rPr>
          <w:sz w:val="18"/>
          <w:szCs w:val="18"/>
        </w:rPr>
        <w:br/>
      </w:r>
      <w:r w:rsidRPr="00891218">
        <w:rPr>
          <w:rStyle w:val="StringTok"/>
          <w:sz w:val="18"/>
          <w:szCs w:val="18"/>
          <w:shd w:val="clear" w:color="auto" w:fill="auto"/>
        </w:rPr>
        <w:t xml:space="preserve">                                                               week"</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 xml:space="preserve">  ) </w:t>
      </w:r>
      <w:r w:rsidRPr="00891218">
        <w:rPr>
          <w:sz w:val="18"/>
          <w:szCs w:val="18"/>
        </w:rPr>
        <w:br/>
      </w:r>
      <w:r w:rsidRPr="00891218">
        <w:rPr>
          <w:rStyle w:val="NormalTok"/>
          <w:sz w:val="18"/>
          <w:szCs w:val="18"/>
          <w:shd w:val="clear" w:color="auto" w:fill="auto"/>
        </w:rPr>
        <w:t xml:space="preserve">  monthly_val_list[[i]]</w:t>
      </w:r>
      <w:r w:rsidRPr="00891218">
        <w:rPr>
          <w:rStyle w:val="OperatorTok"/>
          <w:sz w:val="18"/>
          <w:szCs w:val="18"/>
          <w:shd w:val="clear" w:color="auto" w:fill="auto"/>
        </w:rPr>
        <w:t>$</w:t>
      </w:r>
      <w:r w:rsidRPr="00891218">
        <w:rPr>
          <w:rStyle w:val="NormalTok"/>
          <w:sz w:val="18"/>
          <w:szCs w:val="18"/>
          <w:shd w:val="clear" w:color="auto" w:fill="auto"/>
        </w:rPr>
        <w:t>temp_var &lt;-</w:t>
      </w:r>
      <w:r w:rsidRPr="00891218">
        <w:rPr>
          <w:rStyle w:val="StringTok"/>
          <w:sz w:val="18"/>
          <w:szCs w:val="18"/>
          <w:shd w:val="clear" w:color="auto" w:fill="auto"/>
        </w:rPr>
        <w:t xml:space="preserve"> </w:t>
      </w:r>
      <w:r w:rsidRPr="00891218">
        <w:rPr>
          <w:rStyle w:val="NormalTok"/>
          <w:sz w:val="18"/>
          <w:szCs w:val="18"/>
          <w:shd w:val="clear" w:color="auto" w:fill="auto"/>
        </w:rPr>
        <w:t>temp_var[[i]]</w:t>
      </w:r>
      <w:r w:rsidRPr="00891218">
        <w:rPr>
          <w:sz w:val="18"/>
          <w:szCs w:val="18"/>
        </w:rPr>
        <w:br/>
      </w:r>
      <w:r w:rsidRPr="00891218">
        <w:rPr>
          <w:rStyle w:val="NormalTok"/>
          <w:sz w:val="18"/>
          <w:szCs w:val="18"/>
          <w:shd w:val="clear" w:color="auto" w:fill="auto"/>
        </w:rPr>
        <w:t>}</w:t>
      </w:r>
      <w:r w:rsidRPr="00891218">
        <w:rPr>
          <w:sz w:val="18"/>
          <w:szCs w:val="18"/>
        </w:rPr>
        <w:br/>
      </w:r>
      <w:r w:rsidRPr="00891218">
        <w:rPr>
          <w:sz w:val="18"/>
          <w:szCs w:val="18"/>
        </w:rPr>
        <w:br/>
      </w:r>
      <w:r w:rsidRPr="00891218">
        <w:rPr>
          <w:rStyle w:val="NormalTok"/>
          <w:sz w:val="18"/>
          <w:szCs w:val="18"/>
          <w:shd w:val="clear" w:color="auto" w:fill="auto"/>
        </w:rPr>
        <w:t>monthly_val &lt;-</w:t>
      </w:r>
      <w:r w:rsidRPr="00891218">
        <w:rPr>
          <w:rStyle w:val="StringTok"/>
          <w:sz w:val="18"/>
          <w:szCs w:val="18"/>
          <w:shd w:val="clear" w:color="auto" w:fill="auto"/>
        </w:rPr>
        <w:t xml:space="preserve"> </w:t>
      </w:r>
      <w:r w:rsidRPr="00891218">
        <w:rPr>
          <w:rStyle w:val="NormalTok"/>
          <w:sz w:val="18"/>
          <w:szCs w:val="18"/>
          <w:shd w:val="clear" w:color="auto" w:fill="auto"/>
        </w:rPr>
        <w:t>dplyr</w:t>
      </w:r>
      <w:r w:rsidRPr="00891218">
        <w:rPr>
          <w:rStyle w:val="OperatorTok"/>
          <w:sz w:val="18"/>
          <w:szCs w:val="18"/>
          <w:shd w:val="clear" w:color="auto" w:fill="auto"/>
        </w:rPr>
        <w:t>::</w:t>
      </w:r>
      <w:r w:rsidRPr="00891218">
        <w:rPr>
          <w:rStyle w:val="KeywordTok"/>
          <w:sz w:val="18"/>
          <w:szCs w:val="18"/>
          <w:shd w:val="clear" w:color="auto" w:fill="auto"/>
        </w:rPr>
        <w:t>bind_rows</w:t>
      </w:r>
      <w:r w:rsidRPr="00891218">
        <w:rPr>
          <w:rStyle w:val="NormalTok"/>
          <w:sz w:val="18"/>
          <w:szCs w:val="18"/>
          <w:shd w:val="clear" w:color="auto" w:fill="auto"/>
        </w:rPr>
        <w:t>(monthly_val_list)</w:t>
      </w:r>
      <w:r w:rsidRPr="00891218">
        <w:rPr>
          <w:sz w:val="18"/>
          <w:szCs w:val="18"/>
        </w:rPr>
        <w:br/>
      </w:r>
      <w:r w:rsidRPr="00891218">
        <w:rPr>
          <w:rStyle w:val="NormalTok"/>
          <w:sz w:val="18"/>
          <w:szCs w:val="18"/>
          <w:shd w:val="clear" w:color="auto" w:fill="auto"/>
        </w:rPr>
        <w:t>monthly_val</w:t>
      </w:r>
      <w:r w:rsidRPr="00891218">
        <w:rPr>
          <w:rStyle w:val="OperatorTok"/>
          <w:sz w:val="18"/>
          <w:szCs w:val="18"/>
          <w:shd w:val="clear" w:color="auto" w:fill="auto"/>
        </w:rPr>
        <w:t>$</w:t>
      </w:r>
      <w:r w:rsidRPr="00891218">
        <w:rPr>
          <w:rStyle w:val="NormalTok"/>
          <w:sz w:val="18"/>
          <w:szCs w:val="18"/>
          <w:shd w:val="clear" w:color="auto" w:fill="auto"/>
        </w:rPr>
        <w:t>timeframe &lt;-</w:t>
      </w:r>
      <w:r w:rsidRPr="00891218">
        <w:rPr>
          <w:rStyle w:val="StringTok"/>
          <w:sz w:val="18"/>
          <w:szCs w:val="18"/>
          <w:shd w:val="clear" w:color="auto" w:fill="auto"/>
        </w:rPr>
        <w:t xml:space="preserve"> "Monthly"</w:t>
      </w:r>
      <w:r w:rsidRPr="00891218">
        <w:rPr>
          <w:sz w:val="18"/>
          <w:szCs w:val="18"/>
        </w:rPr>
        <w:br/>
      </w:r>
      <w:r>
        <w:rPr>
          <w:sz w:val="18"/>
          <w:szCs w:val="18"/>
        </w:rPr>
        <w:br/>
      </w:r>
      <w:r>
        <w:rPr>
          <w:sz w:val="18"/>
          <w:szCs w:val="18"/>
        </w:rPr>
        <w:br/>
      </w:r>
      <w:r w:rsidRPr="00891218">
        <w:rPr>
          <w:rStyle w:val="NormalTok"/>
          <w:sz w:val="18"/>
          <w:szCs w:val="18"/>
          <w:shd w:val="clear" w:color="auto" w:fill="auto"/>
        </w:rPr>
        <w:t>##### Weekly Timeframe #####</w:t>
      </w:r>
      <w:r w:rsidRPr="00891218">
        <w:rPr>
          <w:sz w:val="18"/>
          <w:szCs w:val="18"/>
        </w:rPr>
        <w:br/>
      </w:r>
      <w:r w:rsidRPr="00891218">
        <w:rPr>
          <w:rStyle w:val="CommentTok"/>
          <w:sz w:val="18"/>
          <w:szCs w:val="18"/>
          <w:shd w:val="clear" w:color="auto" w:fill="auto"/>
        </w:rPr>
        <w:t># Create list of three dataframes</w:t>
      </w:r>
      <w:r w:rsidRPr="00891218">
        <w:rPr>
          <w:sz w:val="18"/>
          <w:szCs w:val="18"/>
        </w:rPr>
        <w:br/>
      </w:r>
      <w:r w:rsidRPr="00891218">
        <w:rPr>
          <w:rStyle w:val="NormalTok"/>
          <w:sz w:val="18"/>
          <w:szCs w:val="18"/>
          <w:shd w:val="clear" w:color="auto" w:fill="auto"/>
        </w:rPr>
        <w:t>weekly_val_list &lt;-</w:t>
      </w:r>
      <w:r w:rsidRPr="00891218">
        <w:rPr>
          <w:rStyle w:val="StringTok"/>
          <w:sz w:val="18"/>
          <w:szCs w:val="18"/>
          <w:shd w:val="clear" w:color="auto" w:fill="auto"/>
        </w:rPr>
        <w:t xml:space="preserve"> </w:t>
      </w:r>
      <w:r w:rsidRPr="00891218">
        <w:rPr>
          <w:rStyle w:val="KeywordTok"/>
          <w:sz w:val="18"/>
          <w:szCs w:val="18"/>
          <w:shd w:val="clear" w:color="auto" w:fill="auto"/>
        </w:rPr>
        <w:t>list</w:t>
      </w:r>
      <w:r w:rsidRPr="00891218">
        <w:rPr>
          <w:rStyle w:val="NormalTok"/>
          <w:sz w:val="18"/>
          <w:szCs w:val="18"/>
          <w:shd w:val="clear" w:color="auto" w:fill="auto"/>
        </w:rPr>
        <w:t>()</w:t>
      </w:r>
      <w:r w:rsidRPr="00891218">
        <w:rPr>
          <w:sz w:val="18"/>
          <w:szCs w:val="18"/>
        </w:rPr>
        <w:br/>
      </w:r>
      <w:r w:rsidRPr="00891218">
        <w:rPr>
          <w:rStyle w:val="CommentTok"/>
          <w:sz w:val="18"/>
          <w:szCs w:val="18"/>
          <w:shd w:val="clear" w:color="auto" w:fill="auto"/>
        </w:rPr>
        <w:t># Loop over each option: min, max and mean</w:t>
      </w:r>
      <w:r w:rsidRPr="00891218">
        <w:rPr>
          <w:sz w:val="18"/>
          <w:szCs w:val="18"/>
        </w:rPr>
        <w:br/>
      </w:r>
      <w:r w:rsidRPr="00891218">
        <w:rPr>
          <w:rStyle w:val="ControlFlowTok"/>
          <w:sz w:val="18"/>
          <w:szCs w:val="18"/>
          <w:shd w:val="clear" w:color="auto" w:fill="auto"/>
        </w:rPr>
        <w:t>for</w:t>
      </w:r>
      <w:r w:rsidRPr="00891218">
        <w:rPr>
          <w:rStyle w:val="NormalTok"/>
          <w:sz w:val="18"/>
          <w:szCs w:val="18"/>
          <w:shd w:val="clear" w:color="auto" w:fill="auto"/>
        </w:rPr>
        <w:t xml:space="preserve">(i </w:t>
      </w:r>
      <w:r w:rsidRPr="00891218">
        <w:rPr>
          <w:rStyle w:val="ControlFlowTok"/>
          <w:sz w:val="18"/>
          <w:szCs w:val="18"/>
          <w:shd w:val="clear" w:color="auto" w:fill="auto"/>
        </w:rPr>
        <w:t>in</w:t>
      </w:r>
      <w:r w:rsidRPr="00891218">
        <w:rPr>
          <w:rStyle w:val="NormalTok"/>
          <w:sz w:val="18"/>
          <w:szCs w:val="18"/>
          <w:shd w:val="clear" w:color="auto" w:fill="auto"/>
        </w:rPr>
        <w:t xml:space="preserve"> </w:t>
      </w:r>
      <w:r w:rsidRPr="00891218">
        <w:rPr>
          <w:rStyle w:val="KeywordTok"/>
          <w:sz w:val="18"/>
          <w:szCs w:val="18"/>
          <w:shd w:val="clear" w:color="auto" w:fill="auto"/>
        </w:rPr>
        <w:t>seq_along</w:t>
      </w:r>
      <w:r w:rsidRPr="00891218">
        <w:rPr>
          <w:rStyle w:val="NormalTok"/>
          <w:sz w:val="18"/>
          <w:szCs w:val="18"/>
          <w:shd w:val="clear" w:color="auto" w:fill="auto"/>
        </w:rPr>
        <w:t>(temp_var)){</w:t>
      </w:r>
      <w:r w:rsidRPr="00891218">
        <w:rPr>
          <w:sz w:val="18"/>
          <w:szCs w:val="18"/>
        </w:rPr>
        <w:br/>
      </w:r>
      <w:r w:rsidRPr="00891218">
        <w:rPr>
          <w:rStyle w:val="NormalTok"/>
          <w:sz w:val="18"/>
          <w:szCs w:val="18"/>
          <w:shd w:val="clear" w:color="auto" w:fill="auto"/>
        </w:rPr>
        <w:t xml:space="preserve">  weekly_val_list[[i]] &lt;-</w:t>
      </w:r>
      <w:r w:rsidRPr="00891218">
        <w:rPr>
          <w:rStyle w:val="StringTok"/>
          <w:sz w:val="18"/>
          <w:szCs w:val="18"/>
          <w:shd w:val="clear" w:color="auto" w:fill="auto"/>
        </w:rPr>
        <w:t xml:space="preserve"> </w:t>
      </w:r>
      <w:r w:rsidRPr="00891218">
        <w:rPr>
          <w:rStyle w:val="KeywordTok"/>
          <w:sz w:val="18"/>
          <w:szCs w:val="18"/>
          <w:shd w:val="clear" w:color="auto" w:fill="auto"/>
        </w:rPr>
        <w:t>validate_weekly_GAMs</w:t>
      </w:r>
      <w:r w:rsidRPr="00891218">
        <w:rPr>
          <w:rStyle w:val="NormalTok"/>
          <w:sz w:val="18"/>
          <w:szCs w:val="18"/>
          <w:shd w:val="clear" w:color="auto" w:fill="auto"/>
        </w:rPr>
        <w:t>(</w:t>
      </w:r>
      <w:r w:rsidRPr="00891218">
        <w:rPr>
          <w:rStyle w:val="DataTypeTok"/>
          <w:sz w:val="18"/>
          <w:szCs w:val="18"/>
          <w:shd w:val="clear" w:color="auto" w:fill="auto"/>
        </w:rPr>
        <w:t>model_stations_df =</w:t>
      </w:r>
      <w:r w:rsidRPr="00891218">
        <w:rPr>
          <w:rStyle w:val="NormalTok"/>
          <w:sz w:val="18"/>
          <w:szCs w:val="18"/>
          <w:shd w:val="clear" w:color="auto" w:fill="auto"/>
        </w:rPr>
        <w:t xml:space="preserve"> model_stations_df,</w:t>
      </w:r>
      <w:r w:rsidRPr="00891218">
        <w:rPr>
          <w:sz w:val="18"/>
          <w:szCs w:val="18"/>
        </w:rPr>
        <w:br/>
      </w:r>
      <w:r w:rsidRPr="00891218">
        <w:rPr>
          <w:rStyle w:val="NormalTok"/>
          <w:sz w:val="18"/>
          <w:szCs w:val="18"/>
          <w:shd w:val="clear" w:color="auto" w:fill="auto"/>
        </w:rPr>
        <w:t xml:space="preserve">                                           </w:t>
      </w:r>
      <w:r w:rsidRPr="00891218">
        <w:rPr>
          <w:rStyle w:val="DataTypeTok"/>
          <w:sz w:val="18"/>
          <w:szCs w:val="18"/>
          <w:shd w:val="clear" w:color="auto" w:fill="auto"/>
        </w:rPr>
        <w:t>val_stations_df =</w:t>
      </w:r>
      <w:r w:rsidRPr="00891218">
        <w:rPr>
          <w:rStyle w:val="NormalTok"/>
          <w:sz w:val="18"/>
          <w:szCs w:val="18"/>
          <w:shd w:val="clear" w:color="auto" w:fill="auto"/>
        </w:rPr>
        <w:t xml:space="preserve"> val_stations_df,</w:t>
      </w:r>
      <w:r w:rsidRPr="00891218">
        <w:rPr>
          <w:sz w:val="18"/>
          <w:szCs w:val="18"/>
        </w:rPr>
        <w:br/>
      </w:r>
      <w:r w:rsidRPr="00891218">
        <w:rPr>
          <w:rStyle w:val="NormalTok"/>
          <w:sz w:val="18"/>
          <w:szCs w:val="18"/>
          <w:shd w:val="clear" w:color="auto" w:fill="auto"/>
        </w:rPr>
        <w:t xml:space="preserve">                                           </w:t>
      </w:r>
      <w:r w:rsidRPr="00891218">
        <w:rPr>
          <w:rStyle w:val="DataTypeTok"/>
          <w:sz w:val="18"/>
          <w:szCs w:val="18"/>
          <w:shd w:val="clear" w:color="auto" w:fill="auto"/>
        </w:rPr>
        <w:t>years =</w:t>
      </w:r>
      <w:r w:rsidRPr="00891218">
        <w:rPr>
          <w:rStyle w:val="NormalTok"/>
          <w:sz w:val="18"/>
          <w:szCs w:val="18"/>
          <w:shd w:val="clear" w:color="auto" w:fill="auto"/>
        </w:rPr>
        <w:t xml:space="preserve"> </w:t>
      </w:r>
      <w:r w:rsidRPr="00891218">
        <w:rPr>
          <w:rStyle w:val="DecValTok"/>
          <w:sz w:val="18"/>
          <w:szCs w:val="18"/>
          <w:shd w:val="clear" w:color="auto" w:fill="auto"/>
        </w:rPr>
        <w:t>2012</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 xml:space="preserve">                                           </w:t>
      </w:r>
      <w:r w:rsidRPr="00891218">
        <w:rPr>
          <w:rStyle w:val="DataTypeTok"/>
          <w:sz w:val="18"/>
          <w:szCs w:val="18"/>
          <w:shd w:val="clear" w:color="auto" w:fill="auto"/>
        </w:rPr>
        <w:t>weeks =</w:t>
      </w:r>
      <w:r w:rsidRPr="00891218">
        <w:rPr>
          <w:rStyle w:val="NormalTok"/>
          <w:sz w:val="18"/>
          <w:szCs w:val="18"/>
          <w:shd w:val="clear" w:color="auto" w:fill="auto"/>
        </w:rPr>
        <w:t xml:space="preserve"> </w:t>
      </w:r>
      <w:r w:rsidRPr="00891218">
        <w:rPr>
          <w:rStyle w:val="DecValTok"/>
          <w:sz w:val="18"/>
          <w:szCs w:val="18"/>
          <w:shd w:val="clear" w:color="auto" w:fill="auto"/>
        </w:rPr>
        <w:t>1</w:t>
      </w:r>
      <w:r w:rsidRPr="00891218">
        <w:rPr>
          <w:rStyle w:val="OperatorTok"/>
          <w:sz w:val="18"/>
          <w:szCs w:val="18"/>
          <w:shd w:val="clear" w:color="auto" w:fill="auto"/>
        </w:rPr>
        <w:t>:</w:t>
      </w:r>
      <w:r w:rsidRPr="00891218">
        <w:rPr>
          <w:rStyle w:val="DecValTok"/>
          <w:sz w:val="18"/>
          <w:szCs w:val="18"/>
          <w:shd w:val="clear" w:color="auto" w:fill="auto"/>
        </w:rPr>
        <w:t>52</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 xml:space="preserve">                                           </w:t>
      </w:r>
      <w:r w:rsidRPr="00891218">
        <w:rPr>
          <w:rStyle w:val="DataTypeTok"/>
          <w:sz w:val="18"/>
          <w:szCs w:val="18"/>
          <w:shd w:val="clear" w:color="auto" w:fill="auto"/>
        </w:rPr>
        <w:t>formula =</w:t>
      </w:r>
      <w:r w:rsidRPr="00891218">
        <w:rPr>
          <w:rStyle w:val="KeywordTok"/>
          <w:sz w:val="18"/>
          <w:szCs w:val="18"/>
          <w:shd w:val="clear" w:color="auto" w:fill="auto"/>
        </w:rPr>
        <w:t>paste0</w:t>
      </w:r>
      <w:r w:rsidRPr="00891218">
        <w:rPr>
          <w:rStyle w:val="NormalTok"/>
          <w:sz w:val="18"/>
          <w:szCs w:val="18"/>
          <w:shd w:val="clear" w:color="auto" w:fill="auto"/>
        </w:rPr>
        <w:t>(</w:t>
      </w:r>
      <w:r w:rsidRPr="00891218">
        <w:rPr>
          <w:rStyle w:val="StringTok"/>
          <w:sz w:val="18"/>
          <w:szCs w:val="18"/>
          <w:shd w:val="clear" w:color="auto" w:fill="auto"/>
        </w:rPr>
        <w:t>"temp_"</w:t>
      </w:r>
      <w:r w:rsidRPr="00891218">
        <w:rPr>
          <w:rStyle w:val="NormalTok"/>
          <w:sz w:val="18"/>
          <w:szCs w:val="18"/>
          <w:shd w:val="clear" w:color="auto" w:fill="auto"/>
        </w:rPr>
        <w:t>,temp_var[[i]],</w:t>
      </w:r>
      <w:r w:rsidRPr="00891218">
        <w:rPr>
          <w:rStyle w:val="StringTok"/>
          <w:sz w:val="18"/>
          <w:szCs w:val="18"/>
          <w:shd w:val="clear" w:color="auto" w:fill="auto"/>
        </w:rPr>
        <w:t>"~</w:t>
      </w:r>
      <w:r w:rsidRPr="00891218">
        <w:rPr>
          <w:sz w:val="18"/>
          <w:szCs w:val="18"/>
        </w:rPr>
        <w:br/>
      </w:r>
      <w:r w:rsidRPr="00891218">
        <w:rPr>
          <w:rStyle w:val="StringTok"/>
          <w:sz w:val="18"/>
          <w:szCs w:val="18"/>
          <w:shd w:val="clear" w:color="auto" w:fill="auto"/>
        </w:rPr>
        <w:t xml:space="preserve">                                                         s(east,north) +</w:t>
      </w:r>
      <w:r w:rsidRPr="00891218">
        <w:rPr>
          <w:sz w:val="18"/>
          <w:szCs w:val="18"/>
        </w:rPr>
        <w:br/>
      </w:r>
      <w:r w:rsidRPr="00891218">
        <w:rPr>
          <w:rStyle w:val="StringTok"/>
          <w:sz w:val="18"/>
          <w:szCs w:val="18"/>
          <w:shd w:val="clear" w:color="auto" w:fill="auto"/>
        </w:rPr>
        <w:t xml:space="preserve">                                                         s(dem, yday)  +</w:t>
      </w:r>
      <w:r w:rsidRPr="00891218">
        <w:rPr>
          <w:sz w:val="18"/>
          <w:szCs w:val="18"/>
        </w:rPr>
        <w:br/>
      </w:r>
      <w:r w:rsidRPr="00891218">
        <w:rPr>
          <w:rStyle w:val="StringTok"/>
          <w:sz w:val="18"/>
          <w:szCs w:val="18"/>
          <w:shd w:val="clear" w:color="auto" w:fill="auto"/>
        </w:rPr>
        <w:t xml:space="preserve">                                                         s(sum_irradiance, yday) +</w:t>
      </w:r>
      <w:r w:rsidRPr="00891218">
        <w:rPr>
          <w:sz w:val="18"/>
          <w:szCs w:val="18"/>
        </w:rPr>
        <w:br/>
      </w:r>
      <w:r w:rsidRPr="00891218">
        <w:rPr>
          <w:rStyle w:val="StringTok"/>
          <w:sz w:val="18"/>
          <w:szCs w:val="18"/>
          <w:shd w:val="clear" w:color="auto" w:fill="auto"/>
        </w:rPr>
        <w:t xml:space="preserve">                                                         s(asp, yday) +</w:t>
      </w:r>
      <w:r w:rsidRPr="00891218">
        <w:rPr>
          <w:sz w:val="18"/>
          <w:szCs w:val="18"/>
        </w:rPr>
        <w:br/>
      </w:r>
      <w:r w:rsidRPr="00891218">
        <w:rPr>
          <w:rStyle w:val="StringTok"/>
          <w:sz w:val="18"/>
          <w:szCs w:val="18"/>
          <w:shd w:val="clear" w:color="auto" w:fill="auto"/>
        </w:rPr>
        <w:t xml:space="preserve">                                                         s(tpi, yday) + </w:t>
      </w:r>
      <w:r w:rsidRPr="00891218">
        <w:rPr>
          <w:sz w:val="18"/>
          <w:szCs w:val="18"/>
        </w:rPr>
        <w:br/>
      </w:r>
      <w:r w:rsidRPr="00891218">
        <w:rPr>
          <w:rStyle w:val="StringTok"/>
          <w:sz w:val="18"/>
          <w:szCs w:val="18"/>
          <w:shd w:val="clear" w:color="auto" w:fill="auto"/>
        </w:rPr>
        <w:t xml:space="preserve">                                                         s(ptoc,yday)"</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 xml:space="preserve">                                           </w:t>
      </w:r>
      <w:r w:rsidRPr="00891218">
        <w:rPr>
          <w:rStyle w:val="DataTypeTok"/>
          <w:sz w:val="18"/>
          <w:szCs w:val="18"/>
          <w:shd w:val="clear" w:color="auto" w:fill="auto"/>
        </w:rPr>
        <w:t>alt_formula =</w:t>
      </w:r>
      <w:r w:rsidRPr="00891218">
        <w:rPr>
          <w:rStyle w:val="KeywordTok"/>
          <w:sz w:val="18"/>
          <w:szCs w:val="18"/>
          <w:shd w:val="clear" w:color="auto" w:fill="auto"/>
        </w:rPr>
        <w:t>paste0</w:t>
      </w:r>
      <w:r w:rsidRPr="00891218">
        <w:rPr>
          <w:rStyle w:val="NormalTok"/>
          <w:sz w:val="18"/>
          <w:szCs w:val="18"/>
          <w:shd w:val="clear" w:color="auto" w:fill="auto"/>
        </w:rPr>
        <w:t>(</w:t>
      </w:r>
      <w:r w:rsidRPr="00891218">
        <w:rPr>
          <w:rStyle w:val="StringTok"/>
          <w:sz w:val="18"/>
          <w:szCs w:val="18"/>
          <w:shd w:val="clear" w:color="auto" w:fill="auto"/>
        </w:rPr>
        <w:t>"temp_"</w:t>
      </w:r>
      <w:r w:rsidRPr="00891218">
        <w:rPr>
          <w:rStyle w:val="NormalTok"/>
          <w:sz w:val="18"/>
          <w:szCs w:val="18"/>
          <w:shd w:val="clear" w:color="auto" w:fill="auto"/>
        </w:rPr>
        <w:t>,temp_var[[i]],</w:t>
      </w:r>
      <w:r w:rsidRPr="00891218">
        <w:rPr>
          <w:rStyle w:val="StringTok"/>
          <w:sz w:val="18"/>
          <w:szCs w:val="18"/>
          <w:shd w:val="clear" w:color="auto" w:fill="auto"/>
        </w:rPr>
        <w:t>"~</w:t>
      </w:r>
      <w:r w:rsidRPr="00891218">
        <w:rPr>
          <w:sz w:val="18"/>
          <w:szCs w:val="18"/>
        </w:rPr>
        <w:br/>
      </w:r>
      <w:r w:rsidRPr="00891218">
        <w:rPr>
          <w:rStyle w:val="StringTok"/>
          <w:sz w:val="18"/>
          <w:szCs w:val="18"/>
          <w:shd w:val="clear" w:color="auto" w:fill="auto"/>
        </w:rPr>
        <w:t xml:space="preserve">                                                         s(east,north) +</w:t>
      </w:r>
      <w:r w:rsidRPr="00891218">
        <w:rPr>
          <w:sz w:val="18"/>
          <w:szCs w:val="18"/>
        </w:rPr>
        <w:br/>
      </w:r>
      <w:r w:rsidRPr="00891218">
        <w:rPr>
          <w:rStyle w:val="StringTok"/>
          <w:sz w:val="18"/>
          <w:szCs w:val="18"/>
          <w:shd w:val="clear" w:color="auto" w:fill="auto"/>
        </w:rPr>
        <w:t xml:space="preserve">                                                         s(dem, yday)  +</w:t>
      </w:r>
      <w:r w:rsidRPr="00891218">
        <w:rPr>
          <w:sz w:val="18"/>
          <w:szCs w:val="18"/>
        </w:rPr>
        <w:br/>
      </w:r>
      <w:r w:rsidRPr="00891218">
        <w:rPr>
          <w:rStyle w:val="StringTok"/>
          <w:sz w:val="18"/>
          <w:szCs w:val="18"/>
          <w:shd w:val="clear" w:color="auto" w:fill="auto"/>
        </w:rPr>
        <w:t xml:space="preserve">                                                         s(asp, yday) +</w:t>
      </w:r>
      <w:r w:rsidRPr="00891218">
        <w:rPr>
          <w:sz w:val="18"/>
          <w:szCs w:val="18"/>
        </w:rPr>
        <w:br/>
      </w:r>
      <w:r w:rsidRPr="00891218">
        <w:rPr>
          <w:rStyle w:val="StringTok"/>
          <w:sz w:val="18"/>
          <w:szCs w:val="18"/>
          <w:shd w:val="clear" w:color="auto" w:fill="auto"/>
        </w:rPr>
        <w:t xml:space="preserve">                                                         s(tpi, yday) + </w:t>
      </w:r>
      <w:r w:rsidRPr="00891218">
        <w:rPr>
          <w:sz w:val="18"/>
          <w:szCs w:val="18"/>
        </w:rPr>
        <w:br/>
      </w:r>
      <w:r w:rsidRPr="00891218">
        <w:rPr>
          <w:rStyle w:val="StringTok"/>
          <w:sz w:val="18"/>
          <w:szCs w:val="18"/>
          <w:shd w:val="clear" w:color="auto" w:fill="auto"/>
        </w:rPr>
        <w:t xml:space="preserve">                                                         s(ptoc,yday)"</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 xml:space="preserve">  ) </w:t>
      </w:r>
      <w:r w:rsidRPr="00891218">
        <w:rPr>
          <w:sz w:val="18"/>
          <w:szCs w:val="18"/>
        </w:rPr>
        <w:br/>
      </w:r>
      <w:r w:rsidRPr="00891218">
        <w:rPr>
          <w:rStyle w:val="NormalTok"/>
          <w:sz w:val="18"/>
          <w:szCs w:val="18"/>
          <w:shd w:val="clear" w:color="auto" w:fill="auto"/>
        </w:rPr>
        <w:t xml:space="preserve">  weekly_val_list[[i]]</w:t>
      </w:r>
      <w:r w:rsidRPr="00891218">
        <w:rPr>
          <w:rStyle w:val="OperatorTok"/>
          <w:sz w:val="18"/>
          <w:szCs w:val="18"/>
          <w:shd w:val="clear" w:color="auto" w:fill="auto"/>
        </w:rPr>
        <w:t>$</w:t>
      </w:r>
      <w:r w:rsidRPr="00891218">
        <w:rPr>
          <w:rStyle w:val="NormalTok"/>
          <w:sz w:val="18"/>
          <w:szCs w:val="18"/>
          <w:shd w:val="clear" w:color="auto" w:fill="auto"/>
        </w:rPr>
        <w:t>temp_var &lt;-</w:t>
      </w:r>
      <w:r w:rsidRPr="00891218">
        <w:rPr>
          <w:rStyle w:val="StringTok"/>
          <w:sz w:val="18"/>
          <w:szCs w:val="18"/>
          <w:shd w:val="clear" w:color="auto" w:fill="auto"/>
        </w:rPr>
        <w:t xml:space="preserve"> </w:t>
      </w:r>
      <w:r w:rsidRPr="00891218">
        <w:rPr>
          <w:rStyle w:val="NormalTok"/>
          <w:sz w:val="18"/>
          <w:szCs w:val="18"/>
          <w:shd w:val="clear" w:color="auto" w:fill="auto"/>
        </w:rPr>
        <w:t>temp_var[[i]]</w:t>
      </w:r>
      <w:r w:rsidRPr="00891218">
        <w:rPr>
          <w:sz w:val="18"/>
          <w:szCs w:val="18"/>
        </w:rPr>
        <w:br/>
      </w:r>
      <w:r>
        <w:rPr>
          <w:rStyle w:val="NormalTok"/>
          <w:sz w:val="18"/>
          <w:szCs w:val="18"/>
        </w:rPr>
        <w:t xml:space="preserve">  </w:t>
      </w:r>
      <w:r>
        <w:rPr>
          <w:sz w:val="18"/>
          <w:szCs w:val="18"/>
        </w:rPr>
        <w:br/>
      </w:r>
      <w:r>
        <w:rPr>
          <w:rStyle w:val="NormalTok"/>
          <w:sz w:val="18"/>
          <w:szCs w:val="18"/>
        </w:rPr>
        <w:t>}</w:t>
      </w:r>
      <w:r>
        <w:rPr>
          <w:sz w:val="18"/>
          <w:szCs w:val="18"/>
        </w:rPr>
        <w:br/>
      </w:r>
      <w:r>
        <w:rPr>
          <w:sz w:val="18"/>
          <w:szCs w:val="18"/>
        </w:rPr>
        <w:br/>
      </w:r>
      <w:r w:rsidRPr="00891218">
        <w:rPr>
          <w:rStyle w:val="NormalTok"/>
          <w:sz w:val="18"/>
          <w:szCs w:val="18"/>
          <w:shd w:val="clear" w:color="auto" w:fill="auto"/>
        </w:rPr>
        <w:t>weekly_val &lt;-</w:t>
      </w:r>
      <w:r w:rsidRPr="00891218">
        <w:rPr>
          <w:rStyle w:val="StringTok"/>
          <w:sz w:val="18"/>
          <w:szCs w:val="18"/>
          <w:shd w:val="clear" w:color="auto" w:fill="auto"/>
        </w:rPr>
        <w:t xml:space="preserve"> </w:t>
      </w:r>
      <w:r w:rsidRPr="00891218">
        <w:rPr>
          <w:rStyle w:val="NormalTok"/>
          <w:sz w:val="18"/>
          <w:szCs w:val="18"/>
          <w:shd w:val="clear" w:color="auto" w:fill="auto"/>
        </w:rPr>
        <w:t>dplyr</w:t>
      </w:r>
      <w:r w:rsidRPr="00891218">
        <w:rPr>
          <w:rStyle w:val="OperatorTok"/>
          <w:sz w:val="18"/>
          <w:szCs w:val="18"/>
          <w:shd w:val="clear" w:color="auto" w:fill="auto"/>
        </w:rPr>
        <w:t>::</w:t>
      </w:r>
      <w:r w:rsidRPr="00891218">
        <w:rPr>
          <w:rStyle w:val="KeywordTok"/>
          <w:sz w:val="18"/>
          <w:szCs w:val="18"/>
          <w:shd w:val="clear" w:color="auto" w:fill="auto"/>
        </w:rPr>
        <w:t>bind_rows</w:t>
      </w:r>
      <w:r w:rsidRPr="00891218">
        <w:rPr>
          <w:rStyle w:val="NormalTok"/>
          <w:sz w:val="18"/>
          <w:szCs w:val="18"/>
          <w:shd w:val="clear" w:color="auto" w:fill="auto"/>
        </w:rPr>
        <w:t>(weekly_val_list)</w:t>
      </w:r>
      <w:r w:rsidRPr="00891218">
        <w:rPr>
          <w:sz w:val="18"/>
          <w:szCs w:val="18"/>
        </w:rPr>
        <w:br/>
      </w:r>
      <w:r w:rsidRPr="00891218">
        <w:rPr>
          <w:rStyle w:val="NormalTok"/>
          <w:sz w:val="18"/>
          <w:szCs w:val="18"/>
          <w:shd w:val="clear" w:color="auto" w:fill="auto"/>
        </w:rPr>
        <w:t>weekly_val</w:t>
      </w:r>
      <w:r w:rsidRPr="00891218">
        <w:rPr>
          <w:rStyle w:val="OperatorTok"/>
          <w:sz w:val="18"/>
          <w:szCs w:val="18"/>
          <w:shd w:val="clear" w:color="auto" w:fill="auto"/>
        </w:rPr>
        <w:t>$</w:t>
      </w:r>
      <w:r w:rsidRPr="00891218">
        <w:rPr>
          <w:rStyle w:val="NormalTok"/>
          <w:sz w:val="18"/>
          <w:szCs w:val="18"/>
          <w:shd w:val="clear" w:color="auto" w:fill="auto"/>
        </w:rPr>
        <w:t>timeframe &lt;-</w:t>
      </w:r>
      <w:r w:rsidRPr="00891218">
        <w:rPr>
          <w:rStyle w:val="StringTok"/>
          <w:sz w:val="18"/>
          <w:szCs w:val="18"/>
          <w:shd w:val="clear" w:color="auto" w:fill="auto"/>
        </w:rPr>
        <w:t xml:space="preserve"> "weekly"</w:t>
      </w:r>
      <w:r>
        <w:rPr>
          <w:sz w:val="18"/>
          <w:szCs w:val="18"/>
        </w:rPr>
        <w:br/>
      </w:r>
      <w:r>
        <w:rPr>
          <w:sz w:val="18"/>
          <w:szCs w:val="18"/>
        </w:rPr>
        <w:br/>
      </w:r>
      <w:r>
        <w:rPr>
          <w:sz w:val="18"/>
          <w:szCs w:val="18"/>
        </w:rPr>
        <w:br/>
      </w:r>
      <w:r w:rsidRPr="00891218">
        <w:rPr>
          <w:rStyle w:val="NormalTok"/>
          <w:sz w:val="18"/>
          <w:szCs w:val="18"/>
          <w:shd w:val="clear" w:color="auto" w:fill="auto"/>
        </w:rPr>
        <w:t>##### Daily Timeframe #####</w:t>
      </w:r>
      <w:r w:rsidRPr="00891218">
        <w:rPr>
          <w:sz w:val="18"/>
          <w:szCs w:val="18"/>
        </w:rPr>
        <w:br/>
      </w:r>
      <w:r w:rsidRPr="00891218">
        <w:rPr>
          <w:rStyle w:val="CommentTok"/>
          <w:sz w:val="18"/>
          <w:szCs w:val="18"/>
          <w:shd w:val="clear" w:color="auto" w:fill="auto"/>
        </w:rPr>
        <w:t># Create list of three dataframes</w:t>
      </w:r>
      <w:r w:rsidRPr="00891218">
        <w:rPr>
          <w:sz w:val="18"/>
          <w:szCs w:val="18"/>
        </w:rPr>
        <w:br/>
      </w:r>
      <w:r w:rsidRPr="00891218">
        <w:rPr>
          <w:rStyle w:val="NormalTok"/>
          <w:sz w:val="18"/>
          <w:szCs w:val="18"/>
          <w:shd w:val="clear" w:color="auto" w:fill="auto"/>
        </w:rPr>
        <w:t>daily_val_list &lt;-</w:t>
      </w:r>
      <w:r w:rsidRPr="00891218">
        <w:rPr>
          <w:rStyle w:val="StringTok"/>
          <w:sz w:val="18"/>
          <w:szCs w:val="18"/>
          <w:shd w:val="clear" w:color="auto" w:fill="auto"/>
        </w:rPr>
        <w:t xml:space="preserve"> </w:t>
      </w:r>
      <w:r w:rsidRPr="00891218">
        <w:rPr>
          <w:rStyle w:val="KeywordTok"/>
          <w:sz w:val="18"/>
          <w:szCs w:val="18"/>
          <w:shd w:val="clear" w:color="auto" w:fill="auto"/>
        </w:rPr>
        <w:t>list</w:t>
      </w:r>
      <w:r w:rsidRPr="00891218">
        <w:rPr>
          <w:rStyle w:val="NormalTok"/>
          <w:sz w:val="18"/>
          <w:szCs w:val="18"/>
          <w:shd w:val="clear" w:color="auto" w:fill="auto"/>
        </w:rPr>
        <w:t>()</w:t>
      </w:r>
      <w:r w:rsidRPr="00891218">
        <w:rPr>
          <w:sz w:val="18"/>
          <w:szCs w:val="18"/>
        </w:rPr>
        <w:br/>
      </w:r>
      <w:r w:rsidRPr="00891218">
        <w:rPr>
          <w:rStyle w:val="CommentTok"/>
          <w:sz w:val="18"/>
          <w:szCs w:val="18"/>
          <w:shd w:val="clear" w:color="auto" w:fill="auto"/>
        </w:rPr>
        <w:t># Loop over each option: min, max and mean</w:t>
      </w:r>
      <w:r w:rsidRPr="00891218">
        <w:rPr>
          <w:sz w:val="18"/>
          <w:szCs w:val="18"/>
        </w:rPr>
        <w:br/>
      </w:r>
      <w:r w:rsidRPr="00891218">
        <w:rPr>
          <w:rStyle w:val="ControlFlowTok"/>
          <w:sz w:val="18"/>
          <w:szCs w:val="18"/>
          <w:shd w:val="clear" w:color="auto" w:fill="auto"/>
        </w:rPr>
        <w:t>for</w:t>
      </w:r>
      <w:r w:rsidRPr="00891218">
        <w:rPr>
          <w:rStyle w:val="NormalTok"/>
          <w:sz w:val="18"/>
          <w:szCs w:val="18"/>
          <w:shd w:val="clear" w:color="auto" w:fill="auto"/>
        </w:rPr>
        <w:t xml:space="preserve">(i </w:t>
      </w:r>
      <w:r w:rsidRPr="00891218">
        <w:rPr>
          <w:rStyle w:val="ControlFlowTok"/>
          <w:sz w:val="18"/>
          <w:szCs w:val="18"/>
          <w:shd w:val="clear" w:color="auto" w:fill="auto"/>
        </w:rPr>
        <w:t>in</w:t>
      </w:r>
      <w:r w:rsidRPr="00891218">
        <w:rPr>
          <w:rStyle w:val="NormalTok"/>
          <w:sz w:val="18"/>
          <w:szCs w:val="18"/>
          <w:shd w:val="clear" w:color="auto" w:fill="auto"/>
        </w:rPr>
        <w:t xml:space="preserve"> </w:t>
      </w:r>
      <w:r w:rsidRPr="00891218">
        <w:rPr>
          <w:rStyle w:val="KeywordTok"/>
          <w:sz w:val="18"/>
          <w:szCs w:val="18"/>
          <w:shd w:val="clear" w:color="auto" w:fill="auto"/>
        </w:rPr>
        <w:t>seq_along</w:t>
      </w:r>
      <w:r w:rsidRPr="00891218">
        <w:rPr>
          <w:rStyle w:val="NormalTok"/>
          <w:sz w:val="18"/>
          <w:szCs w:val="18"/>
          <w:shd w:val="clear" w:color="auto" w:fill="auto"/>
        </w:rPr>
        <w:t>(temp_var)){</w:t>
      </w:r>
      <w:r w:rsidRPr="00891218">
        <w:rPr>
          <w:sz w:val="18"/>
          <w:szCs w:val="18"/>
        </w:rPr>
        <w:br/>
      </w:r>
      <w:r w:rsidRPr="00891218">
        <w:rPr>
          <w:rStyle w:val="NormalTok"/>
          <w:sz w:val="18"/>
          <w:szCs w:val="18"/>
          <w:shd w:val="clear" w:color="auto" w:fill="auto"/>
        </w:rPr>
        <w:t xml:space="preserve">  daily_val_list[[i]] &lt;-</w:t>
      </w:r>
      <w:r w:rsidRPr="00891218">
        <w:rPr>
          <w:rStyle w:val="StringTok"/>
          <w:sz w:val="18"/>
          <w:szCs w:val="18"/>
          <w:shd w:val="clear" w:color="auto" w:fill="auto"/>
        </w:rPr>
        <w:t xml:space="preserve"> </w:t>
      </w:r>
      <w:r w:rsidRPr="00891218">
        <w:rPr>
          <w:rStyle w:val="KeywordTok"/>
          <w:sz w:val="18"/>
          <w:szCs w:val="18"/>
          <w:shd w:val="clear" w:color="auto" w:fill="auto"/>
        </w:rPr>
        <w:t>validate_daily_GAMs</w:t>
      </w:r>
      <w:r w:rsidRPr="00891218">
        <w:rPr>
          <w:rStyle w:val="NormalTok"/>
          <w:sz w:val="18"/>
          <w:szCs w:val="18"/>
          <w:shd w:val="clear" w:color="auto" w:fill="auto"/>
        </w:rPr>
        <w:t>(</w:t>
      </w:r>
      <w:r w:rsidRPr="00891218">
        <w:rPr>
          <w:rStyle w:val="DataTypeTok"/>
          <w:sz w:val="18"/>
          <w:szCs w:val="18"/>
          <w:shd w:val="clear" w:color="auto" w:fill="auto"/>
        </w:rPr>
        <w:t>model_stations_df =</w:t>
      </w:r>
      <w:r w:rsidRPr="00891218">
        <w:rPr>
          <w:rStyle w:val="NormalTok"/>
          <w:sz w:val="18"/>
          <w:szCs w:val="18"/>
          <w:shd w:val="clear" w:color="auto" w:fill="auto"/>
        </w:rPr>
        <w:t xml:space="preserve"> model_stations_df,</w:t>
      </w:r>
      <w:r w:rsidRPr="00891218">
        <w:rPr>
          <w:sz w:val="18"/>
          <w:szCs w:val="18"/>
        </w:rPr>
        <w:br/>
      </w:r>
      <w:r w:rsidRPr="00891218">
        <w:rPr>
          <w:rStyle w:val="NormalTok"/>
          <w:sz w:val="18"/>
          <w:szCs w:val="18"/>
          <w:shd w:val="clear" w:color="auto" w:fill="auto"/>
        </w:rPr>
        <w:t xml:space="preserve">                                          </w:t>
      </w:r>
      <w:r w:rsidRPr="00891218">
        <w:rPr>
          <w:rStyle w:val="DataTypeTok"/>
          <w:sz w:val="18"/>
          <w:szCs w:val="18"/>
          <w:shd w:val="clear" w:color="auto" w:fill="auto"/>
        </w:rPr>
        <w:t>val_stations_df =</w:t>
      </w:r>
      <w:r w:rsidRPr="00891218">
        <w:rPr>
          <w:rStyle w:val="NormalTok"/>
          <w:sz w:val="18"/>
          <w:szCs w:val="18"/>
          <w:shd w:val="clear" w:color="auto" w:fill="auto"/>
        </w:rPr>
        <w:t xml:space="preserve"> val_stations_df,</w:t>
      </w:r>
      <w:r w:rsidRPr="00891218">
        <w:rPr>
          <w:sz w:val="18"/>
          <w:szCs w:val="18"/>
        </w:rPr>
        <w:br/>
      </w:r>
      <w:r w:rsidRPr="00891218">
        <w:rPr>
          <w:rStyle w:val="NormalTok"/>
          <w:sz w:val="18"/>
          <w:szCs w:val="18"/>
          <w:shd w:val="clear" w:color="auto" w:fill="auto"/>
        </w:rPr>
        <w:t xml:space="preserve">                                          </w:t>
      </w:r>
      <w:r w:rsidRPr="00891218">
        <w:rPr>
          <w:rStyle w:val="DataTypeTok"/>
          <w:sz w:val="18"/>
          <w:szCs w:val="18"/>
          <w:shd w:val="clear" w:color="auto" w:fill="auto"/>
        </w:rPr>
        <w:t>years =</w:t>
      </w:r>
      <w:r w:rsidRPr="00891218">
        <w:rPr>
          <w:rStyle w:val="NormalTok"/>
          <w:sz w:val="18"/>
          <w:szCs w:val="18"/>
          <w:shd w:val="clear" w:color="auto" w:fill="auto"/>
        </w:rPr>
        <w:t xml:space="preserve"> </w:t>
      </w:r>
      <w:r w:rsidRPr="00891218">
        <w:rPr>
          <w:rStyle w:val="DecValTok"/>
          <w:sz w:val="18"/>
          <w:szCs w:val="18"/>
          <w:shd w:val="clear" w:color="auto" w:fill="auto"/>
        </w:rPr>
        <w:t>2012</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 xml:space="preserve">                                          </w:t>
      </w:r>
      <w:r w:rsidRPr="00891218">
        <w:rPr>
          <w:rStyle w:val="DataTypeTok"/>
          <w:sz w:val="18"/>
          <w:szCs w:val="18"/>
          <w:shd w:val="clear" w:color="auto" w:fill="auto"/>
        </w:rPr>
        <w:t>days =</w:t>
      </w:r>
      <w:r w:rsidRPr="00891218">
        <w:rPr>
          <w:rStyle w:val="NormalTok"/>
          <w:sz w:val="18"/>
          <w:szCs w:val="18"/>
          <w:shd w:val="clear" w:color="auto" w:fill="auto"/>
        </w:rPr>
        <w:t xml:space="preserve"> </w:t>
      </w:r>
      <w:r w:rsidRPr="00891218">
        <w:rPr>
          <w:rStyle w:val="DecValTok"/>
          <w:sz w:val="18"/>
          <w:szCs w:val="18"/>
          <w:shd w:val="clear" w:color="auto" w:fill="auto"/>
        </w:rPr>
        <w:t>1</w:t>
      </w:r>
      <w:r w:rsidRPr="00891218">
        <w:rPr>
          <w:rStyle w:val="OperatorTok"/>
          <w:sz w:val="18"/>
          <w:szCs w:val="18"/>
          <w:shd w:val="clear" w:color="auto" w:fill="auto"/>
        </w:rPr>
        <w:t>:</w:t>
      </w:r>
      <w:r w:rsidRPr="00891218">
        <w:rPr>
          <w:rStyle w:val="DecValTok"/>
          <w:sz w:val="18"/>
          <w:szCs w:val="18"/>
          <w:shd w:val="clear" w:color="auto" w:fill="auto"/>
        </w:rPr>
        <w:t>365</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 xml:space="preserve">                                          </w:t>
      </w:r>
      <w:r w:rsidRPr="00891218">
        <w:rPr>
          <w:rStyle w:val="DataTypeTok"/>
          <w:sz w:val="18"/>
          <w:szCs w:val="18"/>
          <w:shd w:val="clear" w:color="auto" w:fill="auto"/>
        </w:rPr>
        <w:t>formula =</w:t>
      </w:r>
      <w:r w:rsidRPr="00891218">
        <w:rPr>
          <w:rStyle w:val="KeywordTok"/>
          <w:sz w:val="18"/>
          <w:szCs w:val="18"/>
          <w:shd w:val="clear" w:color="auto" w:fill="auto"/>
        </w:rPr>
        <w:t>paste0</w:t>
      </w:r>
      <w:r w:rsidRPr="00891218">
        <w:rPr>
          <w:rStyle w:val="NormalTok"/>
          <w:sz w:val="18"/>
          <w:szCs w:val="18"/>
          <w:shd w:val="clear" w:color="auto" w:fill="auto"/>
        </w:rPr>
        <w:t>(</w:t>
      </w:r>
      <w:r w:rsidRPr="00891218">
        <w:rPr>
          <w:rStyle w:val="StringTok"/>
          <w:sz w:val="18"/>
          <w:szCs w:val="18"/>
          <w:shd w:val="clear" w:color="auto" w:fill="auto"/>
        </w:rPr>
        <w:t>"temp_"</w:t>
      </w:r>
      <w:r w:rsidRPr="00891218">
        <w:rPr>
          <w:rStyle w:val="NormalTok"/>
          <w:sz w:val="18"/>
          <w:szCs w:val="18"/>
          <w:shd w:val="clear" w:color="auto" w:fill="auto"/>
        </w:rPr>
        <w:t>,temp_var[[i]],</w:t>
      </w:r>
      <w:r w:rsidRPr="00891218">
        <w:rPr>
          <w:rStyle w:val="StringTok"/>
          <w:sz w:val="18"/>
          <w:szCs w:val="18"/>
          <w:shd w:val="clear" w:color="auto" w:fill="auto"/>
        </w:rPr>
        <w:t>"~</w:t>
      </w:r>
      <w:r w:rsidRPr="00891218">
        <w:rPr>
          <w:sz w:val="18"/>
          <w:szCs w:val="18"/>
        </w:rPr>
        <w:br/>
      </w:r>
      <w:r w:rsidRPr="00891218">
        <w:rPr>
          <w:rStyle w:val="StringTok"/>
          <w:sz w:val="18"/>
          <w:szCs w:val="18"/>
          <w:shd w:val="clear" w:color="auto" w:fill="auto"/>
        </w:rPr>
        <w:t xml:space="preserve">                                                          s(east,north) +</w:t>
      </w:r>
      <w:r w:rsidRPr="00891218">
        <w:rPr>
          <w:sz w:val="18"/>
          <w:szCs w:val="18"/>
        </w:rPr>
        <w:br/>
      </w:r>
      <w:r w:rsidRPr="00891218">
        <w:rPr>
          <w:rStyle w:val="StringTok"/>
          <w:sz w:val="18"/>
          <w:szCs w:val="18"/>
          <w:shd w:val="clear" w:color="auto" w:fill="auto"/>
        </w:rPr>
        <w:t xml:space="preserve">                                                          s(dem)  +</w:t>
      </w:r>
      <w:r w:rsidRPr="00891218">
        <w:rPr>
          <w:sz w:val="18"/>
          <w:szCs w:val="18"/>
        </w:rPr>
        <w:br/>
      </w:r>
      <w:r w:rsidRPr="00891218">
        <w:rPr>
          <w:rStyle w:val="StringTok"/>
          <w:sz w:val="18"/>
          <w:szCs w:val="18"/>
          <w:shd w:val="clear" w:color="auto" w:fill="auto"/>
        </w:rPr>
        <w:t xml:space="preserve">                                                          s(sum_irradiance) +</w:t>
      </w:r>
      <w:r w:rsidRPr="00891218">
        <w:rPr>
          <w:sz w:val="18"/>
          <w:szCs w:val="18"/>
        </w:rPr>
        <w:br/>
      </w:r>
      <w:r w:rsidRPr="00891218">
        <w:rPr>
          <w:rStyle w:val="StringTok"/>
          <w:sz w:val="18"/>
          <w:szCs w:val="18"/>
          <w:shd w:val="clear" w:color="auto" w:fill="auto"/>
        </w:rPr>
        <w:t xml:space="preserve">                                                          s(tpi) + </w:t>
      </w:r>
      <w:r w:rsidRPr="00891218">
        <w:rPr>
          <w:sz w:val="18"/>
          <w:szCs w:val="18"/>
        </w:rPr>
        <w:br/>
      </w:r>
      <w:r w:rsidRPr="00891218">
        <w:rPr>
          <w:rStyle w:val="StringTok"/>
          <w:sz w:val="18"/>
          <w:szCs w:val="18"/>
          <w:shd w:val="clear" w:color="auto" w:fill="auto"/>
        </w:rPr>
        <w:t xml:space="preserve">                                                          s(ptoc, k = 3)"</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 xml:space="preserve">                                          </w:t>
      </w:r>
      <w:r w:rsidRPr="00891218">
        <w:rPr>
          <w:rStyle w:val="DataTypeTok"/>
          <w:sz w:val="18"/>
          <w:szCs w:val="18"/>
          <w:shd w:val="clear" w:color="auto" w:fill="auto"/>
        </w:rPr>
        <w:t>alt_formula =</w:t>
      </w:r>
      <w:r w:rsidRPr="00891218">
        <w:rPr>
          <w:rStyle w:val="KeywordTok"/>
          <w:sz w:val="18"/>
          <w:szCs w:val="18"/>
          <w:shd w:val="clear" w:color="auto" w:fill="auto"/>
        </w:rPr>
        <w:t>paste0</w:t>
      </w:r>
      <w:r w:rsidRPr="00891218">
        <w:rPr>
          <w:rStyle w:val="NormalTok"/>
          <w:sz w:val="18"/>
          <w:szCs w:val="18"/>
          <w:shd w:val="clear" w:color="auto" w:fill="auto"/>
        </w:rPr>
        <w:t>(</w:t>
      </w:r>
      <w:r w:rsidRPr="00891218">
        <w:rPr>
          <w:rStyle w:val="StringTok"/>
          <w:sz w:val="18"/>
          <w:szCs w:val="18"/>
          <w:shd w:val="clear" w:color="auto" w:fill="auto"/>
        </w:rPr>
        <w:t>"temp_"</w:t>
      </w:r>
      <w:r w:rsidRPr="00891218">
        <w:rPr>
          <w:rStyle w:val="NormalTok"/>
          <w:sz w:val="18"/>
          <w:szCs w:val="18"/>
          <w:shd w:val="clear" w:color="auto" w:fill="auto"/>
        </w:rPr>
        <w:t>,temp_var[[i]],</w:t>
      </w:r>
      <w:r w:rsidRPr="00891218">
        <w:rPr>
          <w:rStyle w:val="StringTok"/>
          <w:sz w:val="18"/>
          <w:szCs w:val="18"/>
          <w:shd w:val="clear" w:color="auto" w:fill="auto"/>
        </w:rPr>
        <w:t>"~</w:t>
      </w:r>
      <w:r w:rsidRPr="00891218">
        <w:rPr>
          <w:sz w:val="18"/>
          <w:szCs w:val="18"/>
        </w:rPr>
        <w:br/>
      </w:r>
      <w:r w:rsidRPr="00891218">
        <w:rPr>
          <w:rStyle w:val="StringTok"/>
          <w:sz w:val="18"/>
          <w:szCs w:val="18"/>
          <w:shd w:val="clear" w:color="auto" w:fill="auto"/>
        </w:rPr>
        <w:t xml:space="preserve">                                                              s(east,north) +</w:t>
      </w:r>
      <w:r w:rsidRPr="00891218">
        <w:rPr>
          <w:sz w:val="18"/>
          <w:szCs w:val="18"/>
        </w:rPr>
        <w:br/>
      </w:r>
      <w:r w:rsidRPr="00891218">
        <w:rPr>
          <w:rStyle w:val="StringTok"/>
          <w:sz w:val="18"/>
          <w:szCs w:val="18"/>
          <w:shd w:val="clear" w:color="auto" w:fill="auto"/>
        </w:rPr>
        <w:t xml:space="preserve">                                                              s(dem)  +</w:t>
      </w:r>
      <w:r w:rsidRPr="00891218">
        <w:rPr>
          <w:sz w:val="18"/>
          <w:szCs w:val="18"/>
        </w:rPr>
        <w:br/>
      </w:r>
      <w:r w:rsidRPr="00891218">
        <w:rPr>
          <w:rStyle w:val="StringTok"/>
          <w:sz w:val="18"/>
          <w:szCs w:val="18"/>
          <w:shd w:val="clear" w:color="auto" w:fill="auto"/>
        </w:rPr>
        <w:t xml:space="preserve">                                                              s(tpi) + </w:t>
      </w:r>
      <w:r w:rsidRPr="00891218">
        <w:rPr>
          <w:sz w:val="18"/>
          <w:szCs w:val="18"/>
        </w:rPr>
        <w:br/>
      </w:r>
      <w:r w:rsidRPr="00891218">
        <w:rPr>
          <w:rStyle w:val="StringTok"/>
          <w:sz w:val="18"/>
          <w:szCs w:val="18"/>
          <w:shd w:val="clear" w:color="auto" w:fill="auto"/>
        </w:rPr>
        <w:t xml:space="preserve">                                                              s(ptoc, k = 3)"</w:t>
      </w:r>
      <w:r w:rsidRPr="00891218">
        <w:rPr>
          <w:rStyle w:val="NormalTok"/>
          <w:sz w:val="18"/>
          <w:szCs w:val="18"/>
          <w:shd w:val="clear" w:color="auto" w:fill="auto"/>
        </w:rPr>
        <w:t>)</w:t>
      </w:r>
      <w:r w:rsidRPr="00891218">
        <w:rPr>
          <w:sz w:val="18"/>
          <w:szCs w:val="18"/>
        </w:rPr>
        <w:br/>
      </w:r>
      <w:r w:rsidRPr="00891218">
        <w:rPr>
          <w:rStyle w:val="NormalTok"/>
          <w:sz w:val="18"/>
          <w:szCs w:val="18"/>
          <w:shd w:val="clear" w:color="auto" w:fill="auto"/>
        </w:rPr>
        <w:t xml:space="preserve">  ) </w:t>
      </w:r>
      <w:r w:rsidRPr="00891218">
        <w:rPr>
          <w:sz w:val="18"/>
          <w:szCs w:val="18"/>
        </w:rPr>
        <w:br/>
      </w:r>
      <w:r w:rsidRPr="00891218">
        <w:rPr>
          <w:rStyle w:val="NormalTok"/>
          <w:sz w:val="18"/>
          <w:szCs w:val="18"/>
          <w:shd w:val="clear" w:color="auto" w:fill="auto"/>
        </w:rPr>
        <w:t xml:space="preserve">  daily_val_list[[i]]</w:t>
      </w:r>
      <w:r w:rsidRPr="00891218">
        <w:rPr>
          <w:rStyle w:val="OperatorTok"/>
          <w:sz w:val="18"/>
          <w:szCs w:val="18"/>
          <w:shd w:val="clear" w:color="auto" w:fill="auto"/>
        </w:rPr>
        <w:t>$</w:t>
      </w:r>
      <w:r w:rsidRPr="00891218">
        <w:rPr>
          <w:rStyle w:val="NormalTok"/>
          <w:sz w:val="18"/>
          <w:szCs w:val="18"/>
          <w:shd w:val="clear" w:color="auto" w:fill="auto"/>
        </w:rPr>
        <w:t>temp_var &lt;-</w:t>
      </w:r>
      <w:r w:rsidRPr="00891218">
        <w:rPr>
          <w:rStyle w:val="StringTok"/>
          <w:sz w:val="18"/>
          <w:szCs w:val="18"/>
          <w:shd w:val="clear" w:color="auto" w:fill="auto"/>
        </w:rPr>
        <w:t xml:space="preserve"> </w:t>
      </w:r>
      <w:r w:rsidRPr="00891218">
        <w:rPr>
          <w:rStyle w:val="NormalTok"/>
          <w:sz w:val="18"/>
          <w:szCs w:val="18"/>
          <w:shd w:val="clear" w:color="auto" w:fill="auto"/>
        </w:rPr>
        <w:t>temp_var[[i]]</w:t>
      </w:r>
      <w:r w:rsidRPr="00891218">
        <w:rPr>
          <w:sz w:val="18"/>
          <w:szCs w:val="18"/>
        </w:rPr>
        <w:br/>
      </w:r>
      <w:r w:rsidRPr="00891218">
        <w:rPr>
          <w:rStyle w:val="NormalTok"/>
          <w:sz w:val="18"/>
          <w:szCs w:val="18"/>
          <w:shd w:val="clear" w:color="auto" w:fill="auto"/>
        </w:rPr>
        <w:t xml:space="preserve">  </w:t>
      </w:r>
      <w:r w:rsidRPr="00891218">
        <w:rPr>
          <w:rStyle w:val="KeywordTok"/>
          <w:sz w:val="18"/>
          <w:szCs w:val="18"/>
          <w:shd w:val="clear" w:color="auto" w:fill="auto"/>
        </w:rPr>
        <w:t>print</w:t>
      </w:r>
      <w:r w:rsidRPr="00891218">
        <w:rPr>
          <w:rStyle w:val="NormalTok"/>
          <w:sz w:val="18"/>
          <w:szCs w:val="18"/>
          <w:shd w:val="clear" w:color="auto" w:fill="auto"/>
        </w:rPr>
        <w:t>(temp_var[[i]])</w:t>
      </w:r>
      <w:r>
        <w:rPr>
          <w:sz w:val="18"/>
          <w:szCs w:val="18"/>
        </w:rPr>
        <w:br/>
      </w:r>
      <w:r>
        <w:rPr>
          <w:rStyle w:val="NormalTok"/>
          <w:sz w:val="18"/>
          <w:szCs w:val="18"/>
        </w:rPr>
        <w:t xml:space="preserve">  </w:t>
      </w:r>
      <w:r>
        <w:rPr>
          <w:sz w:val="18"/>
          <w:szCs w:val="18"/>
        </w:rPr>
        <w:br/>
      </w:r>
      <w:r>
        <w:rPr>
          <w:rStyle w:val="NormalTok"/>
          <w:sz w:val="18"/>
          <w:szCs w:val="18"/>
        </w:rPr>
        <w:t>}</w:t>
      </w:r>
      <w:r>
        <w:rPr>
          <w:sz w:val="18"/>
          <w:szCs w:val="18"/>
        </w:rPr>
        <w:br/>
      </w:r>
      <w:r>
        <w:rPr>
          <w:rStyle w:val="NormalTok"/>
          <w:sz w:val="18"/>
          <w:szCs w:val="18"/>
        </w:rPr>
        <w:t>daily_val &lt;-</w:t>
      </w:r>
      <w:r>
        <w:rPr>
          <w:rStyle w:val="StringTok"/>
          <w:sz w:val="18"/>
          <w:szCs w:val="18"/>
        </w:rPr>
        <w:t xml:space="preserve"> </w:t>
      </w:r>
      <w:r>
        <w:rPr>
          <w:rStyle w:val="NormalTok"/>
          <w:sz w:val="18"/>
          <w:szCs w:val="18"/>
        </w:rPr>
        <w:t>dplyr</w:t>
      </w:r>
      <w:r>
        <w:rPr>
          <w:rStyle w:val="OperatorTok"/>
          <w:sz w:val="18"/>
          <w:szCs w:val="18"/>
        </w:rPr>
        <w:t>::</w:t>
      </w:r>
      <w:r>
        <w:rPr>
          <w:rStyle w:val="KeywordTok"/>
          <w:sz w:val="18"/>
          <w:szCs w:val="18"/>
        </w:rPr>
        <w:t>bind_rows</w:t>
      </w:r>
      <w:r>
        <w:rPr>
          <w:rStyle w:val="NormalTok"/>
          <w:sz w:val="18"/>
          <w:szCs w:val="18"/>
        </w:rPr>
        <w:t>(daily_val_list)</w:t>
      </w:r>
      <w:r>
        <w:rPr>
          <w:sz w:val="18"/>
          <w:szCs w:val="18"/>
        </w:rPr>
        <w:br/>
      </w:r>
      <w:r>
        <w:rPr>
          <w:rStyle w:val="NormalTok"/>
          <w:sz w:val="18"/>
          <w:szCs w:val="18"/>
        </w:rPr>
        <w:t>daily_val</w:t>
      </w:r>
      <w:r>
        <w:rPr>
          <w:rStyle w:val="OperatorTok"/>
          <w:sz w:val="18"/>
          <w:szCs w:val="18"/>
        </w:rPr>
        <w:t>$</w:t>
      </w:r>
      <w:r>
        <w:rPr>
          <w:rStyle w:val="NormalTok"/>
          <w:sz w:val="18"/>
          <w:szCs w:val="18"/>
        </w:rPr>
        <w:t>timeframe &lt;-</w:t>
      </w:r>
      <w:r>
        <w:rPr>
          <w:rStyle w:val="StringTok"/>
          <w:sz w:val="18"/>
          <w:szCs w:val="18"/>
        </w:rPr>
        <w:t xml:space="preserve"> "Daily"</w:t>
      </w:r>
    </w:p>
    <w:p w14:paraId="3EF23CB7" w14:textId="77777777" w:rsidR="00891218" w:rsidRPr="00891218" w:rsidRDefault="00891218" w:rsidP="00891218"/>
    <w:p w14:paraId="34323ADA" w14:textId="77777777" w:rsidR="00CA6053" w:rsidRPr="00CA6053" w:rsidRDefault="00CA6053" w:rsidP="00CA6053"/>
    <w:p w14:paraId="0BED41CB" w14:textId="7D8C7277" w:rsidR="00F53252" w:rsidRDefault="009432F2" w:rsidP="001B6C92">
      <w:pPr>
        <w:pStyle w:val="Heading1"/>
      </w:pPr>
      <w:r>
        <w:t xml:space="preserve">Appendix </w:t>
      </w:r>
      <w:r w:rsidR="00856350">
        <w:t>B</w:t>
      </w:r>
      <w:r>
        <w:t>: Plots used in model selection</w:t>
      </w:r>
      <w:bookmarkEnd w:id="79"/>
      <w:bookmarkEnd w:id="87"/>
    </w:p>
    <w:p w14:paraId="2801BDF2" w14:textId="77777777" w:rsidR="00FF4B1C" w:rsidRPr="00FF4B1C" w:rsidRDefault="00FF4B1C" w:rsidP="00D957DF"/>
    <w:p w14:paraId="65E0C567" w14:textId="77777777" w:rsidR="00FF4B1C" w:rsidRDefault="000E0626" w:rsidP="00D957DF">
      <w:pPr>
        <w:keepNext/>
      </w:pPr>
      <w:r>
        <w:rPr>
          <w:noProof/>
        </w:rPr>
        <w:drawing>
          <wp:inline distT="0" distB="0" distL="0" distR="0" wp14:anchorId="445F1A1F" wp14:editId="0F79F633">
            <wp:extent cx="5939790" cy="2092325"/>
            <wp:effectExtent l="0" t="0" r="381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9790" cy="2092325"/>
                    </a:xfrm>
                    <a:prstGeom prst="rect">
                      <a:avLst/>
                    </a:prstGeom>
                    <a:noFill/>
                    <a:ln>
                      <a:noFill/>
                    </a:ln>
                  </pic:spPr>
                </pic:pic>
              </a:graphicData>
            </a:graphic>
          </wp:inline>
        </w:drawing>
      </w:r>
    </w:p>
    <w:p w14:paraId="7B01EE1C" w14:textId="341B6BF6" w:rsidR="009432F2" w:rsidRDefault="00FF4B1C" w:rsidP="00D957DF">
      <w:pPr>
        <w:pStyle w:val="Caption"/>
        <w:spacing w:line="360" w:lineRule="auto"/>
      </w:pPr>
      <w:bookmarkStart w:id="88" w:name="_Toc515965248"/>
      <w:bookmarkStart w:id="89" w:name="_Toc519356939"/>
      <w:r>
        <w:t xml:space="preserve">Figure </w:t>
      </w:r>
      <w:r w:rsidR="00244376">
        <w:fldChar w:fldCharType="begin"/>
      </w:r>
      <w:r w:rsidR="00244376">
        <w:instrText xml:space="preserve"> STYLEREF 1 \s </w:instrText>
      </w:r>
      <w:r w:rsidR="00244376">
        <w:fldChar w:fldCharType="separate"/>
      </w:r>
      <w:r w:rsidR="00244376">
        <w:rPr>
          <w:noProof/>
        </w:rPr>
        <w:t>0</w:t>
      </w:r>
      <w:r w:rsidR="00244376">
        <w:fldChar w:fldCharType="end"/>
      </w:r>
      <w:r w:rsidR="00244376">
        <w:noBreakHyphen/>
      </w:r>
      <w:r w:rsidR="00244376">
        <w:fldChar w:fldCharType="begin"/>
      </w:r>
      <w:r w:rsidR="00244376">
        <w:instrText xml:space="preserve"> SEQ Figure \* ARABIC \s 1 </w:instrText>
      </w:r>
      <w:r w:rsidR="00244376">
        <w:fldChar w:fldCharType="separate"/>
      </w:r>
      <w:r w:rsidR="00244376">
        <w:rPr>
          <w:noProof/>
        </w:rPr>
        <w:t>1</w:t>
      </w:r>
      <w:r w:rsidR="00244376">
        <w:fldChar w:fldCharType="end"/>
      </w:r>
      <w:bookmarkEnd w:id="88"/>
      <w:bookmarkEnd w:id="89"/>
    </w:p>
    <w:p w14:paraId="1418A561" w14:textId="76F2C135" w:rsidR="009432F2" w:rsidRDefault="009432F2" w:rsidP="00D957DF">
      <w:pPr>
        <w:pStyle w:val="Caption"/>
        <w:spacing w:line="360" w:lineRule="auto"/>
      </w:pPr>
      <w:bookmarkStart w:id="90" w:name="_Ref514342700"/>
      <w:bookmarkStart w:id="91" w:name="_Ref514414477"/>
      <w:bookmarkStart w:id="92" w:name="_Toc515965249"/>
      <w:bookmarkStart w:id="93" w:name="_Toc519356940"/>
      <w:r>
        <w:t xml:space="preserve">Figure </w:t>
      </w:r>
      <w:r w:rsidR="00244376">
        <w:fldChar w:fldCharType="begin"/>
      </w:r>
      <w:r w:rsidR="00244376">
        <w:instrText xml:space="preserve"> STYLEREF 1 \s </w:instrText>
      </w:r>
      <w:r w:rsidR="00244376">
        <w:fldChar w:fldCharType="separate"/>
      </w:r>
      <w:r w:rsidR="00244376">
        <w:rPr>
          <w:noProof/>
        </w:rPr>
        <w:t>0</w:t>
      </w:r>
      <w:r w:rsidR="00244376">
        <w:fldChar w:fldCharType="end"/>
      </w:r>
      <w:r w:rsidR="00244376">
        <w:noBreakHyphen/>
      </w:r>
      <w:r w:rsidR="00244376">
        <w:fldChar w:fldCharType="begin"/>
      </w:r>
      <w:r w:rsidR="00244376">
        <w:instrText xml:space="preserve"> SEQ Figure \* ARABIC \s 1 </w:instrText>
      </w:r>
      <w:r w:rsidR="00244376">
        <w:fldChar w:fldCharType="separate"/>
      </w:r>
      <w:r w:rsidR="00244376">
        <w:rPr>
          <w:noProof/>
        </w:rPr>
        <w:t>2</w:t>
      </w:r>
      <w:r w:rsidR="00244376">
        <w:fldChar w:fldCharType="end"/>
      </w:r>
      <w:bookmarkEnd w:id="90"/>
      <w:r>
        <w:t xml:space="preserve"> Distribution of residuals relative to three units of daily temperature (minimum, maxmimum and mean) at five different timeframes (all years, yearly, monthly, weekly, and daily)</w:t>
      </w:r>
      <w:bookmarkEnd w:id="91"/>
      <w:bookmarkEnd w:id="92"/>
      <w:bookmarkEnd w:id="93"/>
    </w:p>
    <w:p w14:paraId="108D41CC" w14:textId="77777777" w:rsidR="0030646F" w:rsidRDefault="000E0626" w:rsidP="00D957DF">
      <w:pPr>
        <w:keepNext/>
      </w:pPr>
      <w:r>
        <w:rPr>
          <w:noProof/>
        </w:rPr>
        <w:drawing>
          <wp:inline distT="0" distB="0" distL="0" distR="0" wp14:anchorId="54E6BB52" wp14:editId="32AD2CDB">
            <wp:extent cx="5932805" cy="2063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2805" cy="2063115"/>
                    </a:xfrm>
                    <a:prstGeom prst="rect">
                      <a:avLst/>
                    </a:prstGeom>
                    <a:noFill/>
                    <a:ln>
                      <a:noFill/>
                    </a:ln>
                  </pic:spPr>
                </pic:pic>
              </a:graphicData>
            </a:graphic>
          </wp:inline>
        </w:drawing>
      </w:r>
    </w:p>
    <w:p w14:paraId="1621F47F" w14:textId="627F316B" w:rsidR="0030646F" w:rsidRPr="00C456C2" w:rsidRDefault="0030646F" w:rsidP="00D957DF">
      <w:pPr>
        <w:pStyle w:val="Caption"/>
        <w:spacing w:line="360" w:lineRule="auto"/>
      </w:pPr>
      <w:bookmarkStart w:id="94" w:name="_Ref514344510"/>
      <w:bookmarkStart w:id="95" w:name="_Ref514414621"/>
      <w:bookmarkStart w:id="96" w:name="_Toc515965250"/>
      <w:bookmarkStart w:id="97" w:name="_Toc519356941"/>
      <w:r>
        <w:t xml:space="preserve">Figure </w:t>
      </w:r>
      <w:r w:rsidR="00244376">
        <w:fldChar w:fldCharType="begin"/>
      </w:r>
      <w:r w:rsidR="00244376">
        <w:instrText xml:space="preserve"> STYLEREF 1 \s </w:instrText>
      </w:r>
      <w:r w:rsidR="00244376">
        <w:fldChar w:fldCharType="separate"/>
      </w:r>
      <w:r w:rsidR="00244376">
        <w:rPr>
          <w:noProof/>
        </w:rPr>
        <w:t>0</w:t>
      </w:r>
      <w:r w:rsidR="00244376">
        <w:fldChar w:fldCharType="end"/>
      </w:r>
      <w:r w:rsidR="00244376">
        <w:noBreakHyphen/>
      </w:r>
      <w:r w:rsidR="00244376">
        <w:fldChar w:fldCharType="begin"/>
      </w:r>
      <w:r w:rsidR="00244376">
        <w:instrText xml:space="preserve"> SEQ Figure \* ARABIC \s 1 </w:instrText>
      </w:r>
      <w:r w:rsidR="00244376">
        <w:fldChar w:fldCharType="separate"/>
      </w:r>
      <w:r w:rsidR="00244376">
        <w:rPr>
          <w:noProof/>
        </w:rPr>
        <w:t>3</w:t>
      </w:r>
      <w:r w:rsidR="00244376">
        <w:fldChar w:fldCharType="end"/>
      </w:r>
      <w:bookmarkEnd w:id="94"/>
      <w:bookmarkEnd w:id="95"/>
      <w:r>
        <w:t xml:space="preserve"> GCV scores from modelling with</w:t>
      </w:r>
      <w:r w:rsidRPr="00614C17">
        <w:t xml:space="preserve"> three units of </w:t>
      </w:r>
      <w:r>
        <w:t>daily temperature (minimum, max</w:t>
      </w:r>
      <w:r w:rsidRPr="00614C17">
        <w:t>imum and mean) at five different timeframes (all years, yearly, monthly, weekly, and daily)</w:t>
      </w:r>
      <w:bookmarkEnd w:id="96"/>
      <w:bookmarkEnd w:id="97"/>
    </w:p>
    <w:p w14:paraId="2FAD6742" w14:textId="77777777" w:rsidR="004A6907" w:rsidRDefault="000E0626" w:rsidP="00D957DF">
      <w:pPr>
        <w:keepNext/>
      </w:pPr>
      <w:r>
        <w:rPr>
          <w:noProof/>
        </w:rPr>
        <w:drawing>
          <wp:inline distT="0" distB="0" distL="0" distR="0" wp14:anchorId="389E8EE6" wp14:editId="35DCD004">
            <wp:extent cx="5943600" cy="227901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2279015"/>
                    </a:xfrm>
                    <a:prstGeom prst="rect">
                      <a:avLst/>
                    </a:prstGeom>
                  </pic:spPr>
                </pic:pic>
              </a:graphicData>
            </a:graphic>
          </wp:inline>
        </w:drawing>
      </w:r>
    </w:p>
    <w:p w14:paraId="2A5F0E84" w14:textId="77EEE870" w:rsidR="004A6907" w:rsidRDefault="004A6907" w:rsidP="00D957DF">
      <w:pPr>
        <w:pStyle w:val="Caption"/>
        <w:spacing w:line="360" w:lineRule="auto"/>
      </w:pPr>
      <w:bookmarkStart w:id="98" w:name="_Ref514355614"/>
      <w:bookmarkStart w:id="99" w:name="_Toc515965251"/>
      <w:bookmarkStart w:id="100" w:name="_Toc519356942"/>
      <w:r>
        <w:t xml:space="preserve">Figure </w:t>
      </w:r>
      <w:r w:rsidR="00244376">
        <w:fldChar w:fldCharType="begin"/>
      </w:r>
      <w:r w:rsidR="00244376">
        <w:instrText xml:space="preserve"> STYLEREF 1 \s </w:instrText>
      </w:r>
      <w:r w:rsidR="00244376">
        <w:fldChar w:fldCharType="separate"/>
      </w:r>
      <w:r w:rsidR="00244376">
        <w:rPr>
          <w:noProof/>
        </w:rPr>
        <w:t>0</w:t>
      </w:r>
      <w:r w:rsidR="00244376">
        <w:fldChar w:fldCharType="end"/>
      </w:r>
      <w:r w:rsidR="00244376">
        <w:noBreakHyphen/>
      </w:r>
      <w:r w:rsidR="00244376">
        <w:fldChar w:fldCharType="begin"/>
      </w:r>
      <w:r w:rsidR="00244376">
        <w:instrText xml:space="preserve"> SEQ Figure \* ARABIC \s 1 </w:instrText>
      </w:r>
      <w:r w:rsidR="00244376">
        <w:fldChar w:fldCharType="separate"/>
      </w:r>
      <w:r w:rsidR="00244376">
        <w:rPr>
          <w:noProof/>
        </w:rPr>
        <w:t>4</w:t>
      </w:r>
      <w:r w:rsidR="00244376">
        <w:fldChar w:fldCharType="end"/>
      </w:r>
      <w:bookmarkEnd w:id="98"/>
      <w:r>
        <w:t xml:space="preserve"> Adjusted R</w:t>
      </w:r>
      <w:r>
        <w:rPr>
          <w:vertAlign w:val="superscript"/>
        </w:rPr>
        <w:t>2</w:t>
      </w:r>
      <w:r>
        <w:t xml:space="preserve"> values </w:t>
      </w:r>
      <w:r w:rsidRPr="003A5D85">
        <w:t xml:space="preserve"> from modelling with three units of daily temperature (minimum, maximum and mean) at five different timeframes (all years, yearly, monthly, weekly, and daily)</w:t>
      </w:r>
      <w:bookmarkEnd w:id="99"/>
      <w:bookmarkEnd w:id="100"/>
    </w:p>
    <w:p w14:paraId="1BBCB8FE" w14:textId="77777777" w:rsidR="00F26166" w:rsidRDefault="000E0626" w:rsidP="00D957DF">
      <w:pPr>
        <w:keepNext/>
      </w:pPr>
      <w:r>
        <w:rPr>
          <w:noProof/>
        </w:rPr>
        <w:drawing>
          <wp:inline distT="0" distB="0" distL="0" distR="0" wp14:anchorId="732507B6" wp14:editId="6EA5BE49">
            <wp:extent cx="5943600" cy="459168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4591685"/>
                    </a:xfrm>
                    <a:prstGeom prst="rect">
                      <a:avLst/>
                    </a:prstGeom>
                  </pic:spPr>
                </pic:pic>
              </a:graphicData>
            </a:graphic>
          </wp:inline>
        </w:drawing>
      </w:r>
    </w:p>
    <w:p w14:paraId="3211B65A" w14:textId="36999D75" w:rsidR="00F26166" w:rsidRDefault="00F26166" w:rsidP="00D957DF">
      <w:pPr>
        <w:pStyle w:val="Caption"/>
        <w:spacing w:line="360" w:lineRule="auto"/>
      </w:pPr>
      <w:bookmarkStart w:id="101" w:name="_Ref514599270"/>
      <w:bookmarkStart w:id="102" w:name="_Toc515965252"/>
      <w:bookmarkStart w:id="103" w:name="_Toc519356943"/>
      <w:r>
        <w:t xml:space="preserve">Figure </w:t>
      </w:r>
      <w:r w:rsidR="00244376">
        <w:fldChar w:fldCharType="begin"/>
      </w:r>
      <w:r w:rsidR="00244376">
        <w:instrText xml:space="preserve"> STYLEREF 1 \s </w:instrText>
      </w:r>
      <w:r w:rsidR="00244376">
        <w:fldChar w:fldCharType="separate"/>
      </w:r>
      <w:r w:rsidR="00244376">
        <w:rPr>
          <w:noProof/>
        </w:rPr>
        <w:t>0</w:t>
      </w:r>
      <w:r w:rsidR="00244376">
        <w:fldChar w:fldCharType="end"/>
      </w:r>
      <w:r w:rsidR="00244376">
        <w:noBreakHyphen/>
      </w:r>
      <w:r w:rsidR="00244376">
        <w:fldChar w:fldCharType="begin"/>
      </w:r>
      <w:r w:rsidR="00244376">
        <w:instrText xml:space="preserve"> SEQ Figure \* ARABIC \s 1 </w:instrText>
      </w:r>
      <w:r w:rsidR="00244376">
        <w:fldChar w:fldCharType="separate"/>
      </w:r>
      <w:r w:rsidR="00244376">
        <w:rPr>
          <w:noProof/>
        </w:rPr>
        <w:t>5</w:t>
      </w:r>
      <w:r w:rsidR="00244376">
        <w:fldChar w:fldCharType="end"/>
      </w:r>
      <w:bookmarkEnd w:id="101"/>
      <w:r>
        <w:t xml:space="preserve"> P-Values of smooth terms from GAMs of daily temperature variables modelled daily against raster variables individually with the formula "temp variable ~ s(raster variable)"</w:t>
      </w:r>
      <w:bookmarkEnd w:id="102"/>
      <w:bookmarkEnd w:id="103"/>
    </w:p>
    <w:p w14:paraId="6C8D5882" w14:textId="77777777" w:rsidR="00F26166" w:rsidRDefault="00F26166" w:rsidP="00D957DF"/>
    <w:p w14:paraId="05896DD0" w14:textId="77777777" w:rsidR="00F26166" w:rsidRDefault="000E0626" w:rsidP="00D957DF">
      <w:pPr>
        <w:keepNext/>
      </w:pPr>
      <w:r>
        <w:rPr>
          <w:noProof/>
        </w:rPr>
        <w:drawing>
          <wp:inline distT="0" distB="0" distL="0" distR="0" wp14:anchorId="6781E962" wp14:editId="7DE33FF8">
            <wp:extent cx="5943600" cy="45916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4591685"/>
                    </a:xfrm>
                    <a:prstGeom prst="rect">
                      <a:avLst/>
                    </a:prstGeom>
                  </pic:spPr>
                </pic:pic>
              </a:graphicData>
            </a:graphic>
          </wp:inline>
        </w:drawing>
      </w:r>
    </w:p>
    <w:p w14:paraId="04467E56" w14:textId="743D8418" w:rsidR="00F26166" w:rsidRDefault="00F26166" w:rsidP="00D957DF">
      <w:pPr>
        <w:pStyle w:val="Caption"/>
        <w:spacing w:line="360" w:lineRule="auto"/>
      </w:pPr>
      <w:bookmarkStart w:id="104" w:name="_Toc515965253"/>
      <w:bookmarkStart w:id="105" w:name="_Toc519356944"/>
      <w:r>
        <w:t xml:space="preserve">Figure </w:t>
      </w:r>
      <w:r w:rsidR="00244376">
        <w:fldChar w:fldCharType="begin"/>
      </w:r>
      <w:r w:rsidR="00244376">
        <w:instrText xml:space="preserve"> STYLEREF 1 \s </w:instrText>
      </w:r>
      <w:r w:rsidR="00244376">
        <w:fldChar w:fldCharType="separate"/>
      </w:r>
      <w:r w:rsidR="00244376">
        <w:rPr>
          <w:noProof/>
        </w:rPr>
        <w:t>0</w:t>
      </w:r>
      <w:r w:rsidR="00244376">
        <w:fldChar w:fldCharType="end"/>
      </w:r>
      <w:r w:rsidR="00244376">
        <w:noBreakHyphen/>
      </w:r>
      <w:r w:rsidR="00244376">
        <w:fldChar w:fldCharType="begin"/>
      </w:r>
      <w:r w:rsidR="00244376">
        <w:instrText xml:space="preserve"> SEQ Figure \* ARABIC \s 1 </w:instrText>
      </w:r>
      <w:r w:rsidR="00244376">
        <w:fldChar w:fldCharType="separate"/>
      </w:r>
      <w:r w:rsidR="00244376">
        <w:rPr>
          <w:noProof/>
        </w:rPr>
        <w:t>6</w:t>
      </w:r>
      <w:r w:rsidR="00244376">
        <w:fldChar w:fldCharType="end"/>
      </w:r>
      <w:r w:rsidRPr="006A7B49">
        <w:t xml:space="preserve"> P-Values of smooth terms from GAMs of daily temperature variables modelled </w:t>
      </w:r>
      <w:r>
        <w:t xml:space="preserve">weekly </w:t>
      </w:r>
      <w:r w:rsidRPr="006A7B49">
        <w:t>against raster variables individually with the formula "temp variable ~ s(raster variable</w:t>
      </w:r>
      <w:r>
        <w:t>, yday</w:t>
      </w:r>
      <w:r w:rsidRPr="006A7B49">
        <w:t>)"</w:t>
      </w:r>
      <w:bookmarkEnd w:id="104"/>
      <w:bookmarkEnd w:id="105"/>
    </w:p>
    <w:p w14:paraId="1F695E72" w14:textId="77777777" w:rsidR="00F26166" w:rsidRDefault="000E0626" w:rsidP="00D957DF">
      <w:pPr>
        <w:keepNext/>
      </w:pPr>
      <w:r>
        <w:rPr>
          <w:noProof/>
        </w:rPr>
        <w:drawing>
          <wp:inline distT="0" distB="0" distL="0" distR="0" wp14:anchorId="121A1877" wp14:editId="0E293B04">
            <wp:extent cx="5943600" cy="459168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4591685"/>
                    </a:xfrm>
                    <a:prstGeom prst="rect">
                      <a:avLst/>
                    </a:prstGeom>
                  </pic:spPr>
                </pic:pic>
              </a:graphicData>
            </a:graphic>
          </wp:inline>
        </w:drawing>
      </w:r>
    </w:p>
    <w:p w14:paraId="2858ED8B" w14:textId="6A5F78C3" w:rsidR="00F26166" w:rsidRDefault="00F26166" w:rsidP="00D957DF">
      <w:pPr>
        <w:pStyle w:val="Caption"/>
        <w:spacing w:line="360" w:lineRule="auto"/>
      </w:pPr>
      <w:bookmarkStart w:id="106" w:name="_Toc515965254"/>
      <w:bookmarkStart w:id="107" w:name="_Toc519356945"/>
      <w:r>
        <w:t xml:space="preserve">Figure </w:t>
      </w:r>
      <w:r w:rsidR="00244376">
        <w:fldChar w:fldCharType="begin"/>
      </w:r>
      <w:r w:rsidR="00244376">
        <w:instrText xml:space="preserve"> STYLEREF 1 \s </w:instrText>
      </w:r>
      <w:r w:rsidR="00244376">
        <w:fldChar w:fldCharType="separate"/>
      </w:r>
      <w:r w:rsidR="00244376">
        <w:rPr>
          <w:noProof/>
        </w:rPr>
        <w:t>0</w:t>
      </w:r>
      <w:r w:rsidR="00244376">
        <w:fldChar w:fldCharType="end"/>
      </w:r>
      <w:r w:rsidR="00244376">
        <w:noBreakHyphen/>
      </w:r>
      <w:r w:rsidR="00244376">
        <w:fldChar w:fldCharType="begin"/>
      </w:r>
      <w:r w:rsidR="00244376">
        <w:instrText xml:space="preserve"> SEQ Figure \* ARABIC \s 1 </w:instrText>
      </w:r>
      <w:r w:rsidR="00244376">
        <w:fldChar w:fldCharType="separate"/>
      </w:r>
      <w:r w:rsidR="00244376">
        <w:rPr>
          <w:noProof/>
        </w:rPr>
        <w:t>7</w:t>
      </w:r>
      <w:r w:rsidR="00244376">
        <w:fldChar w:fldCharType="end"/>
      </w:r>
      <w:r>
        <w:t xml:space="preserve"> </w:t>
      </w:r>
      <w:r w:rsidRPr="00C6172F">
        <w:t>P-Values of smooth terms from GAMs of daily tem</w:t>
      </w:r>
      <w:r>
        <w:t>perature varia</w:t>
      </w:r>
      <w:r w:rsidR="00D57B98">
        <w:t>bles modelled month</w:t>
      </w:r>
      <w:r w:rsidRPr="00C6172F">
        <w:t>ly against raster variables individually with the formula "temp variable ~ s(raster variable, yday)</w:t>
      </w:r>
      <w:r>
        <w:t xml:space="preserve"> + week</w:t>
      </w:r>
      <w:r w:rsidRPr="00C6172F">
        <w:t>"</w:t>
      </w:r>
      <w:bookmarkEnd w:id="106"/>
      <w:bookmarkEnd w:id="107"/>
    </w:p>
    <w:p w14:paraId="769DB4D3" w14:textId="77777777" w:rsidR="000E0626" w:rsidRPr="00F26166" w:rsidRDefault="000E0626" w:rsidP="00D957DF"/>
    <w:p w14:paraId="642641D7" w14:textId="77777777" w:rsidR="00E06B07" w:rsidRDefault="00E06B07" w:rsidP="00D957DF">
      <w:pPr>
        <w:ind w:firstLine="360"/>
      </w:pPr>
      <w:r>
        <w:t>When generating a GAM with</w:t>
      </w:r>
      <w:r w:rsidRPr="006F08A3">
        <w:rPr>
          <w:rStyle w:val="codeChar"/>
        </w:rPr>
        <w:t xml:space="preserve"> </w:t>
      </w:r>
      <w:r>
        <w:rPr>
          <w:rStyle w:val="codeChar"/>
        </w:rPr>
        <w:t>mgcv</w:t>
      </w:r>
      <w:r>
        <w:rPr>
          <w:rStyle w:val="codeChar"/>
          <w:rFonts w:asciiTheme="minorHAnsi" w:hAnsiTheme="minorHAnsi" w:cstheme="minorHAnsi"/>
        </w:rPr>
        <w:t xml:space="preserve">, an important parameter to set is </w:t>
      </w:r>
      <w:r w:rsidRPr="006F08A3">
        <w:rPr>
          <w:rStyle w:val="codeChar"/>
          <w:rFonts w:cs="Courier New"/>
        </w:rPr>
        <w:t>k</w:t>
      </w:r>
      <w:r>
        <w:rPr>
          <w:rStyle w:val="codeChar"/>
          <w:rFonts w:asciiTheme="minorHAnsi" w:hAnsiTheme="minorHAnsi" w:cstheme="minorHAnsi"/>
        </w:rPr>
        <w:t xml:space="preserve"> for each smooth covariate.</w:t>
      </w:r>
      <w:r>
        <w:t xml:space="preserve">  The value of </w:t>
      </w:r>
      <w:r w:rsidRPr="006F08A3">
        <w:rPr>
          <w:rStyle w:val="codeChar"/>
          <w:rFonts w:cs="Courier New"/>
        </w:rPr>
        <w:t>k</w:t>
      </w:r>
      <w:r>
        <w:t xml:space="preserve">, which stands for ‘knots’, determines how close the GAM fits the data. At each knot the model can twist, meaning models with fewer knots are smoother, and more knots are noisy. Overall, the modelling parameters that need to be determined are: the daily temperature variable (minimum and maximum, or mean), the independent variables, the values of </w:t>
      </w:r>
      <w:r w:rsidRPr="005E1F97">
        <w:rPr>
          <w:rFonts w:ascii="Courier New" w:hAnsi="Courier New" w:cs="Courier New"/>
        </w:rPr>
        <w:t>k</w:t>
      </w:r>
      <w:r>
        <w:t xml:space="preserve">, and the timeframe (daily, weekly, monthly, annual, all-years). </w:t>
      </w:r>
    </w:p>
    <w:p w14:paraId="2AB8B9D0" w14:textId="77777777" w:rsidR="00E06B07" w:rsidRDefault="00E06B07" w:rsidP="00D957DF">
      <w:pPr>
        <w:ind w:firstLine="360"/>
      </w:pPr>
      <w:r>
        <w:t>The statistics that will be used to judge the suitability of the parameters are the GCV scores, adjusted R</w:t>
      </w:r>
      <w:r>
        <w:rPr>
          <w:vertAlign w:val="superscript"/>
        </w:rPr>
        <w:t>2</w:t>
      </w:r>
      <w:r>
        <w:t>, and error at validation stations. The GCV scores are indicative of the residuals at the modelling stations. The adjusted R</w:t>
      </w:r>
      <w:r>
        <w:rPr>
          <w:vertAlign w:val="superscript"/>
        </w:rPr>
        <w:t>2</w:t>
      </w:r>
      <w:r>
        <w:t xml:space="preserve"> implies how well the environmental rasters as a set describe temperature variability in the model.   As an empirical methodology, the error at validation stations ultimately gives the best sense of the accuracy of the models throughout SWNS.  </w:t>
      </w:r>
    </w:p>
    <w:p w14:paraId="1FA847F2" w14:textId="77777777" w:rsidR="00F26166" w:rsidRPr="00F26166" w:rsidRDefault="00F26166" w:rsidP="00D957DF"/>
    <w:sectPr w:rsidR="00F26166" w:rsidRPr="00F26166" w:rsidSect="00377F0C">
      <w:footerReference w:type="default" r:id="rId45"/>
      <w:footerReference w:type="first" r:id="rId46"/>
      <w:type w:val="continuous"/>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557802" w14:textId="77777777" w:rsidR="004D467F" w:rsidRDefault="004D467F" w:rsidP="00147B6F">
      <w:pPr>
        <w:spacing w:after="0" w:line="240" w:lineRule="auto"/>
      </w:pPr>
      <w:r>
        <w:separator/>
      </w:r>
    </w:p>
  </w:endnote>
  <w:endnote w:type="continuationSeparator" w:id="0">
    <w:p w14:paraId="2D6E3943" w14:textId="77777777" w:rsidR="004D467F" w:rsidRDefault="004D467F" w:rsidP="00147B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1034712"/>
      <w:docPartObj>
        <w:docPartGallery w:val="Page Numbers (Bottom of Page)"/>
        <w:docPartUnique/>
      </w:docPartObj>
    </w:sdtPr>
    <w:sdtEndPr>
      <w:rPr>
        <w:noProof/>
      </w:rPr>
    </w:sdtEndPr>
    <w:sdtContent>
      <w:p w14:paraId="08C6DFB8" w14:textId="78AA922A" w:rsidR="0013137E" w:rsidRDefault="0013137E">
        <w:pPr>
          <w:pStyle w:val="Footer"/>
          <w:jc w:val="right"/>
        </w:pPr>
        <w:r>
          <w:fldChar w:fldCharType="begin"/>
        </w:r>
        <w:r>
          <w:instrText xml:space="preserve"> PAGE   \* MERGEFORMAT </w:instrText>
        </w:r>
        <w:r>
          <w:fldChar w:fldCharType="separate"/>
        </w:r>
        <w:r w:rsidR="008547B4">
          <w:rPr>
            <w:noProof/>
          </w:rPr>
          <w:t>iii</w:t>
        </w:r>
        <w:r>
          <w:rPr>
            <w:noProof/>
          </w:rPr>
          <w:fldChar w:fldCharType="end"/>
        </w:r>
      </w:p>
    </w:sdtContent>
  </w:sdt>
  <w:p w14:paraId="05C865E0" w14:textId="77777777" w:rsidR="0013137E" w:rsidRDefault="001313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2443003"/>
      <w:docPartObj>
        <w:docPartGallery w:val="Page Numbers (Bottom of Page)"/>
        <w:docPartUnique/>
      </w:docPartObj>
    </w:sdtPr>
    <w:sdtEndPr>
      <w:rPr>
        <w:noProof/>
      </w:rPr>
    </w:sdtEndPr>
    <w:sdtContent>
      <w:p w14:paraId="7AD984CD" w14:textId="28866231" w:rsidR="0013137E" w:rsidRDefault="0013137E">
        <w:pPr>
          <w:pStyle w:val="Footer"/>
          <w:jc w:val="right"/>
        </w:pPr>
        <w:r>
          <w:fldChar w:fldCharType="begin"/>
        </w:r>
        <w:r>
          <w:instrText xml:space="preserve"> PAGE   \* MERGEFORMAT </w:instrText>
        </w:r>
        <w:r>
          <w:fldChar w:fldCharType="separate"/>
        </w:r>
        <w:r w:rsidR="008547B4">
          <w:rPr>
            <w:noProof/>
          </w:rPr>
          <w:t xml:space="preserve"> </w:t>
        </w:r>
        <w:r>
          <w:rPr>
            <w:noProof/>
          </w:rPr>
          <w:fldChar w:fldCharType="end"/>
        </w:r>
      </w:p>
    </w:sdtContent>
  </w:sdt>
  <w:p w14:paraId="1C1F8666" w14:textId="00A1C74D" w:rsidR="0013137E" w:rsidRDefault="0013137E" w:rsidP="00147B6F">
    <w:pPr>
      <w:pStyle w:val="Footer"/>
      <w:tabs>
        <w:tab w:val="clear" w:pos="4680"/>
        <w:tab w:val="clear" w:pos="9360"/>
        <w:tab w:val="left" w:pos="571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0986186"/>
      <w:docPartObj>
        <w:docPartGallery w:val="Page Numbers (Bottom of Page)"/>
        <w:docPartUnique/>
      </w:docPartObj>
    </w:sdtPr>
    <w:sdtEndPr>
      <w:rPr>
        <w:noProof/>
      </w:rPr>
    </w:sdtEndPr>
    <w:sdtContent>
      <w:p w14:paraId="26065F53" w14:textId="2C50FCE2" w:rsidR="0013137E" w:rsidRDefault="0013137E">
        <w:pPr>
          <w:pStyle w:val="Footer"/>
          <w:jc w:val="right"/>
        </w:pPr>
        <w:r>
          <w:fldChar w:fldCharType="begin"/>
        </w:r>
        <w:r>
          <w:instrText xml:space="preserve"> PAGE   \* MERGEFORMAT </w:instrText>
        </w:r>
        <w:r>
          <w:fldChar w:fldCharType="separate"/>
        </w:r>
        <w:r w:rsidR="00060AE2">
          <w:rPr>
            <w:noProof/>
          </w:rPr>
          <w:t>29</w:t>
        </w:r>
        <w:r>
          <w:rPr>
            <w:noProof/>
          </w:rPr>
          <w:fldChar w:fldCharType="end"/>
        </w:r>
      </w:p>
    </w:sdtContent>
  </w:sdt>
  <w:p w14:paraId="2182DB79" w14:textId="77777777" w:rsidR="0013137E" w:rsidRDefault="0013137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5281691"/>
      <w:docPartObj>
        <w:docPartGallery w:val="Page Numbers (Bottom of Page)"/>
        <w:docPartUnique/>
      </w:docPartObj>
    </w:sdtPr>
    <w:sdtEndPr>
      <w:rPr>
        <w:noProof/>
      </w:rPr>
    </w:sdtEndPr>
    <w:sdtContent>
      <w:p w14:paraId="7FBBB259" w14:textId="1C43DA3D" w:rsidR="0013137E" w:rsidRDefault="0013137E">
        <w:pPr>
          <w:pStyle w:val="Footer"/>
          <w:jc w:val="right"/>
        </w:pPr>
        <w:r>
          <w:fldChar w:fldCharType="begin"/>
        </w:r>
        <w:r>
          <w:instrText xml:space="preserve"> PAGE   \* MERGEFORMAT </w:instrText>
        </w:r>
        <w:r>
          <w:fldChar w:fldCharType="separate"/>
        </w:r>
        <w:r w:rsidR="00060AE2">
          <w:rPr>
            <w:noProof/>
          </w:rPr>
          <w:t>1</w:t>
        </w:r>
        <w:r>
          <w:rPr>
            <w:noProof/>
          </w:rPr>
          <w:fldChar w:fldCharType="end"/>
        </w:r>
      </w:p>
    </w:sdtContent>
  </w:sdt>
  <w:p w14:paraId="5EB60601" w14:textId="77777777" w:rsidR="0013137E" w:rsidRDefault="0013137E" w:rsidP="00147B6F">
    <w:pPr>
      <w:pStyle w:val="Footer"/>
      <w:tabs>
        <w:tab w:val="clear" w:pos="4680"/>
        <w:tab w:val="clear" w:pos="9360"/>
        <w:tab w:val="left" w:pos="571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77DBB9" w14:textId="77777777" w:rsidR="004D467F" w:rsidRDefault="004D467F" w:rsidP="00147B6F">
      <w:pPr>
        <w:spacing w:after="0" w:line="240" w:lineRule="auto"/>
      </w:pPr>
      <w:r>
        <w:separator/>
      </w:r>
    </w:p>
  </w:footnote>
  <w:footnote w:type="continuationSeparator" w:id="0">
    <w:p w14:paraId="22DE5543" w14:textId="77777777" w:rsidR="004D467F" w:rsidRDefault="004D467F" w:rsidP="00147B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81C6A"/>
    <w:multiLevelType w:val="hybridMultilevel"/>
    <w:tmpl w:val="6ECAD18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2A9A0405"/>
    <w:multiLevelType w:val="hybridMultilevel"/>
    <w:tmpl w:val="DA6843A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B746A75"/>
    <w:multiLevelType w:val="hybridMultilevel"/>
    <w:tmpl w:val="8A44E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04747"/>
    <w:multiLevelType w:val="hybridMultilevel"/>
    <w:tmpl w:val="0F4884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5FE46925"/>
    <w:multiLevelType w:val="hybridMultilevel"/>
    <w:tmpl w:val="18BE8E6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68205AF2"/>
    <w:multiLevelType w:val="hybridMultilevel"/>
    <w:tmpl w:val="51827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0DC8"/>
    <w:rsid w:val="00005FF0"/>
    <w:rsid w:val="00024248"/>
    <w:rsid w:val="00024B5E"/>
    <w:rsid w:val="000407AE"/>
    <w:rsid w:val="00054860"/>
    <w:rsid w:val="00054E7B"/>
    <w:rsid w:val="000605E8"/>
    <w:rsid w:val="00060AE2"/>
    <w:rsid w:val="00061A5F"/>
    <w:rsid w:val="00065394"/>
    <w:rsid w:val="0006752B"/>
    <w:rsid w:val="00074306"/>
    <w:rsid w:val="00087932"/>
    <w:rsid w:val="00094897"/>
    <w:rsid w:val="000A153F"/>
    <w:rsid w:val="000A156B"/>
    <w:rsid w:val="000A5D4E"/>
    <w:rsid w:val="000A6436"/>
    <w:rsid w:val="000A7E9A"/>
    <w:rsid w:val="000B3CBE"/>
    <w:rsid w:val="000C58C6"/>
    <w:rsid w:val="000D0B27"/>
    <w:rsid w:val="000D16C8"/>
    <w:rsid w:val="000D66F7"/>
    <w:rsid w:val="000E0626"/>
    <w:rsid w:val="000E2561"/>
    <w:rsid w:val="000F1ADF"/>
    <w:rsid w:val="000F37EE"/>
    <w:rsid w:val="000F75B6"/>
    <w:rsid w:val="00125C76"/>
    <w:rsid w:val="00127F5B"/>
    <w:rsid w:val="00130014"/>
    <w:rsid w:val="0013137E"/>
    <w:rsid w:val="001368FB"/>
    <w:rsid w:val="00137C05"/>
    <w:rsid w:val="001438FE"/>
    <w:rsid w:val="00147B6F"/>
    <w:rsid w:val="001706DA"/>
    <w:rsid w:val="0017744A"/>
    <w:rsid w:val="00185754"/>
    <w:rsid w:val="00185D8F"/>
    <w:rsid w:val="0018606A"/>
    <w:rsid w:val="0019087F"/>
    <w:rsid w:val="00191631"/>
    <w:rsid w:val="001B0DC8"/>
    <w:rsid w:val="001B2408"/>
    <w:rsid w:val="001B2712"/>
    <w:rsid w:val="001B4507"/>
    <w:rsid w:val="001B6C92"/>
    <w:rsid w:val="001D1CB0"/>
    <w:rsid w:val="001E0A3B"/>
    <w:rsid w:val="001E1B15"/>
    <w:rsid w:val="001E7CB8"/>
    <w:rsid w:val="001F711A"/>
    <w:rsid w:val="0021057F"/>
    <w:rsid w:val="00223086"/>
    <w:rsid w:val="00227678"/>
    <w:rsid w:val="00230E91"/>
    <w:rsid w:val="00242B8A"/>
    <w:rsid w:val="00244376"/>
    <w:rsid w:val="00244C80"/>
    <w:rsid w:val="00245E28"/>
    <w:rsid w:val="00246F8D"/>
    <w:rsid w:val="002533F7"/>
    <w:rsid w:val="00267FF0"/>
    <w:rsid w:val="00270111"/>
    <w:rsid w:val="002753DF"/>
    <w:rsid w:val="0028287E"/>
    <w:rsid w:val="002B1AF3"/>
    <w:rsid w:val="002B6B38"/>
    <w:rsid w:val="002B7248"/>
    <w:rsid w:val="002B7FE2"/>
    <w:rsid w:val="002C4AE9"/>
    <w:rsid w:val="002C4B89"/>
    <w:rsid w:val="002D71E9"/>
    <w:rsid w:val="002F0627"/>
    <w:rsid w:val="002F0759"/>
    <w:rsid w:val="002F4A63"/>
    <w:rsid w:val="002F4FE3"/>
    <w:rsid w:val="00301675"/>
    <w:rsid w:val="00303984"/>
    <w:rsid w:val="0030646F"/>
    <w:rsid w:val="003065D9"/>
    <w:rsid w:val="003066F9"/>
    <w:rsid w:val="003110FF"/>
    <w:rsid w:val="00314F0C"/>
    <w:rsid w:val="0031764A"/>
    <w:rsid w:val="003442A5"/>
    <w:rsid w:val="00344822"/>
    <w:rsid w:val="00363A11"/>
    <w:rsid w:val="00363F58"/>
    <w:rsid w:val="003646F9"/>
    <w:rsid w:val="00371EF2"/>
    <w:rsid w:val="00372BF1"/>
    <w:rsid w:val="00373139"/>
    <w:rsid w:val="00377F0C"/>
    <w:rsid w:val="00381BF5"/>
    <w:rsid w:val="003834DC"/>
    <w:rsid w:val="0039133C"/>
    <w:rsid w:val="00392D1C"/>
    <w:rsid w:val="00392D95"/>
    <w:rsid w:val="0039498E"/>
    <w:rsid w:val="003C0612"/>
    <w:rsid w:val="003C5D57"/>
    <w:rsid w:val="003D1830"/>
    <w:rsid w:val="003D464C"/>
    <w:rsid w:val="003D6592"/>
    <w:rsid w:val="003E4BE4"/>
    <w:rsid w:val="003F00D8"/>
    <w:rsid w:val="003F0280"/>
    <w:rsid w:val="00400D2B"/>
    <w:rsid w:val="00401642"/>
    <w:rsid w:val="004204ED"/>
    <w:rsid w:val="004259DD"/>
    <w:rsid w:val="004316B5"/>
    <w:rsid w:val="004508C1"/>
    <w:rsid w:val="00453C02"/>
    <w:rsid w:val="0045467B"/>
    <w:rsid w:val="004631E7"/>
    <w:rsid w:val="00463986"/>
    <w:rsid w:val="00465093"/>
    <w:rsid w:val="0046617E"/>
    <w:rsid w:val="0046643C"/>
    <w:rsid w:val="004702FE"/>
    <w:rsid w:val="0049101E"/>
    <w:rsid w:val="00491F6F"/>
    <w:rsid w:val="004A26F9"/>
    <w:rsid w:val="004A4C20"/>
    <w:rsid w:val="004A6907"/>
    <w:rsid w:val="004B04DF"/>
    <w:rsid w:val="004B538E"/>
    <w:rsid w:val="004C08C7"/>
    <w:rsid w:val="004D467F"/>
    <w:rsid w:val="004E0219"/>
    <w:rsid w:val="004E40D6"/>
    <w:rsid w:val="004F0E3B"/>
    <w:rsid w:val="004F407F"/>
    <w:rsid w:val="004F6B47"/>
    <w:rsid w:val="004F751E"/>
    <w:rsid w:val="0050190E"/>
    <w:rsid w:val="00502B1E"/>
    <w:rsid w:val="0050472F"/>
    <w:rsid w:val="00520EA3"/>
    <w:rsid w:val="00523375"/>
    <w:rsid w:val="00526B74"/>
    <w:rsid w:val="005431D0"/>
    <w:rsid w:val="00553122"/>
    <w:rsid w:val="0055569F"/>
    <w:rsid w:val="0055757C"/>
    <w:rsid w:val="00564431"/>
    <w:rsid w:val="00571CB6"/>
    <w:rsid w:val="00572C91"/>
    <w:rsid w:val="00580F26"/>
    <w:rsid w:val="005818F7"/>
    <w:rsid w:val="00582DFB"/>
    <w:rsid w:val="0058573F"/>
    <w:rsid w:val="005923D4"/>
    <w:rsid w:val="00594D4D"/>
    <w:rsid w:val="005A236B"/>
    <w:rsid w:val="005A32A2"/>
    <w:rsid w:val="005A3D0F"/>
    <w:rsid w:val="005B0F7B"/>
    <w:rsid w:val="005C6B38"/>
    <w:rsid w:val="005C6F28"/>
    <w:rsid w:val="005D0B91"/>
    <w:rsid w:val="005D38D6"/>
    <w:rsid w:val="005E1F97"/>
    <w:rsid w:val="005E7E08"/>
    <w:rsid w:val="005F37A6"/>
    <w:rsid w:val="0060610C"/>
    <w:rsid w:val="006107EE"/>
    <w:rsid w:val="00621A17"/>
    <w:rsid w:val="00641C59"/>
    <w:rsid w:val="00647B3E"/>
    <w:rsid w:val="00664D35"/>
    <w:rsid w:val="006735F5"/>
    <w:rsid w:val="006843F2"/>
    <w:rsid w:val="006D2000"/>
    <w:rsid w:val="006D4C8A"/>
    <w:rsid w:val="006E2476"/>
    <w:rsid w:val="006F08A3"/>
    <w:rsid w:val="006F30C4"/>
    <w:rsid w:val="006F4CBF"/>
    <w:rsid w:val="006F613B"/>
    <w:rsid w:val="006F61C9"/>
    <w:rsid w:val="00705AB8"/>
    <w:rsid w:val="00725233"/>
    <w:rsid w:val="00740A8D"/>
    <w:rsid w:val="00740BC8"/>
    <w:rsid w:val="007411F8"/>
    <w:rsid w:val="0075634D"/>
    <w:rsid w:val="00757308"/>
    <w:rsid w:val="00766255"/>
    <w:rsid w:val="00786256"/>
    <w:rsid w:val="00791954"/>
    <w:rsid w:val="00793FB6"/>
    <w:rsid w:val="00797149"/>
    <w:rsid w:val="007A3E42"/>
    <w:rsid w:val="007A4127"/>
    <w:rsid w:val="007A514B"/>
    <w:rsid w:val="007A57D2"/>
    <w:rsid w:val="007B2D9D"/>
    <w:rsid w:val="007B7E06"/>
    <w:rsid w:val="007C3979"/>
    <w:rsid w:val="007C6E74"/>
    <w:rsid w:val="007D173A"/>
    <w:rsid w:val="007E5374"/>
    <w:rsid w:val="007E6522"/>
    <w:rsid w:val="007F0096"/>
    <w:rsid w:val="007F4EDA"/>
    <w:rsid w:val="00814487"/>
    <w:rsid w:val="008237C3"/>
    <w:rsid w:val="00832EC5"/>
    <w:rsid w:val="00836016"/>
    <w:rsid w:val="00836021"/>
    <w:rsid w:val="00842766"/>
    <w:rsid w:val="008462D1"/>
    <w:rsid w:val="008547B4"/>
    <w:rsid w:val="00856350"/>
    <w:rsid w:val="00863CE2"/>
    <w:rsid w:val="00865DF7"/>
    <w:rsid w:val="00867AFF"/>
    <w:rsid w:val="00881216"/>
    <w:rsid w:val="00882B1B"/>
    <w:rsid w:val="00884CC3"/>
    <w:rsid w:val="00891218"/>
    <w:rsid w:val="008915D9"/>
    <w:rsid w:val="008952E5"/>
    <w:rsid w:val="008A3D44"/>
    <w:rsid w:val="008B7673"/>
    <w:rsid w:val="008B7EAD"/>
    <w:rsid w:val="008C45F7"/>
    <w:rsid w:val="008D6954"/>
    <w:rsid w:val="008D6C25"/>
    <w:rsid w:val="008F0479"/>
    <w:rsid w:val="008F0A82"/>
    <w:rsid w:val="008F5A52"/>
    <w:rsid w:val="00907047"/>
    <w:rsid w:val="00907B32"/>
    <w:rsid w:val="00912F4E"/>
    <w:rsid w:val="009200AB"/>
    <w:rsid w:val="00925796"/>
    <w:rsid w:val="00926960"/>
    <w:rsid w:val="00932B57"/>
    <w:rsid w:val="0094058E"/>
    <w:rsid w:val="00941808"/>
    <w:rsid w:val="009432F2"/>
    <w:rsid w:val="00950BA7"/>
    <w:rsid w:val="00953E3D"/>
    <w:rsid w:val="00960347"/>
    <w:rsid w:val="0096199B"/>
    <w:rsid w:val="009748EF"/>
    <w:rsid w:val="0097646C"/>
    <w:rsid w:val="00980145"/>
    <w:rsid w:val="00982790"/>
    <w:rsid w:val="0098283D"/>
    <w:rsid w:val="009A2967"/>
    <w:rsid w:val="009A2F4D"/>
    <w:rsid w:val="009A57C7"/>
    <w:rsid w:val="009C06FA"/>
    <w:rsid w:val="009C3588"/>
    <w:rsid w:val="009C58E8"/>
    <w:rsid w:val="009C7002"/>
    <w:rsid w:val="009D7FF8"/>
    <w:rsid w:val="009F2A42"/>
    <w:rsid w:val="00A020EE"/>
    <w:rsid w:val="00A04F70"/>
    <w:rsid w:val="00A067EF"/>
    <w:rsid w:val="00A12C23"/>
    <w:rsid w:val="00A200BA"/>
    <w:rsid w:val="00A27358"/>
    <w:rsid w:val="00A55330"/>
    <w:rsid w:val="00A610F1"/>
    <w:rsid w:val="00A62EF1"/>
    <w:rsid w:val="00A63418"/>
    <w:rsid w:val="00A64CF1"/>
    <w:rsid w:val="00A65F35"/>
    <w:rsid w:val="00A75B77"/>
    <w:rsid w:val="00A834D6"/>
    <w:rsid w:val="00A84C60"/>
    <w:rsid w:val="00A86F86"/>
    <w:rsid w:val="00A94DCD"/>
    <w:rsid w:val="00AA0AF5"/>
    <w:rsid w:val="00AB107B"/>
    <w:rsid w:val="00AB22C1"/>
    <w:rsid w:val="00AB4FC5"/>
    <w:rsid w:val="00AC236D"/>
    <w:rsid w:val="00AD137B"/>
    <w:rsid w:val="00AD304B"/>
    <w:rsid w:val="00AD639B"/>
    <w:rsid w:val="00AE22AB"/>
    <w:rsid w:val="00AE414C"/>
    <w:rsid w:val="00AF4E2B"/>
    <w:rsid w:val="00B053A0"/>
    <w:rsid w:val="00B1024E"/>
    <w:rsid w:val="00B10B14"/>
    <w:rsid w:val="00B16F6A"/>
    <w:rsid w:val="00B17C1E"/>
    <w:rsid w:val="00B205A0"/>
    <w:rsid w:val="00B20E5C"/>
    <w:rsid w:val="00B253B9"/>
    <w:rsid w:val="00B25672"/>
    <w:rsid w:val="00B2589D"/>
    <w:rsid w:val="00B42927"/>
    <w:rsid w:val="00B56687"/>
    <w:rsid w:val="00B60C13"/>
    <w:rsid w:val="00B620B8"/>
    <w:rsid w:val="00B74895"/>
    <w:rsid w:val="00B75121"/>
    <w:rsid w:val="00B762D1"/>
    <w:rsid w:val="00B83564"/>
    <w:rsid w:val="00B91E59"/>
    <w:rsid w:val="00B922BA"/>
    <w:rsid w:val="00B925FA"/>
    <w:rsid w:val="00BB0CC1"/>
    <w:rsid w:val="00BB13C4"/>
    <w:rsid w:val="00BB3606"/>
    <w:rsid w:val="00BC5141"/>
    <w:rsid w:val="00BC5743"/>
    <w:rsid w:val="00BD2D74"/>
    <w:rsid w:val="00BE1847"/>
    <w:rsid w:val="00C139EC"/>
    <w:rsid w:val="00C14453"/>
    <w:rsid w:val="00C212B4"/>
    <w:rsid w:val="00C259BD"/>
    <w:rsid w:val="00C330C8"/>
    <w:rsid w:val="00C3416C"/>
    <w:rsid w:val="00C3649F"/>
    <w:rsid w:val="00C37020"/>
    <w:rsid w:val="00C45261"/>
    <w:rsid w:val="00C456C2"/>
    <w:rsid w:val="00C56E5D"/>
    <w:rsid w:val="00C61422"/>
    <w:rsid w:val="00C64C88"/>
    <w:rsid w:val="00C843B4"/>
    <w:rsid w:val="00C856C0"/>
    <w:rsid w:val="00CA6053"/>
    <w:rsid w:val="00CB1360"/>
    <w:rsid w:val="00CD2BA9"/>
    <w:rsid w:val="00CF0CCA"/>
    <w:rsid w:val="00CF495F"/>
    <w:rsid w:val="00CF58F4"/>
    <w:rsid w:val="00CF5E7A"/>
    <w:rsid w:val="00D01B3E"/>
    <w:rsid w:val="00D056DB"/>
    <w:rsid w:val="00D107D4"/>
    <w:rsid w:val="00D16FAF"/>
    <w:rsid w:val="00D20BAE"/>
    <w:rsid w:val="00D23DC2"/>
    <w:rsid w:val="00D25952"/>
    <w:rsid w:val="00D26B99"/>
    <w:rsid w:val="00D30FF8"/>
    <w:rsid w:val="00D3523A"/>
    <w:rsid w:val="00D54A6A"/>
    <w:rsid w:val="00D57B98"/>
    <w:rsid w:val="00D60442"/>
    <w:rsid w:val="00D73266"/>
    <w:rsid w:val="00D74F5D"/>
    <w:rsid w:val="00D82098"/>
    <w:rsid w:val="00D827F9"/>
    <w:rsid w:val="00D92939"/>
    <w:rsid w:val="00D957DF"/>
    <w:rsid w:val="00DB0318"/>
    <w:rsid w:val="00DC509B"/>
    <w:rsid w:val="00DE530C"/>
    <w:rsid w:val="00E016C5"/>
    <w:rsid w:val="00E0355A"/>
    <w:rsid w:val="00E05F90"/>
    <w:rsid w:val="00E06B07"/>
    <w:rsid w:val="00E11ECA"/>
    <w:rsid w:val="00E1361D"/>
    <w:rsid w:val="00E13856"/>
    <w:rsid w:val="00E27E65"/>
    <w:rsid w:val="00E54ED5"/>
    <w:rsid w:val="00E6694F"/>
    <w:rsid w:val="00E708CF"/>
    <w:rsid w:val="00E81D87"/>
    <w:rsid w:val="00E82789"/>
    <w:rsid w:val="00E82CE7"/>
    <w:rsid w:val="00E93E69"/>
    <w:rsid w:val="00E960E6"/>
    <w:rsid w:val="00E9699E"/>
    <w:rsid w:val="00EA33D3"/>
    <w:rsid w:val="00EA506E"/>
    <w:rsid w:val="00EB2513"/>
    <w:rsid w:val="00EC26DC"/>
    <w:rsid w:val="00EC7F06"/>
    <w:rsid w:val="00EE6253"/>
    <w:rsid w:val="00EF55E9"/>
    <w:rsid w:val="00EF5AB9"/>
    <w:rsid w:val="00EF723B"/>
    <w:rsid w:val="00F025D6"/>
    <w:rsid w:val="00F02A5A"/>
    <w:rsid w:val="00F03E75"/>
    <w:rsid w:val="00F04160"/>
    <w:rsid w:val="00F05931"/>
    <w:rsid w:val="00F0626A"/>
    <w:rsid w:val="00F229D7"/>
    <w:rsid w:val="00F26166"/>
    <w:rsid w:val="00F27410"/>
    <w:rsid w:val="00F32A25"/>
    <w:rsid w:val="00F475EE"/>
    <w:rsid w:val="00F53252"/>
    <w:rsid w:val="00F64079"/>
    <w:rsid w:val="00F760DE"/>
    <w:rsid w:val="00F7758C"/>
    <w:rsid w:val="00F92099"/>
    <w:rsid w:val="00FA079E"/>
    <w:rsid w:val="00FA0C6C"/>
    <w:rsid w:val="00FA10C4"/>
    <w:rsid w:val="00FA489C"/>
    <w:rsid w:val="00FA513C"/>
    <w:rsid w:val="00FD1CA9"/>
    <w:rsid w:val="00FD791E"/>
    <w:rsid w:val="00FE12DF"/>
    <w:rsid w:val="00FE2B4C"/>
    <w:rsid w:val="00FF3C20"/>
    <w:rsid w:val="00FF4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1DF412E"/>
  <w15:chartTrackingRefBased/>
  <w15:docId w15:val="{F051B136-751C-4E30-8AC8-6F8050CAC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E0219"/>
    <w:pPr>
      <w:spacing w:line="360" w:lineRule="auto"/>
      <w:jc w:val="both"/>
    </w:pPr>
  </w:style>
  <w:style w:type="paragraph" w:styleId="Heading1">
    <w:name w:val="heading 1"/>
    <w:basedOn w:val="Normal"/>
    <w:next w:val="Normal"/>
    <w:link w:val="Heading1Char"/>
    <w:uiPriority w:val="9"/>
    <w:qFormat/>
    <w:rsid w:val="001B0DC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B0DC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B0DC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65F3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526B7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0DC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B0DC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1B0DC8"/>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1B0D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925FA"/>
    <w:pPr>
      <w:spacing w:after="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C26DC"/>
    <w:rPr>
      <w:sz w:val="16"/>
      <w:szCs w:val="16"/>
    </w:rPr>
  </w:style>
  <w:style w:type="paragraph" w:styleId="CommentText">
    <w:name w:val="annotation text"/>
    <w:basedOn w:val="Normal"/>
    <w:link w:val="CommentTextChar"/>
    <w:uiPriority w:val="99"/>
    <w:semiHidden/>
    <w:unhideWhenUsed/>
    <w:rsid w:val="00EC26DC"/>
    <w:pPr>
      <w:spacing w:line="240" w:lineRule="auto"/>
    </w:pPr>
    <w:rPr>
      <w:sz w:val="20"/>
      <w:szCs w:val="20"/>
    </w:rPr>
  </w:style>
  <w:style w:type="character" w:customStyle="1" w:styleId="CommentTextChar">
    <w:name w:val="Comment Text Char"/>
    <w:basedOn w:val="DefaultParagraphFont"/>
    <w:link w:val="CommentText"/>
    <w:uiPriority w:val="99"/>
    <w:semiHidden/>
    <w:rsid w:val="00EC26DC"/>
    <w:rPr>
      <w:sz w:val="20"/>
      <w:szCs w:val="20"/>
    </w:rPr>
  </w:style>
  <w:style w:type="paragraph" w:styleId="CommentSubject">
    <w:name w:val="annotation subject"/>
    <w:basedOn w:val="CommentText"/>
    <w:next w:val="CommentText"/>
    <w:link w:val="CommentSubjectChar"/>
    <w:uiPriority w:val="99"/>
    <w:semiHidden/>
    <w:unhideWhenUsed/>
    <w:rsid w:val="00EC26DC"/>
    <w:rPr>
      <w:b/>
      <w:bCs/>
    </w:rPr>
  </w:style>
  <w:style w:type="character" w:customStyle="1" w:styleId="CommentSubjectChar">
    <w:name w:val="Comment Subject Char"/>
    <w:basedOn w:val="CommentTextChar"/>
    <w:link w:val="CommentSubject"/>
    <w:uiPriority w:val="99"/>
    <w:semiHidden/>
    <w:rsid w:val="00EC26DC"/>
    <w:rPr>
      <w:b/>
      <w:bCs/>
      <w:sz w:val="20"/>
      <w:szCs w:val="20"/>
    </w:rPr>
  </w:style>
  <w:style w:type="paragraph" w:styleId="BalloonText">
    <w:name w:val="Balloon Text"/>
    <w:basedOn w:val="Normal"/>
    <w:link w:val="BalloonTextChar"/>
    <w:uiPriority w:val="99"/>
    <w:semiHidden/>
    <w:unhideWhenUsed/>
    <w:rsid w:val="00EC26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26DC"/>
    <w:rPr>
      <w:rFonts w:ascii="Segoe UI" w:hAnsi="Segoe UI" w:cs="Segoe UI"/>
      <w:sz w:val="18"/>
      <w:szCs w:val="18"/>
    </w:rPr>
  </w:style>
  <w:style w:type="paragraph" w:styleId="ListParagraph">
    <w:name w:val="List Paragraph"/>
    <w:basedOn w:val="Normal"/>
    <w:uiPriority w:val="34"/>
    <w:qFormat/>
    <w:rsid w:val="00FF4B1C"/>
    <w:pPr>
      <w:ind w:left="720"/>
      <w:contextualSpacing/>
    </w:pPr>
  </w:style>
  <w:style w:type="character" w:customStyle="1" w:styleId="Heading4Char">
    <w:name w:val="Heading 4 Char"/>
    <w:basedOn w:val="DefaultParagraphFont"/>
    <w:link w:val="Heading4"/>
    <w:uiPriority w:val="9"/>
    <w:rsid w:val="00A65F35"/>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3065D9"/>
    <w:rPr>
      <w:color w:val="808080"/>
    </w:rPr>
  </w:style>
  <w:style w:type="paragraph" w:customStyle="1" w:styleId="code">
    <w:name w:val="code"/>
    <w:basedOn w:val="Normal"/>
    <w:link w:val="codeChar"/>
    <w:rsid w:val="00793FB6"/>
    <w:pPr>
      <w:spacing w:after="0"/>
      <w:ind w:firstLine="720"/>
    </w:pPr>
    <w:rPr>
      <w:rFonts w:ascii="Consolas" w:hAnsi="Consolas"/>
      <w:sz w:val="18"/>
      <w:lang w:val="en-CA"/>
    </w:rPr>
  </w:style>
  <w:style w:type="character" w:customStyle="1" w:styleId="codeChar">
    <w:name w:val="code Char"/>
    <w:basedOn w:val="DefaultParagraphFont"/>
    <w:link w:val="code"/>
    <w:rsid w:val="00793FB6"/>
    <w:rPr>
      <w:rFonts w:ascii="Consolas" w:hAnsi="Consolas"/>
      <w:sz w:val="18"/>
      <w:lang w:val="en-CA"/>
    </w:rPr>
  </w:style>
  <w:style w:type="paragraph" w:styleId="TOCHeading">
    <w:name w:val="TOC Heading"/>
    <w:basedOn w:val="Heading1"/>
    <w:next w:val="Normal"/>
    <w:uiPriority w:val="39"/>
    <w:unhideWhenUsed/>
    <w:qFormat/>
    <w:rsid w:val="009A2F4D"/>
    <w:pPr>
      <w:outlineLvl w:val="9"/>
    </w:pPr>
  </w:style>
  <w:style w:type="paragraph" w:styleId="TOC1">
    <w:name w:val="toc 1"/>
    <w:basedOn w:val="Normal"/>
    <w:next w:val="Normal"/>
    <w:autoRedefine/>
    <w:uiPriority w:val="39"/>
    <w:unhideWhenUsed/>
    <w:rsid w:val="009A2F4D"/>
    <w:pPr>
      <w:spacing w:after="100"/>
    </w:pPr>
  </w:style>
  <w:style w:type="paragraph" w:styleId="TOC2">
    <w:name w:val="toc 2"/>
    <w:basedOn w:val="Normal"/>
    <w:next w:val="Normal"/>
    <w:autoRedefine/>
    <w:uiPriority w:val="39"/>
    <w:unhideWhenUsed/>
    <w:rsid w:val="009A2F4D"/>
    <w:pPr>
      <w:spacing w:after="100"/>
      <w:ind w:left="220"/>
    </w:pPr>
  </w:style>
  <w:style w:type="paragraph" w:styleId="TOC3">
    <w:name w:val="toc 3"/>
    <w:basedOn w:val="Normal"/>
    <w:next w:val="Normal"/>
    <w:autoRedefine/>
    <w:uiPriority w:val="39"/>
    <w:unhideWhenUsed/>
    <w:rsid w:val="009A2F4D"/>
    <w:pPr>
      <w:spacing w:after="100"/>
      <w:ind w:left="440"/>
    </w:pPr>
  </w:style>
  <w:style w:type="character" w:styleId="Hyperlink">
    <w:name w:val="Hyperlink"/>
    <w:basedOn w:val="DefaultParagraphFont"/>
    <w:uiPriority w:val="99"/>
    <w:unhideWhenUsed/>
    <w:rsid w:val="009A2F4D"/>
    <w:rPr>
      <w:color w:val="0563C1" w:themeColor="hyperlink"/>
      <w:u w:val="single"/>
    </w:rPr>
  </w:style>
  <w:style w:type="paragraph" w:styleId="NoSpacing">
    <w:name w:val="No Spacing"/>
    <w:link w:val="NoSpacingChar"/>
    <w:uiPriority w:val="1"/>
    <w:qFormat/>
    <w:rsid w:val="007C6E74"/>
    <w:pPr>
      <w:spacing w:after="0" w:line="240" w:lineRule="auto"/>
    </w:pPr>
    <w:rPr>
      <w:rFonts w:eastAsiaTheme="minorEastAsia"/>
    </w:rPr>
  </w:style>
  <w:style w:type="character" w:customStyle="1" w:styleId="NoSpacingChar">
    <w:name w:val="No Spacing Char"/>
    <w:basedOn w:val="DefaultParagraphFont"/>
    <w:link w:val="NoSpacing"/>
    <w:uiPriority w:val="1"/>
    <w:rsid w:val="007C6E74"/>
    <w:rPr>
      <w:rFonts w:eastAsiaTheme="minorEastAsia"/>
    </w:rPr>
  </w:style>
  <w:style w:type="character" w:customStyle="1" w:styleId="Heading5Char">
    <w:name w:val="Heading 5 Char"/>
    <w:basedOn w:val="DefaultParagraphFont"/>
    <w:link w:val="Heading5"/>
    <w:uiPriority w:val="9"/>
    <w:rsid w:val="00526B74"/>
    <w:rPr>
      <w:rFonts w:asciiTheme="majorHAnsi" w:eastAsiaTheme="majorEastAsia" w:hAnsiTheme="majorHAnsi" w:cstheme="majorBidi"/>
      <w:color w:val="2E74B5" w:themeColor="accent1" w:themeShade="BF"/>
    </w:rPr>
  </w:style>
  <w:style w:type="paragraph" w:styleId="NormalWeb">
    <w:name w:val="Normal (Web)"/>
    <w:basedOn w:val="Normal"/>
    <w:uiPriority w:val="99"/>
    <w:semiHidden/>
    <w:unhideWhenUsed/>
    <w:rsid w:val="00932B57"/>
    <w:pPr>
      <w:spacing w:before="100" w:beforeAutospacing="1" w:after="100" w:afterAutospacing="1" w:line="240" w:lineRule="auto"/>
    </w:pPr>
    <w:rPr>
      <w:rFonts w:ascii="Times New Roman" w:eastAsiaTheme="minorEastAsia" w:hAnsi="Times New Roman" w:cs="Times New Roman"/>
      <w:sz w:val="24"/>
      <w:szCs w:val="24"/>
    </w:rPr>
  </w:style>
  <w:style w:type="paragraph" w:styleId="TableofFigures">
    <w:name w:val="table of figures"/>
    <w:basedOn w:val="Normal"/>
    <w:next w:val="Normal"/>
    <w:uiPriority w:val="99"/>
    <w:unhideWhenUsed/>
    <w:rsid w:val="00705AB8"/>
    <w:pPr>
      <w:spacing w:after="0"/>
    </w:pPr>
  </w:style>
  <w:style w:type="paragraph" w:styleId="BodyText">
    <w:name w:val="Body Text"/>
    <w:basedOn w:val="Normal"/>
    <w:link w:val="BodyTextChar"/>
    <w:qFormat/>
    <w:rsid w:val="000A5D4E"/>
    <w:pPr>
      <w:spacing w:before="180" w:after="180" w:line="240" w:lineRule="auto"/>
    </w:pPr>
    <w:rPr>
      <w:sz w:val="24"/>
      <w:szCs w:val="24"/>
    </w:rPr>
  </w:style>
  <w:style w:type="character" w:customStyle="1" w:styleId="BodyTextChar">
    <w:name w:val="Body Text Char"/>
    <w:basedOn w:val="DefaultParagraphFont"/>
    <w:link w:val="BodyText"/>
    <w:rsid w:val="000A5D4E"/>
    <w:rPr>
      <w:sz w:val="24"/>
      <w:szCs w:val="24"/>
    </w:rPr>
  </w:style>
  <w:style w:type="character" w:customStyle="1" w:styleId="KeywordTok">
    <w:name w:val="KeywordTok"/>
    <w:basedOn w:val="DefaultParagraphFont"/>
    <w:rsid w:val="00856350"/>
    <w:rPr>
      <w:rFonts w:ascii="Consolas" w:hAnsi="Consolas" w:hint="default"/>
      <w:b/>
      <w:bCs w:val="0"/>
      <w:color w:val="204A87"/>
      <w:sz w:val="22"/>
      <w:shd w:val="clear" w:color="auto" w:fill="F8F8F8"/>
    </w:rPr>
  </w:style>
  <w:style w:type="character" w:customStyle="1" w:styleId="DataTypeTok">
    <w:name w:val="DataTypeTok"/>
    <w:basedOn w:val="DefaultParagraphFont"/>
    <w:rsid w:val="00856350"/>
    <w:rPr>
      <w:rFonts w:ascii="Consolas" w:hAnsi="Consolas" w:hint="default"/>
      <w:color w:val="204A87"/>
      <w:sz w:val="22"/>
      <w:shd w:val="clear" w:color="auto" w:fill="F8F8F8"/>
    </w:rPr>
  </w:style>
  <w:style w:type="character" w:customStyle="1" w:styleId="DecValTok">
    <w:name w:val="DecValTok"/>
    <w:basedOn w:val="DefaultParagraphFont"/>
    <w:rsid w:val="00856350"/>
    <w:rPr>
      <w:rFonts w:ascii="Consolas" w:hAnsi="Consolas" w:hint="default"/>
      <w:color w:val="0000CF"/>
      <w:sz w:val="22"/>
      <w:shd w:val="clear" w:color="auto" w:fill="F8F8F8"/>
    </w:rPr>
  </w:style>
  <w:style w:type="character" w:customStyle="1" w:styleId="StringTok">
    <w:name w:val="StringTok"/>
    <w:basedOn w:val="DefaultParagraphFont"/>
    <w:rsid w:val="00856350"/>
    <w:rPr>
      <w:rFonts w:ascii="Consolas" w:hAnsi="Consolas" w:hint="default"/>
      <w:color w:val="4E9A06"/>
      <w:sz w:val="22"/>
      <w:shd w:val="clear" w:color="auto" w:fill="F8F8F8"/>
    </w:rPr>
  </w:style>
  <w:style w:type="character" w:customStyle="1" w:styleId="CommentTok">
    <w:name w:val="CommentTok"/>
    <w:basedOn w:val="DefaultParagraphFont"/>
    <w:rsid w:val="00856350"/>
    <w:rPr>
      <w:rFonts w:ascii="Consolas" w:hAnsi="Consolas" w:hint="default"/>
      <w:i/>
      <w:iCs w:val="0"/>
      <w:color w:val="8F5902"/>
      <w:sz w:val="22"/>
      <w:shd w:val="clear" w:color="auto" w:fill="F8F8F8"/>
    </w:rPr>
  </w:style>
  <w:style w:type="character" w:customStyle="1" w:styleId="OtherTok">
    <w:name w:val="OtherTok"/>
    <w:basedOn w:val="DefaultParagraphFont"/>
    <w:rsid w:val="00856350"/>
    <w:rPr>
      <w:rFonts w:ascii="Consolas" w:hAnsi="Consolas" w:hint="default"/>
      <w:color w:val="8F5902"/>
      <w:sz w:val="22"/>
      <w:shd w:val="clear" w:color="auto" w:fill="F8F8F8"/>
    </w:rPr>
  </w:style>
  <w:style w:type="character" w:customStyle="1" w:styleId="OperatorTok">
    <w:name w:val="OperatorTok"/>
    <w:basedOn w:val="DefaultParagraphFont"/>
    <w:rsid w:val="00856350"/>
    <w:rPr>
      <w:rFonts w:ascii="Consolas" w:hAnsi="Consolas" w:hint="default"/>
      <w:b/>
      <w:bCs w:val="0"/>
      <w:color w:val="CE5C00"/>
      <w:sz w:val="22"/>
      <w:shd w:val="clear" w:color="auto" w:fill="F8F8F8"/>
    </w:rPr>
  </w:style>
  <w:style w:type="character" w:customStyle="1" w:styleId="NormalTok">
    <w:name w:val="NormalTok"/>
    <w:basedOn w:val="DefaultParagraphFont"/>
    <w:rsid w:val="00856350"/>
    <w:rPr>
      <w:rFonts w:ascii="Consolas" w:hAnsi="Consolas" w:hint="default"/>
      <w:sz w:val="22"/>
      <w:shd w:val="clear" w:color="auto" w:fill="F8F8F8"/>
    </w:rPr>
  </w:style>
  <w:style w:type="character" w:customStyle="1" w:styleId="CharTok">
    <w:name w:val="CharTok"/>
    <w:basedOn w:val="DefaultParagraphFont"/>
    <w:rsid w:val="004B04DF"/>
    <w:rPr>
      <w:rFonts w:ascii="Consolas" w:hAnsi="Consolas" w:hint="default"/>
      <w:color w:val="4E9A06"/>
      <w:sz w:val="22"/>
      <w:shd w:val="clear" w:color="auto" w:fill="F8F8F8"/>
    </w:rPr>
  </w:style>
  <w:style w:type="paragraph" w:styleId="Header">
    <w:name w:val="header"/>
    <w:basedOn w:val="Normal"/>
    <w:link w:val="HeaderChar"/>
    <w:uiPriority w:val="99"/>
    <w:unhideWhenUsed/>
    <w:rsid w:val="00147B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7B6F"/>
  </w:style>
  <w:style w:type="paragraph" w:styleId="Footer">
    <w:name w:val="footer"/>
    <w:basedOn w:val="Normal"/>
    <w:link w:val="FooterChar"/>
    <w:uiPriority w:val="99"/>
    <w:unhideWhenUsed/>
    <w:rsid w:val="00147B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7B6F"/>
  </w:style>
  <w:style w:type="character" w:customStyle="1" w:styleId="VerbatimChar">
    <w:name w:val="Verbatim Char"/>
    <w:basedOn w:val="DefaultParagraphFont"/>
    <w:link w:val="SourceCode"/>
    <w:locked/>
    <w:rsid w:val="00891218"/>
    <w:rPr>
      <w:rFonts w:ascii="Consolas" w:hAnsi="Consolas"/>
      <w:shd w:val="clear" w:color="auto" w:fill="F8F8F8"/>
    </w:rPr>
  </w:style>
  <w:style w:type="paragraph" w:customStyle="1" w:styleId="SourceCode">
    <w:name w:val="Source Code"/>
    <w:basedOn w:val="Normal"/>
    <w:link w:val="VerbatimChar"/>
    <w:rsid w:val="00891218"/>
    <w:pPr>
      <w:shd w:val="clear" w:color="auto" w:fill="F8F8F8"/>
      <w:wordWrap w:val="0"/>
      <w:spacing w:after="200" w:line="240" w:lineRule="auto"/>
      <w:jc w:val="left"/>
    </w:pPr>
    <w:rPr>
      <w:rFonts w:ascii="Consolas" w:hAnsi="Consolas"/>
    </w:rPr>
  </w:style>
  <w:style w:type="character" w:customStyle="1" w:styleId="ControlFlowTok">
    <w:name w:val="ControlFlowTok"/>
    <w:basedOn w:val="VerbatimChar"/>
    <w:rsid w:val="00891218"/>
    <w:rPr>
      <w:rFonts w:ascii="Consolas" w:hAnsi="Consolas"/>
      <w:b/>
      <w:bCs w:val="0"/>
      <w:color w:val="204A87"/>
      <w:shd w:val="clear" w:color="auto" w:fill="F8F8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36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jpeg"/><Relationship Id="rId40" Type="http://schemas.openxmlformats.org/officeDocument/2006/relationships/image" Target="media/image28.png"/><Relationship Id="rId45"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jpeg"/><Relationship Id="rId49" Type="http://schemas.openxmlformats.org/officeDocument/2006/relationships/theme" Target="theme/theme1.xml"/><Relationship Id="rId10" Type="http://schemas.openxmlformats.org/officeDocument/2006/relationships/hyperlink" Target="https://d.docs.live.net/fb6e9bcbbea73c46/MSc/Report/FirstDraft_2.docx" TargetMode="Externa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hyperlink" Target="https://d.docs.live.net/fb6e9bcbbea73c46/MSc/Report/FirstDraft_2.docx"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png"/><Relationship Id="rId48" Type="http://schemas.openxmlformats.org/officeDocument/2006/relationships/glossaryDocument" Target="glossary/document.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tyles" Target="styles.xml"/><Relationship Id="rId2" Type="http://schemas.openxmlformats.org/officeDocument/2006/relationships/customXml" Target="../../customXml/item4.xml"/><Relationship Id="rId1" Type="http://schemas.openxmlformats.org/officeDocument/2006/relationships/customXml" Target="../../customXml/item3.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94330BDE1FE4E56AEBACF6006CC846F"/>
        <w:category>
          <w:name w:val="General"/>
          <w:gallery w:val="placeholder"/>
        </w:category>
        <w:types>
          <w:type w:val="bbPlcHdr"/>
        </w:types>
        <w:behaviors>
          <w:behavior w:val="content"/>
        </w:behaviors>
        <w:guid w:val="{E5B5EE81-5BF6-44B8-A9FE-FE41B88961BA}"/>
      </w:docPartPr>
      <w:docPartBody>
        <w:p w:rsidR="00041A22" w:rsidRDefault="008D2762" w:rsidP="008D2762">
          <w:pPr>
            <w:pStyle w:val="A94330BDE1FE4E56AEBACF6006CC846F"/>
          </w:pPr>
          <w:r>
            <w:rPr>
              <w:rFonts w:asciiTheme="majorHAnsi" w:eastAsiaTheme="majorEastAsia" w:hAnsiTheme="majorHAnsi" w:cstheme="majorBidi"/>
              <w:caps/>
              <w:color w:val="4472C4" w:themeColor="accent1"/>
              <w:sz w:val="80"/>
              <w:szCs w:val="80"/>
            </w:rPr>
            <w:t>[Document title]</w:t>
          </w:r>
        </w:p>
      </w:docPartBody>
    </w:docPart>
    <w:docPart>
      <w:docPartPr>
        <w:name w:val="C3C8001424144DEBBDEA784D7BA89BA2"/>
        <w:category>
          <w:name w:val="General"/>
          <w:gallery w:val="placeholder"/>
        </w:category>
        <w:types>
          <w:type w:val="bbPlcHdr"/>
        </w:types>
        <w:behaviors>
          <w:behavior w:val="content"/>
        </w:behaviors>
        <w:guid w:val="{EE74C616-FF2B-4DD6-9CDA-C3004DCC2B36}"/>
      </w:docPartPr>
      <w:docPartBody>
        <w:p w:rsidR="00041A22" w:rsidRDefault="008D2762" w:rsidP="008D2762">
          <w:pPr>
            <w:pStyle w:val="C3C8001424144DEBBDEA784D7BA89BA2"/>
          </w:pPr>
          <w:r>
            <w:rPr>
              <w:color w:val="4472C4"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2762"/>
    <w:rsid w:val="00041A22"/>
    <w:rsid w:val="00046F20"/>
    <w:rsid w:val="00287F5B"/>
    <w:rsid w:val="004A4FAA"/>
    <w:rsid w:val="008D2762"/>
    <w:rsid w:val="00A40948"/>
    <w:rsid w:val="00FE024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94330BDE1FE4E56AEBACF6006CC846F">
    <w:name w:val="A94330BDE1FE4E56AEBACF6006CC846F"/>
    <w:rsid w:val="008D2762"/>
  </w:style>
  <w:style w:type="paragraph" w:customStyle="1" w:styleId="C3C8001424144DEBBDEA784D7BA89BA2">
    <w:name w:val="C3C8001424144DEBBDEA784D7BA89BA2"/>
    <w:rsid w:val="008D2762"/>
  </w:style>
  <w:style w:type="character" w:styleId="PlaceholderText">
    <w:name w:val="Placeholder Text"/>
    <w:basedOn w:val="DefaultParagraphFont"/>
    <w:uiPriority w:val="99"/>
    <w:semiHidden/>
    <w:rsid w:val="00046F2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verPageProperties xmlns="http://schemas.microsoft.com/office/2006/coverPageProps">
  <PublishDate>2018-05-3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overPageProperties xmlns="http://schemas.microsoft.com/office/2006/coverPageProps">
  <PublishDate>2018-05-31T00:00:00</PublishDate>
  <Abstract/>
  <CompanyAddress/>
  <CompanyPhone/>
  <CompanyFax/>
  <CompanyEmail/>
</CoverPage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C2C3A60-53F7-42A1-BF07-CA4544B367F5}">
  <ds:schemaRefs>
    <ds:schemaRef ds:uri="http://schemas.openxmlformats.org/officeDocument/2006/bibliography"/>
  </ds:schemaRefs>
</ds:datastoreItem>
</file>

<file path=customXml/itemProps3.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4.xml><?xml version="1.0" encoding="utf-8"?>
<ds:datastoreItem xmlns:ds="http://schemas.openxmlformats.org/officeDocument/2006/customXml" ds:itemID="{0724AD39-5FCC-4335-AB68-0E5EE131E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06</TotalTime>
  <Pages>5</Pages>
  <Words>7971</Words>
  <Characters>45441</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Spatial Interpolation of Temperature in Southwest Nova Scotia</vt:lpstr>
    </vt:vector>
  </TitlesOfParts>
  <Company>Acadia University and The Centre Of Geographic Sciences</Company>
  <LinksUpToDate>false</LinksUpToDate>
  <CharactersWithSpaces>53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atial Interpolation of Temperature in Southwest Nova Scotia</dc:title>
  <dc:subject>MScAG Project by Dana Melamed</dc:subject>
  <dc:creator>Melamed,Dana</dc:creator>
  <cp:keywords/>
  <dc:description/>
  <cp:lastModifiedBy>Melamed,Dana</cp:lastModifiedBy>
  <cp:revision>1</cp:revision>
  <dcterms:created xsi:type="dcterms:W3CDTF">2018-05-15T17:58:00Z</dcterms:created>
  <dcterms:modified xsi:type="dcterms:W3CDTF">2018-08-06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TyNfMtvf"/&gt;&lt;style id="http://www.zotero.org/styles/cell" hasBibliography="1" bibliographyStyleHasBeenSet="0"/&gt;&lt;prefs&gt;&lt;pref name="fieldType" value="Field"/&gt;&lt;pref name="automaticJournalAbbreviation</vt:lpwstr>
  </property>
  <property fmtid="{D5CDD505-2E9C-101B-9397-08002B2CF9AE}" pid="3" name="ZOTERO_PREF_2">
    <vt:lpwstr>s" value="true"/&gt;&lt;/prefs&gt;&lt;/data&gt;</vt:lpwstr>
  </property>
</Properties>
</file>